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6115" w:rsidRPr="00C9067D" w:rsidRDefault="002F6115" w:rsidP="00C9067D">
      <w:pPr>
        <w:pStyle w:val="Title"/>
      </w:pPr>
      <w:r w:rsidRPr="000A68DD">
        <w:t>Gonococcal Infection</w:t>
      </w:r>
    </w:p>
    <w:p w:rsidR="002F6115" w:rsidRPr="00C9067D" w:rsidRDefault="002F6115" w:rsidP="00C9067D">
      <w:pPr>
        <w:pStyle w:val="Subtitle"/>
      </w:pPr>
      <w:r>
        <w:t xml:space="preserve">CDNA </w:t>
      </w:r>
      <w:r w:rsidRPr="002264F9">
        <w:t xml:space="preserve">National Guidelines </w:t>
      </w:r>
      <w:r>
        <w:t>f</w:t>
      </w:r>
      <w:r w:rsidRPr="002264F9">
        <w:t xml:space="preserve">or </w:t>
      </w:r>
      <w:r w:rsidRPr="00791684">
        <w:t>Public</w:t>
      </w:r>
      <w:r w:rsidRPr="002264F9">
        <w:t xml:space="preserve"> Health Units</w:t>
      </w:r>
    </w:p>
    <w:tbl>
      <w:tblPr>
        <w:tblpPr w:leftFromText="180" w:rightFromText="180" w:vertAnchor="text" w:horzAnchor="margin" w:tblpXSpec="center" w:tblpY="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23"/>
        <w:gridCol w:w="1779"/>
        <w:gridCol w:w="1701"/>
        <w:gridCol w:w="4025"/>
      </w:tblGrid>
      <w:tr w:rsidR="002F6115" w:rsidRPr="008A5240" w:rsidTr="00B22298">
        <w:tc>
          <w:tcPr>
            <w:tcW w:w="8528" w:type="dxa"/>
            <w:gridSpan w:val="4"/>
          </w:tcPr>
          <w:p w:rsidR="002F6115" w:rsidRPr="008A5240" w:rsidRDefault="002F6115" w:rsidP="001055C5">
            <w:pPr>
              <w:ind w:right="0"/>
              <w:rPr>
                <w:b/>
              </w:rPr>
            </w:pPr>
            <w:r w:rsidRPr="008A5240">
              <w:rPr>
                <w:b/>
              </w:rPr>
              <w:t>Revision history</w:t>
            </w:r>
          </w:p>
        </w:tc>
      </w:tr>
      <w:tr w:rsidR="002F6115" w:rsidRPr="008A5240" w:rsidTr="00A82EEA">
        <w:tc>
          <w:tcPr>
            <w:tcW w:w="1023" w:type="dxa"/>
            <w:shd w:val="clear" w:color="auto" w:fill="E0E0E0"/>
          </w:tcPr>
          <w:p w:rsidR="002F6115" w:rsidRPr="008A5240" w:rsidRDefault="002F6115" w:rsidP="001055C5">
            <w:pPr>
              <w:ind w:right="0"/>
              <w:rPr>
                <w:b/>
              </w:rPr>
            </w:pPr>
            <w:r w:rsidRPr="008A5240">
              <w:rPr>
                <w:b/>
              </w:rPr>
              <w:t>Version</w:t>
            </w:r>
          </w:p>
        </w:tc>
        <w:tc>
          <w:tcPr>
            <w:tcW w:w="1779" w:type="dxa"/>
            <w:shd w:val="clear" w:color="auto" w:fill="E0E0E0"/>
          </w:tcPr>
          <w:p w:rsidR="002F6115" w:rsidRPr="008A5240" w:rsidRDefault="002F6115" w:rsidP="001055C5">
            <w:pPr>
              <w:ind w:right="0"/>
              <w:rPr>
                <w:b/>
              </w:rPr>
            </w:pPr>
            <w:r w:rsidRPr="008A5240">
              <w:rPr>
                <w:b/>
              </w:rPr>
              <w:t>Date</w:t>
            </w:r>
          </w:p>
        </w:tc>
        <w:tc>
          <w:tcPr>
            <w:tcW w:w="1701" w:type="dxa"/>
            <w:shd w:val="clear" w:color="auto" w:fill="E0E0E0"/>
          </w:tcPr>
          <w:p w:rsidR="002F6115" w:rsidRPr="008A5240" w:rsidRDefault="002F6115" w:rsidP="001055C5">
            <w:pPr>
              <w:ind w:right="0"/>
              <w:rPr>
                <w:b/>
              </w:rPr>
            </w:pPr>
            <w:r w:rsidRPr="008A5240">
              <w:rPr>
                <w:b/>
              </w:rPr>
              <w:t>Revised by</w:t>
            </w:r>
          </w:p>
        </w:tc>
        <w:tc>
          <w:tcPr>
            <w:tcW w:w="4025" w:type="dxa"/>
            <w:shd w:val="clear" w:color="auto" w:fill="E0E0E0"/>
          </w:tcPr>
          <w:p w:rsidR="002F6115" w:rsidRPr="008A5240" w:rsidRDefault="002F6115" w:rsidP="001055C5">
            <w:pPr>
              <w:ind w:right="0"/>
              <w:rPr>
                <w:b/>
              </w:rPr>
            </w:pPr>
            <w:r w:rsidRPr="008A5240">
              <w:rPr>
                <w:b/>
              </w:rPr>
              <w:t>Changes</w:t>
            </w:r>
          </w:p>
        </w:tc>
      </w:tr>
      <w:tr w:rsidR="002F6115" w:rsidRPr="008A5240" w:rsidTr="00A82EEA">
        <w:tc>
          <w:tcPr>
            <w:tcW w:w="1023" w:type="dxa"/>
          </w:tcPr>
          <w:p w:rsidR="002F6115" w:rsidRPr="008A5240" w:rsidRDefault="002F6115" w:rsidP="001055C5">
            <w:pPr>
              <w:ind w:right="0"/>
            </w:pPr>
            <w:r w:rsidRPr="008A5240">
              <w:t>1.0</w:t>
            </w:r>
          </w:p>
        </w:tc>
        <w:tc>
          <w:tcPr>
            <w:tcW w:w="1779" w:type="dxa"/>
          </w:tcPr>
          <w:p w:rsidR="002F6115" w:rsidRPr="008A5240" w:rsidRDefault="009B1990" w:rsidP="00903FCE">
            <w:pPr>
              <w:ind w:right="0"/>
            </w:pPr>
            <w:r>
              <w:t>2</w:t>
            </w:r>
            <w:r w:rsidR="00903FCE">
              <w:t>7</w:t>
            </w:r>
            <w:r>
              <w:t xml:space="preserve"> August 2018</w:t>
            </w:r>
          </w:p>
        </w:tc>
        <w:tc>
          <w:tcPr>
            <w:tcW w:w="1701" w:type="dxa"/>
          </w:tcPr>
          <w:p w:rsidR="002F6115" w:rsidRPr="008A5240" w:rsidRDefault="002F6115" w:rsidP="00670C79">
            <w:pPr>
              <w:ind w:right="0"/>
            </w:pPr>
            <w:r w:rsidRPr="008A5240">
              <w:t xml:space="preserve">Developed by </w:t>
            </w:r>
            <w:r w:rsidR="009B1990">
              <w:t>Gono</w:t>
            </w:r>
            <w:r w:rsidR="00670C79">
              <w:t>coccal Infection</w:t>
            </w:r>
            <w:r w:rsidRPr="008A5240">
              <w:t xml:space="preserve"> SoNG working group</w:t>
            </w:r>
          </w:p>
        </w:tc>
        <w:tc>
          <w:tcPr>
            <w:tcW w:w="4025" w:type="dxa"/>
          </w:tcPr>
          <w:p w:rsidR="009B1990" w:rsidRDefault="009B1990" w:rsidP="001055C5">
            <w:pPr>
              <w:ind w:right="0"/>
            </w:pPr>
            <w:r>
              <w:t>Original</w:t>
            </w:r>
          </w:p>
          <w:p w:rsidR="002F6115" w:rsidRPr="008A5240" w:rsidRDefault="002F6115" w:rsidP="001055C5">
            <w:pPr>
              <w:ind w:right="0"/>
            </w:pPr>
            <w:r w:rsidRPr="008A5240">
              <w:t>Endorsed by CDNA</w:t>
            </w:r>
            <w:r w:rsidR="009B1990">
              <w:t>:</w:t>
            </w:r>
            <w:r w:rsidRPr="008A5240">
              <w:t xml:space="preserve"> </w:t>
            </w:r>
            <w:r w:rsidR="0065006E">
              <w:t>6 February 2019</w:t>
            </w:r>
          </w:p>
          <w:p w:rsidR="002F6115" w:rsidRPr="008A5240" w:rsidRDefault="002F6115" w:rsidP="005E008B">
            <w:pPr>
              <w:ind w:right="0"/>
            </w:pPr>
            <w:r w:rsidRPr="008A5240">
              <w:t>Endorsed by AHPPC</w:t>
            </w:r>
            <w:r w:rsidR="009B1990">
              <w:t>:</w:t>
            </w:r>
            <w:r w:rsidRPr="008A5240">
              <w:t xml:space="preserve"> </w:t>
            </w:r>
            <w:r w:rsidR="005E008B">
              <w:t>23 April 2019</w:t>
            </w:r>
          </w:p>
        </w:tc>
      </w:tr>
    </w:tbl>
    <w:p w:rsidR="00E129C7" w:rsidRDefault="00E129C7" w:rsidP="00C9067D"/>
    <w:p w:rsidR="002F6115" w:rsidRPr="00BF2716" w:rsidRDefault="002F6115" w:rsidP="00C9067D">
      <w:r w:rsidRPr="00BF2716">
        <w:t xml:space="preserve">The Series of National Guidelines (‘the Guidelines’) have been developed by the Communicable Diseases Network Australia (CDNA) and </w:t>
      </w:r>
      <w:r w:rsidR="005E008B">
        <w:t>endorsed</w:t>
      </w:r>
      <w:r w:rsidRPr="00BF2716">
        <w:t xml:space="preserve"> by the Australian Health Protection Principal Committee (AHPPC). Their purpose is to provide nationally consistent guidance to public health units (PHUs) in responding</w:t>
      </w:r>
      <w:r w:rsidR="008F4E5D">
        <w:t xml:space="preserve"> to a notifiable disease event.</w:t>
      </w:r>
    </w:p>
    <w:p w:rsidR="002F6115" w:rsidRDefault="002F6115" w:rsidP="00C9067D">
      <w:r w:rsidRPr="002E0937">
        <w:t>These guidelines capture the knowledge of experienced professionals and provide guidance on best practice based upon the best available evidence at the time of completion.</w:t>
      </w:r>
    </w:p>
    <w:p w:rsidR="002F6115" w:rsidRPr="00BF2716" w:rsidRDefault="002F6115" w:rsidP="00C9067D">
      <w:r w:rsidRPr="002E0937">
        <w:t xml:space="preserve">Readers should not rely solely on the information contained within these guidelines. Guideline information is not intended to be a substitute for advice from other relevant sources including, but not </w:t>
      </w:r>
      <w:r w:rsidRPr="00791684">
        <w:t>limited</w:t>
      </w:r>
      <w:r w:rsidRPr="002E0937">
        <w:t xml:space="preserve"> to, the advice from a health professional. Clinical judgement and discretion may be required in the interpretation and application of these </w:t>
      </w:r>
      <w:r w:rsidRPr="00BF2716">
        <w:t>guidelines.</w:t>
      </w:r>
    </w:p>
    <w:p w:rsidR="002F6115" w:rsidRDefault="002F6115" w:rsidP="00C9067D">
      <w:r w:rsidRPr="00BF2716">
        <w:rPr>
          <w:lang w:eastAsia="en-AU"/>
        </w:rPr>
        <w:t xml:space="preserve">The membership of CDNA and AHPPC, and the Commonwealth of Australia as represented by the Department of Health (‘Health’), </w:t>
      </w:r>
      <w:r w:rsidRPr="00BF2716">
        <w:t xml:space="preserve">do not warrant or represent that the information contained in the Guidelines is accurate, current or complete. </w:t>
      </w:r>
      <w:r w:rsidRPr="00BF2716">
        <w:rPr>
          <w:rFonts w:ascii="Times New Roman" w:hAnsi="Times New Roman"/>
        </w:rPr>
        <w:t xml:space="preserve"> </w:t>
      </w:r>
      <w:r w:rsidRPr="00BF2716">
        <w:t>CDNA,</w:t>
      </w:r>
      <w:r w:rsidR="0065006E">
        <w:t xml:space="preserve"> Public Health Laboratory Network (PHLN),</w:t>
      </w:r>
      <w:r w:rsidRPr="00BF2716">
        <w:t xml:space="preserve"> AHPPC and Health do not accept any legal liability or responsibility for any loss, damages, costs or expenses incurred by the use of, or reliance on, or interpretation of, the information contained in the guidelines.</w:t>
      </w:r>
    </w:p>
    <w:p w:rsidR="002F6115" w:rsidRDefault="002F6115" w:rsidP="0085594A">
      <w:pPr>
        <w:spacing w:after="0"/>
      </w:pPr>
      <w:r w:rsidRPr="00AD78D4">
        <w:t xml:space="preserve">Endorsed by CDNA: </w:t>
      </w:r>
      <w:r w:rsidR="0085594A">
        <w:tab/>
      </w:r>
      <w:r w:rsidR="0085594A">
        <w:tab/>
      </w:r>
      <w:r w:rsidR="0085594A">
        <w:tab/>
      </w:r>
      <w:r w:rsidR="0085594A">
        <w:tab/>
      </w:r>
      <w:r w:rsidR="000E39B1">
        <w:t>06 February 2019</w:t>
      </w:r>
    </w:p>
    <w:p w:rsidR="0085594A" w:rsidRPr="00AD78D4" w:rsidRDefault="0085594A" w:rsidP="0085594A">
      <w:pPr>
        <w:spacing w:after="0"/>
      </w:pPr>
      <w:r>
        <w:t xml:space="preserve">Endorsed by PHLN (Laboratory Section): </w:t>
      </w:r>
      <w:r>
        <w:tab/>
        <w:t>11 September 2018</w:t>
      </w:r>
    </w:p>
    <w:p w:rsidR="002F6115" w:rsidRPr="00AD78D4" w:rsidRDefault="005E008B" w:rsidP="0085594A">
      <w:pPr>
        <w:spacing w:after="0"/>
      </w:pPr>
      <w:r>
        <w:t>Endorsed</w:t>
      </w:r>
      <w:r w:rsidR="002F6115" w:rsidRPr="00AD78D4">
        <w:t xml:space="preserve"> by AHPPC: </w:t>
      </w:r>
      <w:r w:rsidR="0085594A">
        <w:tab/>
      </w:r>
      <w:r w:rsidR="0085594A">
        <w:tab/>
      </w:r>
      <w:r w:rsidR="0085594A">
        <w:tab/>
      </w:r>
      <w:r>
        <w:t>23 April 2019</w:t>
      </w:r>
    </w:p>
    <w:p w:rsidR="000C22E1" w:rsidRDefault="002F6115" w:rsidP="0085594A">
      <w:pPr>
        <w:spacing w:after="0"/>
      </w:pPr>
      <w:r>
        <w:t xml:space="preserve">Released by Health: </w:t>
      </w:r>
      <w:r w:rsidR="0085594A">
        <w:tab/>
      </w:r>
      <w:r w:rsidR="0085594A">
        <w:tab/>
      </w:r>
      <w:r w:rsidR="0085594A">
        <w:tab/>
      </w:r>
      <w:r w:rsidR="0085594A">
        <w:tab/>
      </w:r>
      <w:r w:rsidR="0046165D">
        <w:t>08 May 2019</w:t>
      </w:r>
    </w:p>
    <w:p w:rsidR="000C22E1" w:rsidRDefault="000C22E1">
      <w:pPr>
        <w:autoSpaceDE/>
        <w:autoSpaceDN/>
        <w:adjustRightInd/>
        <w:spacing w:after="0"/>
        <w:ind w:right="0"/>
      </w:pPr>
      <w:r>
        <w:lastRenderedPageBreak/>
        <w:br w:type="page"/>
      </w:r>
    </w:p>
    <w:p w:rsidR="000C22E1" w:rsidRDefault="000C22E1" w:rsidP="00C22C67">
      <w:pPr>
        <w:sectPr w:rsidR="000C22E1" w:rsidSect="00626EE8">
          <w:headerReference w:type="even" r:id="rId8"/>
          <w:headerReference w:type="default" r:id="rId9"/>
          <w:footerReference w:type="even" r:id="rId10"/>
          <w:footerReference w:type="default" r:id="rId11"/>
          <w:headerReference w:type="first" r:id="rId12"/>
          <w:pgSz w:w="11906" w:h="16838" w:code="9"/>
          <w:pgMar w:top="1440" w:right="1440" w:bottom="1440" w:left="1440" w:header="720" w:footer="720" w:gutter="0"/>
          <w:cols w:space="720"/>
          <w:titlePg/>
          <w:docGrid w:linePitch="326"/>
        </w:sectPr>
      </w:pPr>
    </w:p>
    <w:sdt>
      <w:sdtPr>
        <w:rPr>
          <w:rFonts w:ascii="Arial" w:eastAsia="Calibri" w:hAnsi="Arial"/>
          <w:b w:val="0"/>
          <w:color w:val="auto"/>
          <w:sz w:val="22"/>
          <w:szCs w:val="22"/>
        </w:rPr>
        <w:id w:val="1491976319"/>
        <w:docPartObj>
          <w:docPartGallery w:val="Table of Contents"/>
          <w:docPartUnique/>
        </w:docPartObj>
      </w:sdtPr>
      <w:sdtEndPr>
        <w:rPr>
          <w:bCs/>
          <w:noProof/>
        </w:rPr>
      </w:sdtEndPr>
      <w:sdtContent>
        <w:p w:rsidR="00D55253" w:rsidRDefault="00D55253">
          <w:pPr>
            <w:pStyle w:val="TOCHeading"/>
          </w:pPr>
          <w:r>
            <w:t>Contents</w:t>
          </w:r>
        </w:p>
        <w:p w:rsidR="0046165D" w:rsidRDefault="00D55253">
          <w:pPr>
            <w:pStyle w:val="TOC1"/>
            <w:tabs>
              <w:tab w:val="left" w:pos="440"/>
              <w:tab w:val="right" w:leader="dot" w:pos="9016"/>
            </w:tabs>
            <w:rPr>
              <w:rFonts w:asciiTheme="minorHAnsi" w:eastAsiaTheme="minorEastAsia" w:hAnsiTheme="minorHAnsi" w:cstheme="minorBidi"/>
              <w:noProof/>
              <w:lang w:eastAsia="en-AU"/>
            </w:rPr>
          </w:pPr>
          <w:r>
            <w:fldChar w:fldCharType="begin"/>
          </w:r>
          <w:r>
            <w:instrText xml:space="preserve"> TOC \o "1-3" \h \z \u </w:instrText>
          </w:r>
          <w:r>
            <w:fldChar w:fldCharType="separate"/>
          </w:r>
          <w:hyperlink w:anchor="_Toc8202617" w:history="1">
            <w:r w:rsidR="0046165D" w:rsidRPr="002538A4">
              <w:rPr>
                <w:rStyle w:val="Hyperlink"/>
                <w:noProof/>
              </w:rPr>
              <w:t>1.</w:t>
            </w:r>
            <w:r w:rsidR="0046165D">
              <w:rPr>
                <w:rFonts w:asciiTheme="minorHAnsi" w:eastAsiaTheme="minorEastAsia" w:hAnsiTheme="minorHAnsi" w:cstheme="minorBidi"/>
                <w:noProof/>
                <w:lang w:eastAsia="en-AU"/>
              </w:rPr>
              <w:tab/>
            </w:r>
            <w:r w:rsidR="0046165D" w:rsidRPr="002538A4">
              <w:rPr>
                <w:rStyle w:val="Hyperlink"/>
                <w:noProof/>
              </w:rPr>
              <w:t>Summary</w:t>
            </w:r>
            <w:r w:rsidR="0046165D">
              <w:rPr>
                <w:noProof/>
                <w:webHidden/>
              </w:rPr>
              <w:tab/>
            </w:r>
            <w:r w:rsidR="0046165D">
              <w:rPr>
                <w:noProof/>
                <w:webHidden/>
              </w:rPr>
              <w:fldChar w:fldCharType="begin"/>
            </w:r>
            <w:r w:rsidR="0046165D">
              <w:rPr>
                <w:noProof/>
                <w:webHidden/>
              </w:rPr>
              <w:instrText xml:space="preserve"> PAGEREF _Toc8202617 \h </w:instrText>
            </w:r>
            <w:r w:rsidR="0046165D">
              <w:rPr>
                <w:noProof/>
                <w:webHidden/>
              </w:rPr>
            </w:r>
            <w:r w:rsidR="0046165D">
              <w:rPr>
                <w:noProof/>
                <w:webHidden/>
              </w:rPr>
              <w:fldChar w:fldCharType="separate"/>
            </w:r>
            <w:r w:rsidR="0046165D">
              <w:rPr>
                <w:noProof/>
                <w:webHidden/>
              </w:rPr>
              <w:t>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18" w:history="1">
            <w:r w:rsidR="0046165D" w:rsidRPr="002538A4">
              <w:rPr>
                <w:rStyle w:val="Hyperlink"/>
                <w:noProof/>
              </w:rPr>
              <w:t>Public health priority</w:t>
            </w:r>
            <w:r w:rsidR="0046165D">
              <w:rPr>
                <w:noProof/>
                <w:webHidden/>
              </w:rPr>
              <w:tab/>
            </w:r>
            <w:r w:rsidR="0046165D">
              <w:rPr>
                <w:noProof/>
                <w:webHidden/>
              </w:rPr>
              <w:fldChar w:fldCharType="begin"/>
            </w:r>
            <w:r w:rsidR="0046165D">
              <w:rPr>
                <w:noProof/>
                <w:webHidden/>
              </w:rPr>
              <w:instrText xml:space="preserve"> PAGEREF _Toc8202618 \h </w:instrText>
            </w:r>
            <w:r w:rsidR="0046165D">
              <w:rPr>
                <w:noProof/>
                <w:webHidden/>
              </w:rPr>
            </w:r>
            <w:r w:rsidR="0046165D">
              <w:rPr>
                <w:noProof/>
                <w:webHidden/>
              </w:rPr>
              <w:fldChar w:fldCharType="separate"/>
            </w:r>
            <w:r w:rsidR="0046165D">
              <w:rPr>
                <w:noProof/>
                <w:webHidden/>
              </w:rPr>
              <w:t>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19" w:history="1">
            <w:r w:rsidR="0046165D" w:rsidRPr="002538A4">
              <w:rPr>
                <w:rStyle w:val="Hyperlink"/>
                <w:noProof/>
              </w:rPr>
              <w:t>Priority Classification</w:t>
            </w:r>
            <w:r w:rsidR="0046165D">
              <w:rPr>
                <w:noProof/>
                <w:webHidden/>
              </w:rPr>
              <w:tab/>
            </w:r>
            <w:r w:rsidR="0046165D">
              <w:rPr>
                <w:noProof/>
                <w:webHidden/>
              </w:rPr>
              <w:fldChar w:fldCharType="begin"/>
            </w:r>
            <w:r w:rsidR="0046165D">
              <w:rPr>
                <w:noProof/>
                <w:webHidden/>
              </w:rPr>
              <w:instrText xml:space="preserve"> PAGEREF _Toc8202619 \h </w:instrText>
            </w:r>
            <w:r w:rsidR="0046165D">
              <w:rPr>
                <w:noProof/>
                <w:webHidden/>
              </w:rPr>
            </w:r>
            <w:r w:rsidR="0046165D">
              <w:rPr>
                <w:noProof/>
                <w:webHidden/>
              </w:rPr>
              <w:fldChar w:fldCharType="separate"/>
            </w:r>
            <w:r w:rsidR="0046165D">
              <w:rPr>
                <w:noProof/>
                <w:webHidden/>
              </w:rPr>
              <w:t>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0" w:history="1">
            <w:r w:rsidR="0046165D" w:rsidRPr="002538A4">
              <w:rPr>
                <w:rStyle w:val="Hyperlink"/>
                <w:noProof/>
              </w:rPr>
              <w:t>Public health response timeline</w:t>
            </w:r>
            <w:r w:rsidR="0046165D">
              <w:rPr>
                <w:noProof/>
                <w:webHidden/>
              </w:rPr>
              <w:tab/>
            </w:r>
            <w:r w:rsidR="0046165D">
              <w:rPr>
                <w:noProof/>
                <w:webHidden/>
              </w:rPr>
              <w:fldChar w:fldCharType="begin"/>
            </w:r>
            <w:r w:rsidR="0046165D">
              <w:rPr>
                <w:noProof/>
                <w:webHidden/>
              </w:rPr>
              <w:instrText xml:space="preserve"> PAGEREF _Toc8202620 \h </w:instrText>
            </w:r>
            <w:r w:rsidR="0046165D">
              <w:rPr>
                <w:noProof/>
                <w:webHidden/>
              </w:rPr>
            </w:r>
            <w:r w:rsidR="0046165D">
              <w:rPr>
                <w:noProof/>
                <w:webHidden/>
              </w:rPr>
              <w:fldChar w:fldCharType="separate"/>
            </w:r>
            <w:r w:rsidR="0046165D">
              <w:rPr>
                <w:noProof/>
                <w:webHidden/>
              </w:rPr>
              <w:t>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1" w:history="1">
            <w:r w:rsidR="0046165D" w:rsidRPr="002538A4">
              <w:rPr>
                <w:rStyle w:val="Hyperlink"/>
                <w:noProof/>
              </w:rPr>
              <w:t>Data entry timeline</w:t>
            </w:r>
            <w:r w:rsidR="0046165D">
              <w:rPr>
                <w:noProof/>
                <w:webHidden/>
              </w:rPr>
              <w:tab/>
            </w:r>
            <w:r w:rsidR="0046165D">
              <w:rPr>
                <w:noProof/>
                <w:webHidden/>
              </w:rPr>
              <w:fldChar w:fldCharType="begin"/>
            </w:r>
            <w:r w:rsidR="0046165D">
              <w:rPr>
                <w:noProof/>
                <w:webHidden/>
              </w:rPr>
              <w:instrText xml:space="preserve"> PAGEREF _Toc8202621 \h </w:instrText>
            </w:r>
            <w:r w:rsidR="0046165D">
              <w:rPr>
                <w:noProof/>
                <w:webHidden/>
              </w:rPr>
            </w:r>
            <w:r w:rsidR="0046165D">
              <w:rPr>
                <w:noProof/>
                <w:webHidden/>
              </w:rPr>
              <w:fldChar w:fldCharType="separate"/>
            </w:r>
            <w:r w:rsidR="0046165D">
              <w:rPr>
                <w:noProof/>
                <w:webHidden/>
              </w:rPr>
              <w:t>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2" w:history="1">
            <w:r w:rsidR="0046165D" w:rsidRPr="002538A4">
              <w:rPr>
                <w:rStyle w:val="Hyperlink"/>
                <w:noProof/>
              </w:rPr>
              <w:t>Case management</w:t>
            </w:r>
            <w:r w:rsidR="0046165D">
              <w:rPr>
                <w:noProof/>
                <w:webHidden/>
              </w:rPr>
              <w:tab/>
            </w:r>
            <w:r w:rsidR="0046165D">
              <w:rPr>
                <w:noProof/>
                <w:webHidden/>
              </w:rPr>
              <w:fldChar w:fldCharType="begin"/>
            </w:r>
            <w:r w:rsidR="0046165D">
              <w:rPr>
                <w:noProof/>
                <w:webHidden/>
              </w:rPr>
              <w:instrText xml:space="preserve"> PAGEREF _Toc8202622 \h </w:instrText>
            </w:r>
            <w:r w:rsidR="0046165D">
              <w:rPr>
                <w:noProof/>
                <w:webHidden/>
              </w:rPr>
            </w:r>
            <w:r w:rsidR="0046165D">
              <w:rPr>
                <w:noProof/>
                <w:webHidden/>
              </w:rPr>
              <w:fldChar w:fldCharType="separate"/>
            </w:r>
            <w:r w:rsidR="0046165D">
              <w:rPr>
                <w:noProof/>
                <w:webHidden/>
              </w:rPr>
              <w:t>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3" w:history="1">
            <w:r w:rsidR="0046165D" w:rsidRPr="002538A4">
              <w:rPr>
                <w:rStyle w:val="Hyperlink"/>
                <w:noProof/>
              </w:rPr>
              <w:t>Contact management</w:t>
            </w:r>
            <w:r w:rsidR="0046165D">
              <w:rPr>
                <w:noProof/>
                <w:webHidden/>
              </w:rPr>
              <w:tab/>
            </w:r>
            <w:r w:rsidR="0046165D">
              <w:rPr>
                <w:noProof/>
                <w:webHidden/>
              </w:rPr>
              <w:fldChar w:fldCharType="begin"/>
            </w:r>
            <w:r w:rsidR="0046165D">
              <w:rPr>
                <w:noProof/>
                <w:webHidden/>
              </w:rPr>
              <w:instrText xml:space="preserve"> PAGEREF _Toc8202623 \h </w:instrText>
            </w:r>
            <w:r w:rsidR="0046165D">
              <w:rPr>
                <w:noProof/>
                <w:webHidden/>
              </w:rPr>
            </w:r>
            <w:r w:rsidR="0046165D">
              <w:rPr>
                <w:noProof/>
                <w:webHidden/>
              </w:rPr>
              <w:fldChar w:fldCharType="separate"/>
            </w:r>
            <w:r w:rsidR="0046165D">
              <w:rPr>
                <w:noProof/>
                <w:webHidden/>
              </w:rPr>
              <w:t>4</w:t>
            </w:r>
            <w:r w:rsidR="0046165D">
              <w:rPr>
                <w:noProof/>
                <w:webHidden/>
              </w:rPr>
              <w:fldChar w:fldCharType="end"/>
            </w:r>
          </w:hyperlink>
        </w:p>
        <w:p w:rsidR="0046165D" w:rsidRDefault="0045212C">
          <w:pPr>
            <w:pStyle w:val="TOC1"/>
            <w:tabs>
              <w:tab w:val="left" w:pos="440"/>
              <w:tab w:val="right" w:leader="dot" w:pos="9016"/>
            </w:tabs>
            <w:rPr>
              <w:rFonts w:asciiTheme="minorHAnsi" w:eastAsiaTheme="minorEastAsia" w:hAnsiTheme="minorHAnsi" w:cstheme="minorBidi"/>
              <w:noProof/>
              <w:lang w:eastAsia="en-AU"/>
            </w:rPr>
          </w:pPr>
          <w:hyperlink w:anchor="_Toc8202624" w:history="1">
            <w:r w:rsidR="0046165D" w:rsidRPr="002538A4">
              <w:rPr>
                <w:rStyle w:val="Hyperlink"/>
                <w:noProof/>
              </w:rPr>
              <w:t>2.</w:t>
            </w:r>
            <w:r w:rsidR="0046165D">
              <w:rPr>
                <w:rFonts w:asciiTheme="minorHAnsi" w:eastAsiaTheme="minorEastAsia" w:hAnsiTheme="minorHAnsi" w:cstheme="minorBidi"/>
                <w:noProof/>
                <w:lang w:eastAsia="en-AU"/>
              </w:rPr>
              <w:tab/>
            </w:r>
            <w:r w:rsidR="0046165D" w:rsidRPr="002538A4">
              <w:rPr>
                <w:rStyle w:val="Hyperlink"/>
                <w:noProof/>
              </w:rPr>
              <w:t>The disease</w:t>
            </w:r>
            <w:r w:rsidR="0046165D">
              <w:rPr>
                <w:noProof/>
                <w:webHidden/>
              </w:rPr>
              <w:tab/>
            </w:r>
            <w:r w:rsidR="0046165D">
              <w:rPr>
                <w:noProof/>
                <w:webHidden/>
              </w:rPr>
              <w:fldChar w:fldCharType="begin"/>
            </w:r>
            <w:r w:rsidR="0046165D">
              <w:rPr>
                <w:noProof/>
                <w:webHidden/>
              </w:rPr>
              <w:instrText xml:space="preserve"> PAGEREF _Toc8202624 \h </w:instrText>
            </w:r>
            <w:r w:rsidR="0046165D">
              <w:rPr>
                <w:noProof/>
                <w:webHidden/>
              </w:rPr>
            </w:r>
            <w:r w:rsidR="0046165D">
              <w:rPr>
                <w:noProof/>
                <w:webHidden/>
              </w:rPr>
              <w:fldChar w:fldCharType="separate"/>
            </w:r>
            <w:r w:rsidR="0046165D">
              <w:rPr>
                <w:noProof/>
                <w:webHidden/>
              </w:rPr>
              <w:t>5</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5" w:history="1">
            <w:r w:rsidR="0046165D" w:rsidRPr="002538A4">
              <w:rPr>
                <w:rStyle w:val="Hyperlink"/>
                <w:noProof/>
              </w:rPr>
              <w:t>Infectious agent</w:t>
            </w:r>
            <w:r w:rsidR="0046165D">
              <w:rPr>
                <w:noProof/>
                <w:webHidden/>
              </w:rPr>
              <w:tab/>
            </w:r>
            <w:r w:rsidR="0046165D">
              <w:rPr>
                <w:noProof/>
                <w:webHidden/>
              </w:rPr>
              <w:fldChar w:fldCharType="begin"/>
            </w:r>
            <w:r w:rsidR="0046165D">
              <w:rPr>
                <w:noProof/>
                <w:webHidden/>
              </w:rPr>
              <w:instrText xml:space="preserve"> PAGEREF _Toc8202625 \h </w:instrText>
            </w:r>
            <w:r w:rsidR="0046165D">
              <w:rPr>
                <w:noProof/>
                <w:webHidden/>
              </w:rPr>
            </w:r>
            <w:r w:rsidR="0046165D">
              <w:rPr>
                <w:noProof/>
                <w:webHidden/>
              </w:rPr>
              <w:fldChar w:fldCharType="separate"/>
            </w:r>
            <w:r w:rsidR="0046165D">
              <w:rPr>
                <w:noProof/>
                <w:webHidden/>
              </w:rPr>
              <w:t>5</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6" w:history="1">
            <w:r w:rsidR="0046165D" w:rsidRPr="002538A4">
              <w:rPr>
                <w:rStyle w:val="Hyperlink"/>
                <w:noProof/>
              </w:rPr>
              <w:t>Reservoir</w:t>
            </w:r>
            <w:r w:rsidR="0046165D">
              <w:rPr>
                <w:noProof/>
                <w:webHidden/>
              </w:rPr>
              <w:tab/>
            </w:r>
            <w:r w:rsidR="0046165D">
              <w:rPr>
                <w:noProof/>
                <w:webHidden/>
              </w:rPr>
              <w:fldChar w:fldCharType="begin"/>
            </w:r>
            <w:r w:rsidR="0046165D">
              <w:rPr>
                <w:noProof/>
                <w:webHidden/>
              </w:rPr>
              <w:instrText xml:space="preserve"> PAGEREF _Toc8202626 \h </w:instrText>
            </w:r>
            <w:r w:rsidR="0046165D">
              <w:rPr>
                <w:noProof/>
                <w:webHidden/>
              </w:rPr>
            </w:r>
            <w:r w:rsidR="0046165D">
              <w:rPr>
                <w:noProof/>
                <w:webHidden/>
              </w:rPr>
              <w:fldChar w:fldCharType="separate"/>
            </w:r>
            <w:r w:rsidR="0046165D">
              <w:rPr>
                <w:noProof/>
                <w:webHidden/>
              </w:rPr>
              <w:t>5</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7" w:history="1">
            <w:r w:rsidR="0046165D" w:rsidRPr="002538A4">
              <w:rPr>
                <w:rStyle w:val="Hyperlink"/>
                <w:noProof/>
              </w:rPr>
              <w:t>Mode of transmission</w:t>
            </w:r>
            <w:r w:rsidR="0046165D">
              <w:rPr>
                <w:noProof/>
                <w:webHidden/>
              </w:rPr>
              <w:tab/>
            </w:r>
            <w:r w:rsidR="0046165D">
              <w:rPr>
                <w:noProof/>
                <w:webHidden/>
              </w:rPr>
              <w:fldChar w:fldCharType="begin"/>
            </w:r>
            <w:r w:rsidR="0046165D">
              <w:rPr>
                <w:noProof/>
                <w:webHidden/>
              </w:rPr>
              <w:instrText xml:space="preserve"> PAGEREF _Toc8202627 \h </w:instrText>
            </w:r>
            <w:r w:rsidR="0046165D">
              <w:rPr>
                <w:noProof/>
                <w:webHidden/>
              </w:rPr>
            </w:r>
            <w:r w:rsidR="0046165D">
              <w:rPr>
                <w:noProof/>
                <w:webHidden/>
              </w:rPr>
              <w:fldChar w:fldCharType="separate"/>
            </w:r>
            <w:r w:rsidR="0046165D">
              <w:rPr>
                <w:noProof/>
                <w:webHidden/>
              </w:rPr>
              <w:t>5</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8" w:history="1">
            <w:r w:rsidR="0046165D" w:rsidRPr="002538A4">
              <w:rPr>
                <w:rStyle w:val="Hyperlink"/>
                <w:noProof/>
              </w:rPr>
              <w:t>Incubation period</w:t>
            </w:r>
            <w:r w:rsidR="0046165D">
              <w:rPr>
                <w:noProof/>
                <w:webHidden/>
              </w:rPr>
              <w:tab/>
            </w:r>
            <w:r w:rsidR="0046165D">
              <w:rPr>
                <w:noProof/>
                <w:webHidden/>
              </w:rPr>
              <w:fldChar w:fldCharType="begin"/>
            </w:r>
            <w:r w:rsidR="0046165D">
              <w:rPr>
                <w:noProof/>
                <w:webHidden/>
              </w:rPr>
              <w:instrText xml:space="preserve"> PAGEREF _Toc8202628 \h </w:instrText>
            </w:r>
            <w:r w:rsidR="0046165D">
              <w:rPr>
                <w:noProof/>
                <w:webHidden/>
              </w:rPr>
            </w:r>
            <w:r w:rsidR="0046165D">
              <w:rPr>
                <w:noProof/>
                <w:webHidden/>
              </w:rPr>
              <w:fldChar w:fldCharType="separate"/>
            </w:r>
            <w:r w:rsidR="0046165D">
              <w:rPr>
                <w:noProof/>
                <w:webHidden/>
              </w:rPr>
              <w:t>5</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29" w:history="1">
            <w:r w:rsidR="0046165D" w:rsidRPr="002538A4">
              <w:rPr>
                <w:rStyle w:val="Hyperlink"/>
                <w:noProof/>
              </w:rPr>
              <w:t>Infectious period</w:t>
            </w:r>
            <w:r w:rsidR="0046165D">
              <w:rPr>
                <w:noProof/>
                <w:webHidden/>
              </w:rPr>
              <w:tab/>
            </w:r>
            <w:r w:rsidR="0046165D">
              <w:rPr>
                <w:noProof/>
                <w:webHidden/>
              </w:rPr>
              <w:fldChar w:fldCharType="begin"/>
            </w:r>
            <w:r w:rsidR="0046165D">
              <w:rPr>
                <w:noProof/>
                <w:webHidden/>
              </w:rPr>
              <w:instrText xml:space="preserve"> PAGEREF _Toc8202629 \h </w:instrText>
            </w:r>
            <w:r w:rsidR="0046165D">
              <w:rPr>
                <w:noProof/>
                <w:webHidden/>
              </w:rPr>
            </w:r>
            <w:r w:rsidR="0046165D">
              <w:rPr>
                <w:noProof/>
                <w:webHidden/>
              </w:rPr>
              <w:fldChar w:fldCharType="separate"/>
            </w:r>
            <w:r w:rsidR="0046165D">
              <w:rPr>
                <w:noProof/>
                <w:webHidden/>
              </w:rPr>
              <w:t>5</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30" w:history="1">
            <w:r w:rsidR="0046165D" w:rsidRPr="002538A4">
              <w:rPr>
                <w:rStyle w:val="Hyperlink"/>
                <w:noProof/>
              </w:rPr>
              <w:t>Clinical presentation and outcome</w:t>
            </w:r>
            <w:r w:rsidR="0046165D">
              <w:rPr>
                <w:noProof/>
                <w:webHidden/>
              </w:rPr>
              <w:tab/>
            </w:r>
            <w:r w:rsidR="0046165D">
              <w:rPr>
                <w:noProof/>
                <w:webHidden/>
              </w:rPr>
              <w:fldChar w:fldCharType="begin"/>
            </w:r>
            <w:r w:rsidR="0046165D">
              <w:rPr>
                <w:noProof/>
                <w:webHidden/>
              </w:rPr>
              <w:instrText xml:space="preserve"> PAGEREF _Toc8202630 \h </w:instrText>
            </w:r>
            <w:r w:rsidR="0046165D">
              <w:rPr>
                <w:noProof/>
                <w:webHidden/>
              </w:rPr>
            </w:r>
            <w:r w:rsidR="0046165D">
              <w:rPr>
                <w:noProof/>
                <w:webHidden/>
              </w:rPr>
              <w:fldChar w:fldCharType="separate"/>
            </w:r>
            <w:r w:rsidR="0046165D">
              <w:rPr>
                <w:noProof/>
                <w:webHidden/>
              </w:rPr>
              <w:t>6</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31" w:history="1">
            <w:r w:rsidR="0046165D" w:rsidRPr="002538A4">
              <w:rPr>
                <w:rStyle w:val="Hyperlink"/>
                <w:noProof/>
              </w:rPr>
              <w:t>Persons at increased risk of infection</w:t>
            </w:r>
            <w:r w:rsidR="0046165D">
              <w:rPr>
                <w:noProof/>
                <w:webHidden/>
              </w:rPr>
              <w:tab/>
            </w:r>
            <w:r w:rsidR="0046165D">
              <w:rPr>
                <w:noProof/>
                <w:webHidden/>
              </w:rPr>
              <w:fldChar w:fldCharType="begin"/>
            </w:r>
            <w:r w:rsidR="0046165D">
              <w:rPr>
                <w:noProof/>
                <w:webHidden/>
              </w:rPr>
              <w:instrText xml:space="preserve"> PAGEREF _Toc8202631 \h </w:instrText>
            </w:r>
            <w:r w:rsidR="0046165D">
              <w:rPr>
                <w:noProof/>
                <w:webHidden/>
              </w:rPr>
            </w:r>
            <w:r w:rsidR="0046165D">
              <w:rPr>
                <w:noProof/>
                <w:webHidden/>
              </w:rPr>
              <w:fldChar w:fldCharType="separate"/>
            </w:r>
            <w:r w:rsidR="0046165D">
              <w:rPr>
                <w:noProof/>
                <w:webHidden/>
              </w:rPr>
              <w:t>7</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32" w:history="1">
            <w:r w:rsidR="0046165D" w:rsidRPr="002538A4">
              <w:rPr>
                <w:rStyle w:val="Hyperlink"/>
                <w:noProof/>
              </w:rPr>
              <w:t>Disease occurrence and public health significance</w:t>
            </w:r>
            <w:r w:rsidR="0046165D">
              <w:rPr>
                <w:noProof/>
                <w:webHidden/>
              </w:rPr>
              <w:tab/>
            </w:r>
            <w:r w:rsidR="0046165D">
              <w:rPr>
                <w:noProof/>
                <w:webHidden/>
              </w:rPr>
              <w:fldChar w:fldCharType="begin"/>
            </w:r>
            <w:r w:rsidR="0046165D">
              <w:rPr>
                <w:noProof/>
                <w:webHidden/>
              </w:rPr>
              <w:instrText xml:space="preserve"> PAGEREF _Toc8202632 \h </w:instrText>
            </w:r>
            <w:r w:rsidR="0046165D">
              <w:rPr>
                <w:noProof/>
                <w:webHidden/>
              </w:rPr>
            </w:r>
            <w:r w:rsidR="0046165D">
              <w:rPr>
                <w:noProof/>
                <w:webHidden/>
              </w:rPr>
              <w:fldChar w:fldCharType="separate"/>
            </w:r>
            <w:r w:rsidR="0046165D">
              <w:rPr>
                <w:noProof/>
                <w:webHidden/>
              </w:rPr>
              <w:t>7</w:t>
            </w:r>
            <w:r w:rsidR="0046165D">
              <w:rPr>
                <w:noProof/>
                <w:webHidden/>
              </w:rPr>
              <w:fldChar w:fldCharType="end"/>
            </w:r>
          </w:hyperlink>
        </w:p>
        <w:p w:rsidR="0046165D" w:rsidRDefault="0045212C">
          <w:pPr>
            <w:pStyle w:val="TOC1"/>
            <w:tabs>
              <w:tab w:val="left" w:pos="440"/>
              <w:tab w:val="right" w:leader="dot" w:pos="9016"/>
            </w:tabs>
            <w:rPr>
              <w:rFonts w:asciiTheme="minorHAnsi" w:eastAsiaTheme="minorEastAsia" w:hAnsiTheme="minorHAnsi" w:cstheme="minorBidi"/>
              <w:noProof/>
              <w:lang w:eastAsia="en-AU"/>
            </w:rPr>
          </w:pPr>
          <w:hyperlink w:anchor="_Toc8202633" w:history="1">
            <w:r w:rsidR="0046165D" w:rsidRPr="002538A4">
              <w:rPr>
                <w:rStyle w:val="Hyperlink"/>
                <w:noProof/>
              </w:rPr>
              <w:t>3.</w:t>
            </w:r>
            <w:r w:rsidR="0046165D">
              <w:rPr>
                <w:rFonts w:asciiTheme="minorHAnsi" w:eastAsiaTheme="minorEastAsia" w:hAnsiTheme="minorHAnsi" w:cstheme="minorBidi"/>
                <w:noProof/>
                <w:lang w:eastAsia="en-AU"/>
              </w:rPr>
              <w:tab/>
            </w:r>
            <w:r w:rsidR="0046165D" w:rsidRPr="002538A4">
              <w:rPr>
                <w:rStyle w:val="Hyperlink"/>
                <w:noProof/>
              </w:rPr>
              <w:t>Routine prevention activities</w:t>
            </w:r>
            <w:r w:rsidR="0046165D">
              <w:rPr>
                <w:noProof/>
                <w:webHidden/>
              </w:rPr>
              <w:tab/>
            </w:r>
            <w:r w:rsidR="0046165D">
              <w:rPr>
                <w:noProof/>
                <w:webHidden/>
              </w:rPr>
              <w:fldChar w:fldCharType="begin"/>
            </w:r>
            <w:r w:rsidR="0046165D">
              <w:rPr>
                <w:noProof/>
                <w:webHidden/>
              </w:rPr>
              <w:instrText xml:space="preserve"> PAGEREF _Toc8202633 \h </w:instrText>
            </w:r>
            <w:r w:rsidR="0046165D">
              <w:rPr>
                <w:noProof/>
                <w:webHidden/>
              </w:rPr>
            </w:r>
            <w:r w:rsidR="0046165D">
              <w:rPr>
                <w:noProof/>
                <w:webHidden/>
              </w:rPr>
              <w:fldChar w:fldCharType="separate"/>
            </w:r>
            <w:r w:rsidR="0046165D">
              <w:rPr>
                <w:noProof/>
                <w:webHidden/>
              </w:rPr>
              <w:t>8</w:t>
            </w:r>
            <w:r w:rsidR="0046165D">
              <w:rPr>
                <w:noProof/>
                <w:webHidden/>
              </w:rPr>
              <w:fldChar w:fldCharType="end"/>
            </w:r>
          </w:hyperlink>
        </w:p>
        <w:p w:rsidR="0046165D" w:rsidRDefault="0045212C">
          <w:pPr>
            <w:pStyle w:val="TOC1"/>
            <w:tabs>
              <w:tab w:val="left" w:pos="440"/>
              <w:tab w:val="right" w:leader="dot" w:pos="9016"/>
            </w:tabs>
            <w:rPr>
              <w:rFonts w:asciiTheme="minorHAnsi" w:eastAsiaTheme="minorEastAsia" w:hAnsiTheme="minorHAnsi" w:cstheme="minorBidi"/>
              <w:noProof/>
              <w:lang w:eastAsia="en-AU"/>
            </w:rPr>
          </w:pPr>
          <w:hyperlink w:anchor="_Toc8202634" w:history="1">
            <w:r w:rsidR="0046165D" w:rsidRPr="002538A4">
              <w:rPr>
                <w:rStyle w:val="Hyperlink"/>
                <w:noProof/>
              </w:rPr>
              <w:t>4.</w:t>
            </w:r>
            <w:r w:rsidR="0046165D">
              <w:rPr>
                <w:rFonts w:asciiTheme="minorHAnsi" w:eastAsiaTheme="minorEastAsia" w:hAnsiTheme="minorHAnsi" w:cstheme="minorBidi"/>
                <w:noProof/>
                <w:lang w:eastAsia="en-AU"/>
              </w:rPr>
              <w:tab/>
            </w:r>
            <w:r w:rsidR="0046165D" w:rsidRPr="002538A4">
              <w:rPr>
                <w:rStyle w:val="Hyperlink"/>
                <w:noProof/>
              </w:rPr>
              <w:t>Surveillance objectives</w:t>
            </w:r>
            <w:r w:rsidR="0046165D">
              <w:rPr>
                <w:noProof/>
                <w:webHidden/>
              </w:rPr>
              <w:tab/>
            </w:r>
            <w:r w:rsidR="0046165D">
              <w:rPr>
                <w:noProof/>
                <w:webHidden/>
              </w:rPr>
              <w:fldChar w:fldCharType="begin"/>
            </w:r>
            <w:r w:rsidR="0046165D">
              <w:rPr>
                <w:noProof/>
                <w:webHidden/>
              </w:rPr>
              <w:instrText xml:space="preserve"> PAGEREF _Toc8202634 \h </w:instrText>
            </w:r>
            <w:r w:rsidR="0046165D">
              <w:rPr>
                <w:noProof/>
                <w:webHidden/>
              </w:rPr>
            </w:r>
            <w:r w:rsidR="0046165D">
              <w:rPr>
                <w:noProof/>
                <w:webHidden/>
              </w:rPr>
              <w:fldChar w:fldCharType="separate"/>
            </w:r>
            <w:r w:rsidR="0046165D">
              <w:rPr>
                <w:noProof/>
                <w:webHidden/>
              </w:rPr>
              <w:t>8</w:t>
            </w:r>
            <w:r w:rsidR="0046165D">
              <w:rPr>
                <w:noProof/>
                <w:webHidden/>
              </w:rPr>
              <w:fldChar w:fldCharType="end"/>
            </w:r>
          </w:hyperlink>
        </w:p>
        <w:p w:rsidR="0046165D" w:rsidRDefault="0045212C">
          <w:pPr>
            <w:pStyle w:val="TOC1"/>
            <w:tabs>
              <w:tab w:val="left" w:pos="440"/>
              <w:tab w:val="right" w:leader="dot" w:pos="9016"/>
            </w:tabs>
            <w:rPr>
              <w:rFonts w:asciiTheme="minorHAnsi" w:eastAsiaTheme="minorEastAsia" w:hAnsiTheme="minorHAnsi" w:cstheme="minorBidi"/>
              <w:noProof/>
              <w:lang w:eastAsia="en-AU"/>
            </w:rPr>
          </w:pPr>
          <w:hyperlink w:anchor="_Toc8202635" w:history="1">
            <w:r w:rsidR="0046165D" w:rsidRPr="002538A4">
              <w:rPr>
                <w:rStyle w:val="Hyperlink"/>
                <w:noProof/>
              </w:rPr>
              <w:t>5.</w:t>
            </w:r>
            <w:r w:rsidR="0046165D">
              <w:rPr>
                <w:rFonts w:asciiTheme="minorHAnsi" w:eastAsiaTheme="minorEastAsia" w:hAnsiTheme="minorHAnsi" w:cstheme="minorBidi"/>
                <w:noProof/>
                <w:lang w:eastAsia="en-AU"/>
              </w:rPr>
              <w:tab/>
            </w:r>
            <w:r w:rsidR="0046165D" w:rsidRPr="002538A4">
              <w:rPr>
                <w:rStyle w:val="Hyperlink"/>
                <w:noProof/>
              </w:rPr>
              <w:t>Communications</w:t>
            </w:r>
            <w:r w:rsidR="0046165D">
              <w:rPr>
                <w:noProof/>
                <w:webHidden/>
              </w:rPr>
              <w:tab/>
            </w:r>
            <w:r w:rsidR="0046165D">
              <w:rPr>
                <w:noProof/>
                <w:webHidden/>
              </w:rPr>
              <w:fldChar w:fldCharType="begin"/>
            </w:r>
            <w:r w:rsidR="0046165D">
              <w:rPr>
                <w:noProof/>
                <w:webHidden/>
              </w:rPr>
              <w:instrText xml:space="preserve"> PAGEREF _Toc8202635 \h </w:instrText>
            </w:r>
            <w:r w:rsidR="0046165D">
              <w:rPr>
                <w:noProof/>
                <w:webHidden/>
              </w:rPr>
            </w:r>
            <w:r w:rsidR="0046165D">
              <w:rPr>
                <w:noProof/>
                <w:webHidden/>
              </w:rPr>
              <w:fldChar w:fldCharType="separate"/>
            </w:r>
            <w:r w:rsidR="0046165D">
              <w:rPr>
                <w:noProof/>
                <w:webHidden/>
              </w:rPr>
              <w:t>9</w:t>
            </w:r>
            <w:r w:rsidR="0046165D">
              <w:rPr>
                <w:noProof/>
                <w:webHidden/>
              </w:rPr>
              <w:fldChar w:fldCharType="end"/>
            </w:r>
          </w:hyperlink>
        </w:p>
        <w:p w:rsidR="0046165D" w:rsidRDefault="0045212C">
          <w:pPr>
            <w:pStyle w:val="TOC1"/>
            <w:tabs>
              <w:tab w:val="left" w:pos="440"/>
              <w:tab w:val="right" w:leader="dot" w:pos="9016"/>
            </w:tabs>
            <w:rPr>
              <w:rFonts w:asciiTheme="minorHAnsi" w:eastAsiaTheme="minorEastAsia" w:hAnsiTheme="minorHAnsi" w:cstheme="minorBidi"/>
              <w:noProof/>
              <w:lang w:eastAsia="en-AU"/>
            </w:rPr>
          </w:pPr>
          <w:hyperlink w:anchor="_Toc8202636" w:history="1">
            <w:r w:rsidR="0046165D" w:rsidRPr="002538A4">
              <w:rPr>
                <w:rStyle w:val="Hyperlink"/>
                <w:noProof/>
              </w:rPr>
              <w:t>6.</w:t>
            </w:r>
            <w:r w:rsidR="0046165D">
              <w:rPr>
                <w:rFonts w:asciiTheme="minorHAnsi" w:eastAsiaTheme="minorEastAsia" w:hAnsiTheme="minorHAnsi" w:cstheme="minorBidi"/>
                <w:noProof/>
                <w:lang w:eastAsia="en-AU"/>
              </w:rPr>
              <w:tab/>
            </w:r>
            <w:r w:rsidR="0046165D" w:rsidRPr="002538A4">
              <w:rPr>
                <w:rStyle w:val="Hyperlink"/>
                <w:noProof/>
              </w:rPr>
              <w:t>Case definition</w:t>
            </w:r>
            <w:r w:rsidR="0046165D">
              <w:rPr>
                <w:noProof/>
                <w:webHidden/>
              </w:rPr>
              <w:tab/>
            </w:r>
            <w:r w:rsidR="0046165D">
              <w:rPr>
                <w:noProof/>
                <w:webHidden/>
              </w:rPr>
              <w:fldChar w:fldCharType="begin"/>
            </w:r>
            <w:r w:rsidR="0046165D">
              <w:rPr>
                <w:noProof/>
                <w:webHidden/>
              </w:rPr>
              <w:instrText xml:space="preserve"> PAGEREF _Toc8202636 \h </w:instrText>
            </w:r>
            <w:r w:rsidR="0046165D">
              <w:rPr>
                <w:noProof/>
                <w:webHidden/>
              </w:rPr>
            </w:r>
            <w:r w:rsidR="0046165D">
              <w:rPr>
                <w:noProof/>
                <w:webHidden/>
              </w:rPr>
              <w:fldChar w:fldCharType="separate"/>
            </w:r>
            <w:r w:rsidR="0046165D">
              <w:rPr>
                <w:noProof/>
                <w:webHidden/>
              </w:rPr>
              <w:t>10</w:t>
            </w:r>
            <w:r w:rsidR="0046165D">
              <w:rPr>
                <w:noProof/>
                <w:webHidden/>
              </w:rPr>
              <w:fldChar w:fldCharType="end"/>
            </w:r>
          </w:hyperlink>
        </w:p>
        <w:p w:rsidR="0046165D" w:rsidRDefault="0045212C">
          <w:pPr>
            <w:pStyle w:val="TOC1"/>
            <w:tabs>
              <w:tab w:val="left" w:pos="440"/>
              <w:tab w:val="right" w:leader="dot" w:pos="9016"/>
            </w:tabs>
            <w:rPr>
              <w:rFonts w:asciiTheme="minorHAnsi" w:eastAsiaTheme="minorEastAsia" w:hAnsiTheme="minorHAnsi" w:cstheme="minorBidi"/>
              <w:noProof/>
              <w:lang w:eastAsia="en-AU"/>
            </w:rPr>
          </w:pPr>
          <w:hyperlink w:anchor="_Toc8202637" w:history="1">
            <w:r w:rsidR="0046165D" w:rsidRPr="002538A4">
              <w:rPr>
                <w:rStyle w:val="Hyperlink"/>
                <w:noProof/>
              </w:rPr>
              <w:t>7.</w:t>
            </w:r>
            <w:r w:rsidR="0046165D">
              <w:rPr>
                <w:rFonts w:asciiTheme="minorHAnsi" w:eastAsiaTheme="minorEastAsia" w:hAnsiTheme="minorHAnsi" w:cstheme="minorBidi"/>
                <w:noProof/>
                <w:lang w:eastAsia="en-AU"/>
              </w:rPr>
              <w:tab/>
            </w:r>
            <w:r w:rsidR="0046165D" w:rsidRPr="002538A4">
              <w:rPr>
                <w:rStyle w:val="Hyperlink"/>
                <w:noProof/>
              </w:rPr>
              <w:t>Laboratory testing</w:t>
            </w:r>
            <w:r w:rsidR="0046165D">
              <w:rPr>
                <w:noProof/>
                <w:webHidden/>
              </w:rPr>
              <w:tab/>
            </w:r>
            <w:r w:rsidR="0046165D">
              <w:rPr>
                <w:noProof/>
                <w:webHidden/>
              </w:rPr>
              <w:fldChar w:fldCharType="begin"/>
            </w:r>
            <w:r w:rsidR="0046165D">
              <w:rPr>
                <w:noProof/>
                <w:webHidden/>
              </w:rPr>
              <w:instrText xml:space="preserve"> PAGEREF _Toc8202637 \h </w:instrText>
            </w:r>
            <w:r w:rsidR="0046165D">
              <w:rPr>
                <w:noProof/>
                <w:webHidden/>
              </w:rPr>
            </w:r>
            <w:r w:rsidR="0046165D">
              <w:rPr>
                <w:noProof/>
                <w:webHidden/>
              </w:rPr>
              <w:fldChar w:fldCharType="separate"/>
            </w:r>
            <w:r w:rsidR="0046165D">
              <w:rPr>
                <w:noProof/>
                <w:webHidden/>
              </w:rPr>
              <w:t>10</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38" w:history="1">
            <w:r w:rsidR="0046165D" w:rsidRPr="002538A4">
              <w:rPr>
                <w:rStyle w:val="Hyperlink"/>
                <w:noProof/>
              </w:rPr>
              <w:t>Testing guidelines</w:t>
            </w:r>
            <w:r w:rsidR="0046165D">
              <w:rPr>
                <w:noProof/>
                <w:webHidden/>
              </w:rPr>
              <w:tab/>
            </w:r>
            <w:r w:rsidR="0046165D">
              <w:rPr>
                <w:noProof/>
                <w:webHidden/>
              </w:rPr>
              <w:fldChar w:fldCharType="begin"/>
            </w:r>
            <w:r w:rsidR="0046165D">
              <w:rPr>
                <w:noProof/>
                <w:webHidden/>
              </w:rPr>
              <w:instrText xml:space="preserve"> PAGEREF _Toc8202638 \h </w:instrText>
            </w:r>
            <w:r w:rsidR="0046165D">
              <w:rPr>
                <w:noProof/>
                <w:webHidden/>
              </w:rPr>
            </w:r>
            <w:r w:rsidR="0046165D">
              <w:rPr>
                <w:noProof/>
                <w:webHidden/>
              </w:rPr>
              <w:fldChar w:fldCharType="separate"/>
            </w:r>
            <w:r w:rsidR="0046165D">
              <w:rPr>
                <w:noProof/>
                <w:webHidden/>
              </w:rPr>
              <w:t>10</w:t>
            </w:r>
            <w:r w:rsidR="0046165D">
              <w:rPr>
                <w:noProof/>
                <w:webHidden/>
              </w:rPr>
              <w:fldChar w:fldCharType="end"/>
            </w:r>
          </w:hyperlink>
        </w:p>
        <w:p w:rsidR="0046165D" w:rsidRDefault="0045212C">
          <w:pPr>
            <w:pStyle w:val="TOC1"/>
            <w:tabs>
              <w:tab w:val="left" w:pos="440"/>
              <w:tab w:val="right" w:leader="dot" w:pos="9016"/>
            </w:tabs>
            <w:rPr>
              <w:rFonts w:asciiTheme="minorHAnsi" w:eastAsiaTheme="minorEastAsia" w:hAnsiTheme="minorHAnsi" w:cstheme="minorBidi"/>
              <w:noProof/>
              <w:lang w:eastAsia="en-AU"/>
            </w:rPr>
          </w:pPr>
          <w:hyperlink w:anchor="_Toc8202639" w:history="1">
            <w:r w:rsidR="0046165D" w:rsidRPr="002538A4">
              <w:rPr>
                <w:rStyle w:val="Hyperlink"/>
                <w:noProof/>
              </w:rPr>
              <w:t>8.</w:t>
            </w:r>
            <w:r w:rsidR="0046165D">
              <w:rPr>
                <w:rFonts w:asciiTheme="minorHAnsi" w:eastAsiaTheme="minorEastAsia" w:hAnsiTheme="minorHAnsi" w:cstheme="minorBidi"/>
                <w:noProof/>
                <w:lang w:eastAsia="en-AU"/>
              </w:rPr>
              <w:tab/>
            </w:r>
            <w:r w:rsidR="0046165D" w:rsidRPr="002538A4">
              <w:rPr>
                <w:rStyle w:val="Hyperlink"/>
                <w:noProof/>
              </w:rPr>
              <w:t>Case management</w:t>
            </w:r>
            <w:r w:rsidR="0046165D">
              <w:rPr>
                <w:noProof/>
                <w:webHidden/>
              </w:rPr>
              <w:tab/>
            </w:r>
            <w:r w:rsidR="0046165D">
              <w:rPr>
                <w:noProof/>
                <w:webHidden/>
              </w:rPr>
              <w:fldChar w:fldCharType="begin"/>
            </w:r>
            <w:r w:rsidR="0046165D">
              <w:rPr>
                <w:noProof/>
                <w:webHidden/>
              </w:rPr>
              <w:instrText xml:space="preserve"> PAGEREF _Toc8202639 \h </w:instrText>
            </w:r>
            <w:r w:rsidR="0046165D">
              <w:rPr>
                <w:noProof/>
                <w:webHidden/>
              </w:rPr>
            </w:r>
            <w:r w:rsidR="0046165D">
              <w:rPr>
                <w:noProof/>
                <w:webHidden/>
              </w:rPr>
              <w:fldChar w:fldCharType="separate"/>
            </w:r>
            <w:r w:rsidR="0046165D">
              <w:rPr>
                <w:noProof/>
                <w:webHidden/>
              </w:rPr>
              <w:t>11</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40" w:history="1">
            <w:r w:rsidR="0046165D" w:rsidRPr="002538A4">
              <w:rPr>
                <w:rStyle w:val="Hyperlink"/>
                <w:noProof/>
              </w:rPr>
              <w:t>Response times</w:t>
            </w:r>
            <w:r w:rsidR="0046165D">
              <w:rPr>
                <w:noProof/>
                <w:webHidden/>
              </w:rPr>
              <w:tab/>
            </w:r>
            <w:r w:rsidR="0046165D">
              <w:rPr>
                <w:noProof/>
                <w:webHidden/>
              </w:rPr>
              <w:fldChar w:fldCharType="begin"/>
            </w:r>
            <w:r w:rsidR="0046165D">
              <w:rPr>
                <w:noProof/>
                <w:webHidden/>
              </w:rPr>
              <w:instrText xml:space="preserve"> PAGEREF _Toc8202640 \h </w:instrText>
            </w:r>
            <w:r w:rsidR="0046165D">
              <w:rPr>
                <w:noProof/>
                <w:webHidden/>
              </w:rPr>
            </w:r>
            <w:r w:rsidR="0046165D">
              <w:rPr>
                <w:noProof/>
                <w:webHidden/>
              </w:rPr>
              <w:fldChar w:fldCharType="separate"/>
            </w:r>
            <w:r w:rsidR="0046165D">
              <w:rPr>
                <w:noProof/>
                <w:webHidden/>
              </w:rPr>
              <w:t>11</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41" w:history="1">
            <w:r w:rsidR="0046165D" w:rsidRPr="002538A4">
              <w:rPr>
                <w:rStyle w:val="Hyperlink"/>
                <w:noProof/>
              </w:rPr>
              <w:t>Response procedure - routine</w:t>
            </w:r>
            <w:r w:rsidR="0046165D">
              <w:rPr>
                <w:noProof/>
                <w:webHidden/>
              </w:rPr>
              <w:tab/>
            </w:r>
            <w:r w:rsidR="0046165D">
              <w:rPr>
                <w:noProof/>
                <w:webHidden/>
              </w:rPr>
              <w:fldChar w:fldCharType="begin"/>
            </w:r>
            <w:r w:rsidR="0046165D">
              <w:rPr>
                <w:noProof/>
                <w:webHidden/>
              </w:rPr>
              <w:instrText xml:space="preserve"> PAGEREF _Toc8202641 \h </w:instrText>
            </w:r>
            <w:r w:rsidR="0046165D">
              <w:rPr>
                <w:noProof/>
                <w:webHidden/>
              </w:rPr>
            </w:r>
            <w:r w:rsidR="0046165D">
              <w:rPr>
                <w:noProof/>
                <w:webHidden/>
              </w:rPr>
              <w:fldChar w:fldCharType="separate"/>
            </w:r>
            <w:r w:rsidR="0046165D">
              <w:rPr>
                <w:noProof/>
                <w:webHidden/>
              </w:rPr>
              <w:t>11</w:t>
            </w:r>
            <w:r w:rsidR="0046165D">
              <w:rPr>
                <w:noProof/>
                <w:webHidden/>
              </w:rPr>
              <w:fldChar w:fldCharType="end"/>
            </w:r>
          </w:hyperlink>
        </w:p>
        <w:p w:rsidR="0046165D" w:rsidRDefault="0045212C">
          <w:pPr>
            <w:pStyle w:val="TOC1"/>
            <w:tabs>
              <w:tab w:val="left" w:pos="440"/>
              <w:tab w:val="right" w:leader="dot" w:pos="9016"/>
            </w:tabs>
            <w:rPr>
              <w:rFonts w:asciiTheme="minorHAnsi" w:eastAsiaTheme="minorEastAsia" w:hAnsiTheme="minorHAnsi" w:cstheme="minorBidi"/>
              <w:noProof/>
              <w:lang w:eastAsia="en-AU"/>
            </w:rPr>
          </w:pPr>
          <w:hyperlink w:anchor="_Toc8202642" w:history="1">
            <w:r w:rsidR="0046165D" w:rsidRPr="002538A4">
              <w:rPr>
                <w:rStyle w:val="Hyperlink"/>
                <w:noProof/>
              </w:rPr>
              <w:t>9.</w:t>
            </w:r>
            <w:r w:rsidR="0046165D">
              <w:rPr>
                <w:rFonts w:asciiTheme="minorHAnsi" w:eastAsiaTheme="minorEastAsia" w:hAnsiTheme="minorHAnsi" w:cstheme="minorBidi"/>
                <w:noProof/>
                <w:lang w:eastAsia="en-AU"/>
              </w:rPr>
              <w:tab/>
            </w:r>
            <w:r w:rsidR="0046165D" w:rsidRPr="002538A4">
              <w:rPr>
                <w:rStyle w:val="Hyperlink"/>
                <w:noProof/>
              </w:rPr>
              <w:t>Environmental evaluation</w:t>
            </w:r>
            <w:r w:rsidR="0046165D">
              <w:rPr>
                <w:noProof/>
                <w:webHidden/>
              </w:rPr>
              <w:tab/>
            </w:r>
            <w:r w:rsidR="0046165D">
              <w:rPr>
                <w:noProof/>
                <w:webHidden/>
              </w:rPr>
              <w:fldChar w:fldCharType="begin"/>
            </w:r>
            <w:r w:rsidR="0046165D">
              <w:rPr>
                <w:noProof/>
                <w:webHidden/>
              </w:rPr>
              <w:instrText xml:space="preserve"> PAGEREF _Toc8202642 \h </w:instrText>
            </w:r>
            <w:r w:rsidR="0046165D">
              <w:rPr>
                <w:noProof/>
                <w:webHidden/>
              </w:rPr>
            </w:r>
            <w:r w:rsidR="0046165D">
              <w:rPr>
                <w:noProof/>
                <w:webHidden/>
              </w:rPr>
              <w:fldChar w:fldCharType="separate"/>
            </w:r>
            <w:r w:rsidR="0046165D">
              <w:rPr>
                <w:noProof/>
                <w:webHidden/>
              </w:rPr>
              <w:t>13</w:t>
            </w:r>
            <w:r w:rsidR="0046165D">
              <w:rPr>
                <w:noProof/>
                <w:webHidden/>
              </w:rPr>
              <w:fldChar w:fldCharType="end"/>
            </w:r>
          </w:hyperlink>
        </w:p>
        <w:p w:rsidR="0046165D" w:rsidRDefault="0045212C">
          <w:pPr>
            <w:pStyle w:val="TOC1"/>
            <w:tabs>
              <w:tab w:val="left" w:pos="660"/>
              <w:tab w:val="right" w:leader="dot" w:pos="9016"/>
            </w:tabs>
            <w:rPr>
              <w:rFonts w:asciiTheme="minorHAnsi" w:eastAsiaTheme="minorEastAsia" w:hAnsiTheme="minorHAnsi" w:cstheme="minorBidi"/>
              <w:noProof/>
              <w:lang w:eastAsia="en-AU"/>
            </w:rPr>
          </w:pPr>
          <w:hyperlink w:anchor="_Toc8202643" w:history="1">
            <w:r w:rsidR="0046165D" w:rsidRPr="002538A4">
              <w:rPr>
                <w:rStyle w:val="Hyperlink"/>
                <w:noProof/>
              </w:rPr>
              <w:t>10.</w:t>
            </w:r>
            <w:r w:rsidR="0046165D">
              <w:rPr>
                <w:rFonts w:asciiTheme="minorHAnsi" w:eastAsiaTheme="minorEastAsia" w:hAnsiTheme="minorHAnsi" w:cstheme="minorBidi"/>
                <w:noProof/>
                <w:lang w:eastAsia="en-AU"/>
              </w:rPr>
              <w:tab/>
            </w:r>
            <w:r w:rsidR="0046165D" w:rsidRPr="002538A4">
              <w:rPr>
                <w:rStyle w:val="Hyperlink"/>
                <w:noProof/>
              </w:rPr>
              <w:t>Contact management</w:t>
            </w:r>
            <w:r w:rsidR="0046165D">
              <w:rPr>
                <w:noProof/>
                <w:webHidden/>
              </w:rPr>
              <w:tab/>
            </w:r>
            <w:r w:rsidR="0046165D">
              <w:rPr>
                <w:noProof/>
                <w:webHidden/>
              </w:rPr>
              <w:fldChar w:fldCharType="begin"/>
            </w:r>
            <w:r w:rsidR="0046165D">
              <w:rPr>
                <w:noProof/>
                <w:webHidden/>
              </w:rPr>
              <w:instrText xml:space="preserve"> PAGEREF _Toc8202643 \h </w:instrText>
            </w:r>
            <w:r w:rsidR="0046165D">
              <w:rPr>
                <w:noProof/>
                <w:webHidden/>
              </w:rPr>
            </w:r>
            <w:r w:rsidR="0046165D">
              <w:rPr>
                <w:noProof/>
                <w:webHidden/>
              </w:rPr>
              <w:fldChar w:fldCharType="separate"/>
            </w:r>
            <w:r w:rsidR="0046165D">
              <w:rPr>
                <w:noProof/>
                <w:webHidden/>
              </w:rPr>
              <w:t>13</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44" w:history="1">
            <w:r w:rsidR="0046165D" w:rsidRPr="002538A4">
              <w:rPr>
                <w:rStyle w:val="Hyperlink"/>
                <w:noProof/>
              </w:rPr>
              <w:t>Identification of contacts</w:t>
            </w:r>
            <w:r w:rsidR="0046165D">
              <w:rPr>
                <w:noProof/>
                <w:webHidden/>
              </w:rPr>
              <w:tab/>
            </w:r>
            <w:r w:rsidR="0046165D">
              <w:rPr>
                <w:noProof/>
                <w:webHidden/>
              </w:rPr>
              <w:fldChar w:fldCharType="begin"/>
            </w:r>
            <w:r w:rsidR="0046165D">
              <w:rPr>
                <w:noProof/>
                <w:webHidden/>
              </w:rPr>
              <w:instrText xml:space="preserve"> PAGEREF _Toc8202644 \h </w:instrText>
            </w:r>
            <w:r w:rsidR="0046165D">
              <w:rPr>
                <w:noProof/>
                <w:webHidden/>
              </w:rPr>
            </w:r>
            <w:r w:rsidR="0046165D">
              <w:rPr>
                <w:noProof/>
                <w:webHidden/>
              </w:rPr>
              <w:fldChar w:fldCharType="separate"/>
            </w:r>
            <w:r w:rsidR="0046165D">
              <w:rPr>
                <w:noProof/>
                <w:webHidden/>
              </w:rPr>
              <w:t>1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45" w:history="1">
            <w:r w:rsidR="0046165D" w:rsidRPr="002538A4">
              <w:rPr>
                <w:rStyle w:val="Hyperlink"/>
                <w:noProof/>
              </w:rPr>
              <w:t>Treatment of contacts</w:t>
            </w:r>
            <w:r w:rsidR="0046165D">
              <w:rPr>
                <w:noProof/>
                <w:webHidden/>
              </w:rPr>
              <w:tab/>
            </w:r>
            <w:r w:rsidR="0046165D">
              <w:rPr>
                <w:noProof/>
                <w:webHidden/>
              </w:rPr>
              <w:fldChar w:fldCharType="begin"/>
            </w:r>
            <w:r w:rsidR="0046165D">
              <w:rPr>
                <w:noProof/>
                <w:webHidden/>
              </w:rPr>
              <w:instrText xml:space="preserve"> PAGEREF _Toc8202645 \h </w:instrText>
            </w:r>
            <w:r w:rsidR="0046165D">
              <w:rPr>
                <w:noProof/>
                <w:webHidden/>
              </w:rPr>
            </w:r>
            <w:r w:rsidR="0046165D">
              <w:rPr>
                <w:noProof/>
                <w:webHidden/>
              </w:rPr>
              <w:fldChar w:fldCharType="separate"/>
            </w:r>
            <w:r w:rsidR="0046165D">
              <w:rPr>
                <w:noProof/>
                <w:webHidden/>
              </w:rPr>
              <w:t>1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46" w:history="1">
            <w:r w:rsidR="0046165D" w:rsidRPr="002538A4">
              <w:rPr>
                <w:rStyle w:val="Hyperlink"/>
                <w:noProof/>
              </w:rPr>
              <w:t>Education</w:t>
            </w:r>
            <w:r w:rsidR="0046165D">
              <w:rPr>
                <w:noProof/>
                <w:webHidden/>
              </w:rPr>
              <w:tab/>
            </w:r>
            <w:r w:rsidR="0046165D">
              <w:rPr>
                <w:noProof/>
                <w:webHidden/>
              </w:rPr>
              <w:fldChar w:fldCharType="begin"/>
            </w:r>
            <w:r w:rsidR="0046165D">
              <w:rPr>
                <w:noProof/>
                <w:webHidden/>
              </w:rPr>
              <w:instrText xml:space="preserve"> PAGEREF _Toc8202646 \h </w:instrText>
            </w:r>
            <w:r w:rsidR="0046165D">
              <w:rPr>
                <w:noProof/>
                <w:webHidden/>
              </w:rPr>
            </w:r>
            <w:r w:rsidR="0046165D">
              <w:rPr>
                <w:noProof/>
                <w:webHidden/>
              </w:rPr>
              <w:fldChar w:fldCharType="separate"/>
            </w:r>
            <w:r w:rsidR="0046165D">
              <w:rPr>
                <w:noProof/>
                <w:webHidden/>
              </w:rPr>
              <w:t>14</w:t>
            </w:r>
            <w:r w:rsidR="0046165D">
              <w:rPr>
                <w:noProof/>
                <w:webHidden/>
              </w:rPr>
              <w:fldChar w:fldCharType="end"/>
            </w:r>
          </w:hyperlink>
        </w:p>
        <w:p w:rsidR="0046165D" w:rsidRDefault="0045212C">
          <w:pPr>
            <w:pStyle w:val="TOC2"/>
            <w:tabs>
              <w:tab w:val="right" w:leader="dot" w:pos="9016"/>
            </w:tabs>
            <w:rPr>
              <w:rFonts w:asciiTheme="minorHAnsi" w:eastAsiaTheme="minorEastAsia" w:hAnsiTheme="minorHAnsi" w:cstheme="minorBidi"/>
              <w:noProof/>
              <w:lang w:eastAsia="en-AU"/>
            </w:rPr>
          </w:pPr>
          <w:hyperlink w:anchor="_Toc8202647" w:history="1">
            <w:r w:rsidR="0046165D" w:rsidRPr="002538A4">
              <w:rPr>
                <w:rStyle w:val="Hyperlink"/>
                <w:noProof/>
              </w:rPr>
              <w:t>Isolation and restriction</w:t>
            </w:r>
            <w:r w:rsidR="0046165D">
              <w:rPr>
                <w:noProof/>
                <w:webHidden/>
              </w:rPr>
              <w:tab/>
            </w:r>
            <w:r w:rsidR="0046165D">
              <w:rPr>
                <w:noProof/>
                <w:webHidden/>
              </w:rPr>
              <w:fldChar w:fldCharType="begin"/>
            </w:r>
            <w:r w:rsidR="0046165D">
              <w:rPr>
                <w:noProof/>
                <w:webHidden/>
              </w:rPr>
              <w:instrText xml:space="preserve"> PAGEREF _Toc8202647 \h </w:instrText>
            </w:r>
            <w:r w:rsidR="0046165D">
              <w:rPr>
                <w:noProof/>
                <w:webHidden/>
              </w:rPr>
            </w:r>
            <w:r w:rsidR="0046165D">
              <w:rPr>
                <w:noProof/>
                <w:webHidden/>
              </w:rPr>
              <w:fldChar w:fldCharType="separate"/>
            </w:r>
            <w:r w:rsidR="0046165D">
              <w:rPr>
                <w:noProof/>
                <w:webHidden/>
              </w:rPr>
              <w:t>14</w:t>
            </w:r>
            <w:r w:rsidR="0046165D">
              <w:rPr>
                <w:noProof/>
                <w:webHidden/>
              </w:rPr>
              <w:fldChar w:fldCharType="end"/>
            </w:r>
          </w:hyperlink>
        </w:p>
        <w:p w:rsidR="0046165D" w:rsidRDefault="0045212C">
          <w:pPr>
            <w:pStyle w:val="TOC1"/>
            <w:tabs>
              <w:tab w:val="left" w:pos="660"/>
              <w:tab w:val="right" w:leader="dot" w:pos="9016"/>
            </w:tabs>
            <w:rPr>
              <w:rFonts w:asciiTheme="minorHAnsi" w:eastAsiaTheme="minorEastAsia" w:hAnsiTheme="minorHAnsi" w:cstheme="minorBidi"/>
              <w:noProof/>
              <w:lang w:eastAsia="en-AU"/>
            </w:rPr>
          </w:pPr>
          <w:hyperlink w:anchor="_Toc8202648" w:history="1">
            <w:r w:rsidR="0046165D" w:rsidRPr="002538A4">
              <w:rPr>
                <w:rStyle w:val="Hyperlink"/>
                <w:noProof/>
              </w:rPr>
              <w:t>11.</w:t>
            </w:r>
            <w:r w:rsidR="0046165D">
              <w:rPr>
                <w:rFonts w:asciiTheme="minorHAnsi" w:eastAsiaTheme="minorEastAsia" w:hAnsiTheme="minorHAnsi" w:cstheme="minorBidi"/>
                <w:noProof/>
                <w:lang w:eastAsia="en-AU"/>
              </w:rPr>
              <w:tab/>
            </w:r>
            <w:r w:rsidR="0046165D" w:rsidRPr="002538A4">
              <w:rPr>
                <w:rStyle w:val="Hyperlink"/>
                <w:noProof/>
              </w:rPr>
              <w:t>Special situations</w:t>
            </w:r>
            <w:r w:rsidR="0046165D">
              <w:rPr>
                <w:noProof/>
                <w:webHidden/>
              </w:rPr>
              <w:tab/>
            </w:r>
            <w:r w:rsidR="0046165D">
              <w:rPr>
                <w:noProof/>
                <w:webHidden/>
              </w:rPr>
              <w:fldChar w:fldCharType="begin"/>
            </w:r>
            <w:r w:rsidR="0046165D">
              <w:rPr>
                <w:noProof/>
                <w:webHidden/>
              </w:rPr>
              <w:instrText xml:space="preserve"> PAGEREF _Toc8202648 \h </w:instrText>
            </w:r>
            <w:r w:rsidR="0046165D">
              <w:rPr>
                <w:noProof/>
                <w:webHidden/>
              </w:rPr>
            </w:r>
            <w:r w:rsidR="0046165D">
              <w:rPr>
                <w:noProof/>
                <w:webHidden/>
              </w:rPr>
              <w:fldChar w:fldCharType="separate"/>
            </w:r>
            <w:r w:rsidR="0046165D">
              <w:rPr>
                <w:noProof/>
                <w:webHidden/>
              </w:rPr>
              <w:t>14</w:t>
            </w:r>
            <w:r w:rsidR="0046165D">
              <w:rPr>
                <w:noProof/>
                <w:webHidden/>
              </w:rPr>
              <w:fldChar w:fldCharType="end"/>
            </w:r>
          </w:hyperlink>
        </w:p>
        <w:p w:rsidR="0046165D" w:rsidRDefault="0045212C">
          <w:pPr>
            <w:pStyle w:val="TOC1"/>
            <w:tabs>
              <w:tab w:val="left" w:pos="660"/>
              <w:tab w:val="right" w:leader="dot" w:pos="9016"/>
            </w:tabs>
            <w:rPr>
              <w:rFonts w:asciiTheme="minorHAnsi" w:eastAsiaTheme="minorEastAsia" w:hAnsiTheme="minorHAnsi" w:cstheme="minorBidi"/>
              <w:noProof/>
              <w:lang w:eastAsia="en-AU"/>
            </w:rPr>
          </w:pPr>
          <w:hyperlink w:anchor="_Toc8202649" w:history="1">
            <w:r w:rsidR="0046165D" w:rsidRPr="002538A4">
              <w:rPr>
                <w:rStyle w:val="Hyperlink"/>
                <w:noProof/>
              </w:rPr>
              <w:t>12.</w:t>
            </w:r>
            <w:r w:rsidR="0046165D">
              <w:rPr>
                <w:rFonts w:asciiTheme="minorHAnsi" w:eastAsiaTheme="minorEastAsia" w:hAnsiTheme="minorHAnsi" w:cstheme="minorBidi"/>
                <w:noProof/>
                <w:lang w:eastAsia="en-AU"/>
              </w:rPr>
              <w:tab/>
            </w:r>
            <w:r w:rsidR="0046165D" w:rsidRPr="002538A4">
              <w:rPr>
                <w:rStyle w:val="Hyperlink"/>
                <w:noProof/>
              </w:rPr>
              <w:t>Appendices</w:t>
            </w:r>
            <w:r w:rsidR="0046165D">
              <w:rPr>
                <w:noProof/>
                <w:webHidden/>
              </w:rPr>
              <w:tab/>
            </w:r>
            <w:r w:rsidR="0046165D">
              <w:rPr>
                <w:noProof/>
                <w:webHidden/>
              </w:rPr>
              <w:fldChar w:fldCharType="begin"/>
            </w:r>
            <w:r w:rsidR="0046165D">
              <w:rPr>
                <w:noProof/>
                <w:webHidden/>
              </w:rPr>
              <w:instrText xml:space="preserve"> PAGEREF _Toc8202649 \h </w:instrText>
            </w:r>
            <w:r w:rsidR="0046165D">
              <w:rPr>
                <w:noProof/>
                <w:webHidden/>
              </w:rPr>
            </w:r>
            <w:r w:rsidR="0046165D">
              <w:rPr>
                <w:noProof/>
                <w:webHidden/>
              </w:rPr>
              <w:fldChar w:fldCharType="separate"/>
            </w:r>
            <w:r w:rsidR="0046165D">
              <w:rPr>
                <w:noProof/>
                <w:webHidden/>
              </w:rPr>
              <w:t>17</w:t>
            </w:r>
            <w:r w:rsidR="0046165D">
              <w:rPr>
                <w:noProof/>
                <w:webHidden/>
              </w:rPr>
              <w:fldChar w:fldCharType="end"/>
            </w:r>
          </w:hyperlink>
        </w:p>
        <w:p w:rsidR="0046165D" w:rsidRDefault="0045212C">
          <w:pPr>
            <w:pStyle w:val="TOC1"/>
            <w:tabs>
              <w:tab w:val="left" w:pos="660"/>
              <w:tab w:val="right" w:leader="dot" w:pos="9016"/>
            </w:tabs>
            <w:rPr>
              <w:rFonts w:asciiTheme="minorHAnsi" w:eastAsiaTheme="minorEastAsia" w:hAnsiTheme="minorHAnsi" w:cstheme="minorBidi"/>
              <w:noProof/>
              <w:lang w:eastAsia="en-AU"/>
            </w:rPr>
          </w:pPr>
          <w:hyperlink w:anchor="_Toc8202650" w:history="1">
            <w:r w:rsidR="0046165D" w:rsidRPr="002538A4">
              <w:rPr>
                <w:rStyle w:val="Hyperlink"/>
                <w:noProof/>
              </w:rPr>
              <w:t>13.</w:t>
            </w:r>
            <w:r w:rsidR="0046165D">
              <w:rPr>
                <w:rFonts w:asciiTheme="minorHAnsi" w:eastAsiaTheme="minorEastAsia" w:hAnsiTheme="minorHAnsi" w:cstheme="minorBidi"/>
                <w:noProof/>
                <w:lang w:eastAsia="en-AU"/>
              </w:rPr>
              <w:tab/>
            </w:r>
            <w:r w:rsidR="0046165D" w:rsidRPr="002538A4">
              <w:rPr>
                <w:rStyle w:val="Hyperlink"/>
                <w:noProof/>
              </w:rPr>
              <w:t>Jurisdiction specific issues</w:t>
            </w:r>
            <w:r w:rsidR="0046165D">
              <w:rPr>
                <w:noProof/>
                <w:webHidden/>
              </w:rPr>
              <w:tab/>
            </w:r>
            <w:r w:rsidR="0046165D">
              <w:rPr>
                <w:noProof/>
                <w:webHidden/>
              </w:rPr>
              <w:fldChar w:fldCharType="begin"/>
            </w:r>
            <w:r w:rsidR="0046165D">
              <w:rPr>
                <w:noProof/>
                <w:webHidden/>
              </w:rPr>
              <w:instrText xml:space="preserve"> PAGEREF _Toc8202650 \h </w:instrText>
            </w:r>
            <w:r w:rsidR="0046165D">
              <w:rPr>
                <w:noProof/>
                <w:webHidden/>
              </w:rPr>
            </w:r>
            <w:r w:rsidR="0046165D">
              <w:rPr>
                <w:noProof/>
                <w:webHidden/>
              </w:rPr>
              <w:fldChar w:fldCharType="separate"/>
            </w:r>
            <w:r w:rsidR="0046165D">
              <w:rPr>
                <w:noProof/>
                <w:webHidden/>
              </w:rPr>
              <w:t>17</w:t>
            </w:r>
            <w:r w:rsidR="0046165D">
              <w:rPr>
                <w:noProof/>
                <w:webHidden/>
              </w:rPr>
              <w:fldChar w:fldCharType="end"/>
            </w:r>
          </w:hyperlink>
        </w:p>
        <w:p w:rsidR="0046165D" w:rsidRDefault="0045212C">
          <w:pPr>
            <w:pStyle w:val="TOC1"/>
            <w:tabs>
              <w:tab w:val="left" w:pos="660"/>
              <w:tab w:val="right" w:leader="dot" w:pos="9016"/>
            </w:tabs>
            <w:rPr>
              <w:rFonts w:asciiTheme="minorHAnsi" w:eastAsiaTheme="minorEastAsia" w:hAnsiTheme="minorHAnsi" w:cstheme="minorBidi"/>
              <w:noProof/>
              <w:lang w:eastAsia="en-AU"/>
            </w:rPr>
          </w:pPr>
          <w:hyperlink w:anchor="_Toc8202651" w:history="1">
            <w:r w:rsidR="0046165D" w:rsidRPr="002538A4">
              <w:rPr>
                <w:rStyle w:val="Hyperlink"/>
                <w:noProof/>
              </w:rPr>
              <w:t>14.</w:t>
            </w:r>
            <w:r w:rsidR="0046165D">
              <w:rPr>
                <w:rFonts w:asciiTheme="minorHAnsi" w:eastAsiaTheme="minorEastAsia" w:hAnsiTheme="minorHAnsi" w:cstheme="minorBidi"/>
                <w:noProof/>
                <w:lang w:eastAsia="en-AU"/>
              </w:rPr>
              <w:tab/>
            </w:r>
            <w:r w:rsidR="0046165D" w:rsidRPr="002538A4">
              <w:rPr>
                <w:rStyle w:val="Hyperlink"/>
                <w:noProof/>
              </w:rPr>
              <w:t>References and additional sources of information</w:t>
            </w:r>
            <w:r w:rsidR="0046165D">
              <w:rPr>
                <w:noProof/>
                <w:webHidden/>
              </w:rPr>
              <w:tab/>
            </w:r>
            <w:r w:rsidR="0046165D">
              <w:rPr>
                <w:noProof/>
                <w:webHidden/>
              </w:rPr>
              <w:fldChar w:fldCharType="begin"/>
            </w:r>
            <w:r w:rsidR="0046165D">
              <w:rPr>
                <w:noProof/>
                <w:webHidden/>
              </w:rPr>
              <w:instrText xml:space="preserve"> PAGEREF _Toc8202651 \h </w:instrText>
            </w:r>
            <w:r w:rsidR="0046165D">
              <w:rPr>
                <w:noProof/>
                <w:webHidden/>
              </w:rPr>
            </w:r>
            <w:r w:rsidR="0046165D">
              <w:rPr>
                <w:noProof/>
                <w:webHidden/>
              </w:rPr>
              <w:fldChar w:fldCharType="separate"/>
            </w:r>
            <w:r w:rsidR="0046165D">
              <w:rPr>
                <w:noProof/>
                <w:webHidden/>
              </w:rPr>
              <w:t>17</w:t>
            </w:r>
            <w:r w:rsidR="0046165D">
              <w:rPr>
                <w:noProof/>
                <w:webHidden/>
              </w:rPr>
              <w:fldChar w:fldCharType="end"/>
            </w:r>
          </w:hyperlink>
        </w:p>
        <w:p w:rsidR="0046165D" w:rsidRDefault="0045212C">
          <w:pPr>
            <w:pStyle w:val="TOC1"/>
            <w:tabs>
              <w:tab w:val="right" w:leader="dot" w:pos="9016"/>
            </w:tabs>
            <w:rPr>
              <w:rFonts w:asciiTheme="minorHAnsi" w:eastAsiaTheme="minorEastAsia" w:hAnsiTheme="minorHAnsi" w:cstheme="minorBidi"/>
              <w:noProof/>
              <w:lang w:eastAsia="en-AU"/>
            </w:rPr>
          </w:pPr>
          <w:hyperlink w:anchor="_Toc8202652" w:history="1">
            <w:r w:rsidR="0046165D" w:rsidRPr="002538A4">
              <w:rPr>
                <w:rStyle w:val="Hyperlink"/>
                <w:noProof/>
              </w:rPr>
              <w:t>Appendix A: Disease factsheet</w:t>
            </w:r>
            <w:r w:rsidR="0046165D">
              <w:rPr>
                <w:noProof/>
                <w:webHidden/>
              </w:rPr>
              <w:tab/>
            </w:r>
            <w:r w:rsidR="0046165D">
              <w:rPr>
                <w:noProof/>
                <w:webHidden/>
              </w:rPr>
              <w:fldChar w:fldCharType="begin"/>
            </w:r>
            <w:r w:rsidR="0046165D">
              <w:rPr>
                <w:noProof/>
                <w:webHidden/>
              </w:rPr>
              <w:instrText xml:space="preserve"> PAGEREF _Toc8202652 \h </w:instrText>
            </w:r>
            <w:r w:rsidR="0046165D">
              <w:rPr>
                <w:noProof/>
                <w:webHidden/>
              </w:rPr>
            </w:r>
            <w:r w:rsidR="0046165D">
              <w:rPr>
                <w:noProof/>
                <w:webHidden/>
              </w:rPr>
              <w:fldChar w:fldCharType="separate"/>
            </w:r>
            <w:r w:rsidR="0046165D">
              <w:rPr>
                <w:noProof/>
                <w:webHidden/>
              </w:rPr>
              <w:t>20</w:t>
            </w:r>
            <w:r w:rsidR="0046165D">
              <w:rPr>
                <w:noProof/>
                <w:webHidden/>
              </w:rPr>
              <w:fldChar w:fldCharType="end"/>
            </w:r>
          </w:hyperlink>
        </w:p>
        <w:p w:rsidR="0046165D" w:rsidRDefault="0045212C">
          <w:pPr>
            <w:pStyle w:val="TOC1"/>
            <w:tabs>
              <w:tab w:val="right" w:leader="dot" w:pos="9016"/>
            </w:tabs>
            <w:rPr>
              <w:rFonts w:asciiTheme="minorHAnsi" w:eastAsiaTheme="minorEastAsia" w:hAnsiTheme="minorHAnsi" w:cstheme="minorBidi"/>
              <w:noProof/>
              <w:lang w:eastAsia="en-AU"/>
            </w:rPr>
          </w:pPr>
          <w:hyperlink w:anchor="_Toc8202653" w:history="1">
            <w:r w:rsidR="0046165D" w:rsidRPr="002538A4">
              <w:rPr>
                <w:rStyle w:val="Hyperlink"/>
                <w:noProof/>
              </w:rPr>
              <w:t>Appendix B: Public health unit check list (where indicated)</w:t>
            </w:r>
            <w:r w:rsidR="0046165D">
              <w:rPr>
                <w:noProof/>
                <w:webHidden/>
              </w:rPr>
              <w:tab/>
            </w:r>
            <w:r w:rsidR="0046165D">
              <w:rPr>
                <w:noProof/>
                <w:webHidden/>
              </w:rPr>
              <w:fldChar w:fldCharType="begin"/>
            </w:r>
            <w:r w:rsidR="0046165D">
              <w:rPr>
                <w:noProof/>
                <w:webHidden/>
              </w:rPr>
              <w:instrText xml:space="preserve"> PAGEREF _Toc8202653 \h </w:instrText>
            </w:r>
            <w:r w:rsidR="0046165D">
              <w:rPr>
                <w:noProof/>
                <w:webHidden/>
              </w:rPr>
            </w:r>
            <w:r w:rsidR="0046165D">
              <w:rPr>
                <w:noProof/>
                <w:webHidden/>
              </w:rPr>
              <w:fldChar w:fldCharType="separate"/>
            </w:r>
            <w:r w:rsidR="0046165D">
              <w:rPr>
                <w:noProof/>
                <w:webHidden/>
              </w:rPr>
              <w:t>23</w:t>
            </w:r>
            <w:r w:rsidR="0046165D">
              <w:rPr>
                <w:noProof/>
                <w:webHidden/>
              </w:rPr>
              <w:fldChar w:fldCharType="end"/>
            </w:r>
          </w:hyperlink>
        </w:p>
        <w:p w:rsidR="0046165D" w:rsidRDefault="0045212C">
          <w:pPr>
            <w:pStyle w:val="TOC1"/>
            <w:tabs>
              <w:tab w:val="right" w:leader="dot" w:pos="9016"/>
            </w:tabs>
            <w:rPr>
              <w:rFonts w:asciiTheme="minorHAnsi" w:eastAsiaTheme="minorEastAsia" w:hAnsiTheme="minorHAnsi" w:cstheme="minorBidi"/>
              <w:noProof/>
              <w:lang w:eastAsia="en-AU"/>
            </w:rPr>
          </w:pPr>
          <w:hyperlink w:anchor="_Toc8202654" w:history="1">
            <w:r w:rsidR="0046165D" w:rsidRPr="002538A4">
              <w:rPr>
                <w:rStyle w:val="Hyperlink"/>
                <w:noProof/>
              </w:rPr>
              <w:t>Appendix C: Disease investigation form</w:t>
            </w:r>
            <w:r w:rsidR="0046165D">
              <w:rPr>
                <w:noProof/>
                <w:webHidden/>
              </w:rPr>
              <w:tab/>
            </w:r>
            <w:r w:rsidR="0046165D">
              <w:rPr>
                <w:noProof/>
                <w:webHidden/>
              </w:rPr>
              <w:fldChar w:fldCharType="begin"/>
            </w:r>
            <w:r w:rsidR="0046165D">
              <w:rPr>
                <w:noProof/>
                <w:webHidden/>
              </w:rPr>
              <w:instrText xml:space="preserve"> PAGEREF _Toc8202654 \h </w:instrText>
            </w:r>
            <w:r w:rsidR="0046165D">
              <w:rPr>
                <w:noProof/>
                <w:webHidden/>
              </w:rPr>
            </w:r>
            <w:r w:rsidR="0046165D">
              <w:rPr>
                <w:noProof/>
                <w:webHidden/>
              </w:rPr>
              <w:fldChar w:fldCharType="separate"/>
            </w:r>
            <w:r w:rsidR="0046165D">
              <w:rPr>
                <w:noProof/>
                <w:webHidden/>
              </w:rPr>
              <w:t>24</w:t>
            </w:r>
            <w:r w:rsidR="0046165D">
              <w:rPr>
                <w:noProof/>
                <w:webHidden/>
              </w:rPr>
              <w:fldChar w:fldCharType="end"/>
            </w:r>
          </w:hyperlink>
        </w:p>
        <w:p w:rsidR="0046165D" w:rsidRDefault="0045212C">
          <w:pPr>
            <w:pStyle w:val="TOC1"/>
            <w:tabs>
              <w:tab w:val="right" w:leader="dot" w:pos="9016"/>
            </w:tabs>
            <w:rPr>
              <w:rFonts w:asciiTheme="minorHAnsi" w:eastAsiaTheme="minorEastAsia" w:hAnsiTheme="minorHAnsi" w:cstheme="minorBidi"/>
              <w:noProof/>
              <w:lang w:eastAsia="en-AU"/>
            </w:rPr>
          </w:pPr>
          <w:hyperlink w:anchor="_Toc8202655" w:history="1">
            <w:r w:rsidR="0046165D" w:rsidRPr="002538A4">
              <w:rPr>
                <w:rStyle w:val="Hyperlink"/>
                <w:noProof/>
              </w:rPr>
              <w:t>Appendix D:  Public health response to critical antimicrobial resistant gonococcal infection</w:t>
            </w:r>
            <w:r w:rsidR="0046165D">
              <w:rPr>
                <w:noProof/>
                <w:webHidden/>
              </w:rPr>
              <w:tab/>
            </w:r>
            <w:r w:rsidR="0046165D">
              <w:rPr>
                <w:noProof/>
                <w:webHidden/>
              </w:rPr>
              <w:fldChar w:fldCharType="begin"/>
            </w:r>
            <w:r w:rsidR="0046165D">
              <w:rPr>
                <w:noProof/>
                <w:webHidden/>
              </w:rPr>
              <w:instrText xml:space="preserve"> PAGEREF _Toc8202655 \h </w:instrText>
            </w:r>
            <w:r w:rsidR="0046165D">
              <w:rPr>
                <w:noProof/>
                <w:webHidden/>
              </w:rPr>
            </w:r>
            <w:r w:rsidR="0046165D">
              <w:rPr>
                <w:noProof/>
                <w:webHidden/>
              </w:rPr>
              <w:fldChar w:fldCharType="separate"/>
            </w:r>
            <w:r w:rsidR="0046165D">
              <w:rPr>
                <w:noProof/>
                <w:webHidden/>
              </w:rPr>
              <w:t>28</w:t>
            </w:r>
            <w:r w:rsidR="0046165D">
              <w:rPr>
                <w:noProof/>
                <w:webHidden/>
              </w:rPr>
              <w:fldChar w:fldCharType="end"/>
            </w:r>
          </w:hyperlink>
        </w:p>
        <w:p w:rsidR="00D55253" w:rsidRDefault="00D55253" w:rsidP="00CF427A">
          <w:pPr>
            <w:spacing w:after="60"/>
          </w:pPr>
          <w:r>
            <w:rPr>
              <w:b/>
              <w:bCs/>
              <w:noProof/>
            </w:rPr>
            <w:fldChar w:fldCharType="end"/>
          </w:r>
        </w:p>
      </w:sdtContent>
    </w:sdt>
    <w:p w:rsidR="00CF427A" w:rsidRDefault="00CF427A">
      <w:pPr>
        <w:autoSpaceDE/>
        <w:autoSpaceDN/>
        <w:adjustRightInd/>
        <w:spacing w:after="0"/>
        <w:ind w:right="0"/>
        <w:rPr>
          <w:rStyle w:val="TitleChar"/>
        </w:rPr>
      </w:pPr>
      <w:r>
        <w:rPr>
          <w:rStyle w:val="TitleChar"/>
        </w:rPr>
        <w:br w:type="page"/>
      </w:r>
    </w:p>
    <w:p w:rsidR="002F6115" w:rsidRPr="0092728B" w:rsidRDefault="002F6115" w:rsidP="00C22C67">
      <w:pPr>
        <w:jc w:val="center"/>
        <w:rPr>
          <w:b/>
          <w:bCs/>
        </w:rPr>
      </w:pPr>
      <w:r>
        <w:rPr>
          <w:rStyle w:val="TitleChar"/>
        </w:rPr>
        <w:lastRenderedPageBreak/>
        <w:t>Gonococcal Infection</w:t>
      </w:r>
    </w:p>
    <w:p w:rsidR="002F6115" w:rsidRDefault="002F6115" w:rsidP="00C9067D">
      <w:pPr>
        <w:pStyle w:val="Subtitle"/>
      </w:pPr>
      <w:r>
        <w:t xml:space="preserve">CDNA </w:t>
      </w:r>
      <w:r w:rsidRPr="002264F9">
        <w:t xml:space="preserve">National Guidelines </w:t>
      </w:r>
      <w:r>
        <w:t>f</w:t>
      </w:r>
      <w:r w:rsidRPr="002264F9">
        <w:t>or Public Health Units</w:t>
      </w:r>
    </w:p>
    <w:p w:rsidR="002F6115" w:rsidRDefault="002F6115" w:rsidP="00BB587D">
      <w:pPr>
        <w:pStyle w:val="Heading1"/>
        <w:numPr>
          <w:ilvl w:val="0"/>
          <w:numId w:val="2"/>
        </w:numPr>
      </w:pPr>
      <w:bookmarkStart w:id="1" w:name="_Toc8202617"/>
      <w:r w:rsidRPr="00CC4402">
        <w:t>Summary</w:t>
      </w:r>
      <w:bookmarkEnd w:id="1"/>
    </w:p>
    <w:p w:rsidR="00626EE8" w:rsidRPr="00A34CC2" w:rsidRDefault="00626EE8" w:rsidP="00091A94">
      <w:r>
        <w:rPr>
          <w:lang w:val="en-US"/>
        </w:rPr>
        <w:t>Response to notified cases of gonococcal infection is often seen as a shared responsibility between public health units, sexual health clinics, and individual diagnosing clinicians. While the balance of responsibility may vary between jurisdictions, and in different situations, these guidelines are</w:t>
      </w:r>
      <w:r w:rsidR="00F87153">
        <w:rPr>
          <w:lang w:val="en-US"/>
        </w:rPr>
        <w:t xml:space="preserve"> primarily</w:t>
      </w:r>
      <w:r>
        <w:rPr>
          <w:lang w:val="en-US"/>
        </w:rPr>
        <w:t xml:space="preserve"> intended for public health units and should be adapted to suit local practices, recogni</w:t>
      </w:r>
      <w:r w:rsidR="0050269D">
        <w:rPr>
          <w:lang w:val="en-US"/>
        </w:rPr>
        <w:t>s</w:t>
      </w:r>
      <w:r>
        <w:rPr>
          <w:lang w:val="en-US"/>
        </w:rPr>
        <w:t xml:space="preserve">ing that there are some situations, such as cases with multi-drug resistant </w:t>
      </w:r>
      <w:r w:rsidR="008D1AA3" w:rsidRPr="008D1AA3">
        <w:rPr>
          <w:lang w:val="en-US"/>
        </w:rPr>
        <w:t>gonococcal infection</w:t>
      </w:r>
      <w:r>
        <w:rPr>
          <w:lang w:val="en-US"/>
        </w:rPr>
        <w:t>, where public health involvement is critical.</w:t>
      </w:r>
    </w:p>
    <w:p w:rsidR="002F6115" w:rsidRPr="00CC4402" w:rsidRDefault="002F6115" w:rsidP="00CC4402">
      <w:pPr>
        <w:pStyle w:val="Heading2"/>
      </w:pPr>
      <w:bookmarkStart w:id="2" w:name="_Toc8202618"/>
      <w:r w:rsidRPr="00CC4402">
        <w:t>Public health priority</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A0" w:firstRow="1" w:lastRow="0" w:firstColumn="1" w:lastColumn="1" w:noHBand="0" w:noVBand="0"/>
      </w:tblPr>
      <w:tblGrid>
        <w:gridCol w:w="2472"/>
        <w:gridCol w:w="3306"/>
        <w:gridCol w:w="2750"/>
      </w:tblGrid>
      <w:tr w:rsidR="002F6115" w:rsidRPr="008A5240" w:rsidTr="00266545">
        <w:trPr>
          <w:cantSplit/>
          <w:tblHeader/>
        </w:trPr>
        <w:tc>
          <w:tcPr>
            <w:tcW w:w="2472" w:type="dxa"/>
            <w:shd w:val="solid" w:color="C0C0C0" w:fill="FFFFFF"/>
          </w:tcPr>
          <w:p w:rsidR="002F6115" w:rsidRPr="008A5240" w:rsidRDefault="002F6115" w:rsidP="00C22C67">
            <w:pPr>
              <w:pStyle w:val="Heading2"/>
              <w:ind w:right="-12"/>
            </w:pPr>
            <w:bookmarkStart w:id="3" w:name="_Toc8202619"/>
            <w:r w:rsidRPr="008A5240">
              <w:t>Priority Classification</w:t>
            </w:r>
            <w:bookmarkEnd w:id="3"/>
          </w:p>
        </w:tc>
        <w:tc>
          <w:tcPr>
            <w:tcW w:w="3306" w:type="dxa"/>
            <w:shd w:val="solid" w:color="C0C0C0" w:fill="FFFFFF"/>
          </w:tcPr>
          <w:p w:rsidR="002F6115" w:rsidRPr="008A5240" w:rsidRDefault="002F6115" w:rsidP="00C22C67">
            <w:pPr>
              <w:pStyle w:val="Heading2"/>
              <w:ind w:right="33"/>
            </w:pPr>
            <w:bookmarkStart w:id="4" w:name="_Toc8202620"/>
            <w:r w:rsidRPr="008A5240">
              <w:t>Public health response timeline</w:t>
            </w:r>
            <w:bookmarkEnd w:id="4"/>
          </w:p>
        </w:tc>
        <w:tc>
          <w:tcPr>
            <w:tcW w:w="2750" w:type="dxa"/>
            <w:shd w:val="solid" w:color="C0C0C0" w:fill="FFFFFF"/>
          </w:tcPr>
          <w:p w:rsidR="002F6115" w:rsidRPr="008A5240" w:rsidRDefault="002F6115" w:rsidP="00C22C67">
            <w:pPr>
              <w:pStyle w:val="Heading2"/>
              <w:ind w:right="0"/>
            </w:pPr>
            <w:bookmarkStart w:id="5" w:name="_Toc8202621"/>
            <w:r w:rsidRPr="008A5240">
              <w:t>Data entry timeline</w:t>
            </w:r>
            <w:bookmarkEnd w:id="5"/>
          </w:p>
        </w:tc>
      </w:tr>
      <w:tr w:rsidR="002F6115" w:rsidRPr="008A5240" w:rsidTr="00266545">
        <w:trPr>
          <w:cantSplit/>
        </w:trPr>
        <w:tc>
          <w:tcPr>
            <w:tcW w:w="2472" w:type="dxa"/>
            <w:shd w:val="solid" w:color="C0C0C0" w:fill="FFFFFF"/>
          </w:tcPr>
          <w:p w:rsidR="002F6115" w:rsidRPr="008A5240" w:rsidRDefault="002F6115" w:rsidP="00395841">
            <w:pPr>
              <w:pStyle w:val="BodyText"/>
              <w:ind w:right="-12"/>
            </w:pPr>
            <w:r w:rsidRPr="008A5240">
              <w:t xml:space="preserve">High </w:t>
            </w:r>
            <w:r w:rsidR="00B80290">
              <w:t>–</w:t>
            </w:r>
            <w:r w:rsidR="00395841">
              <w:t xml:space="preserve"> </w:t>
            </w:r>
            <w:r w:rsidR="00B80290">
              <w:t xml:space="preserve">ceftriaxone* resistant </w:t>
            </w:r>
            <w:r w:rsidR="00C775F2">
              <w:t>infections</w:t>
            </w:r>
            <w:r w:rsidR="00F87153">
              <w:t>, infections</w:t>
            </w:r>
            <w:r w:rsidR="00C775F2">
              <w:t xml:space="preserve"> in </w:t>
            </w:r>
            <w:r w:rsidRPr="008A5240">
              <w:t>minors</w:t>
            </w:r>
            <w:r w:rsidR="00C775F2">
              <w:t xml:space="preserve"> and pregnant women</w:t>
            </w:r>
            <w:r w:rsidRPr="008A5240">
              <w:t>,</w:t>
            </w:r>
            <w:r w:rsidR="00B80290">
              <w:t xml:space="preserve"> </w:t>
            </w:r>
            <w:r w:rsidRPr="008A5240">
              <w:t>outbreaks</w:t>
            </w:r>
          </w:p>
        </w:tc>
        <w:tc>
          <w:tcPr>
            <w:tcW w:w="3306" w:type="dxa"/>
            <w:shd w:val="solid" w:color="C0C0C0" w:fill="FFFFFF"/>
          </w:tcPr>
          <w:p w:rsidR="002F6115" w:rsidRPr="008A5240" w:rsidRDefault="002F6115" w:rsidP="00395841">
            <w:pPr>
              <w:pStyle w:val="BodyText"/>
              <w:ind w:right="33"/>
            </w:pPr>
            <w:r w:rsidRPr="008A5240">
              <w:t>Act as soon as possible,</w:t>
            </w:r>
            <w:r w:rsidRPr="008A5240">
              <w:br/>
              <w:t xml:space="preserve">generally within </w:t>
            </w:r>
            <w:r w:rsidR="00395841">
              <w:t>1</w:t>
            </w:r>
            <w:r w:rsidR="00395841" w:rsidRPr="008A5240">
              <w:t xml:space="preserve"> </w:t>
            </w:r>
            <w:r w:rsidRPr="008A5240">
              <w:t>working</w:t>
            </w:r>
            <w:r w:rsidRPr="008A5240">
              <w:br/>
              <w:t>day</w:t>
            </w:r>
          </w:p>
        </w:tc>
        <w:tc>
          <w:tcPr>
            <w:tcW w:w="2750" w:type="dxa"/>
            <w:shd w:val="solid" w:color="C0C0C0" w:fill="FFFFFF"/>
          </w:tcPr>
          <w:p w:rsidR="002F6115" w:rsidRPr="008A5240" w:rsidRDefault="002F6115" w:rsidP="00C22C67">
            <w:pPr>
              <w:pStyle w:val="BodyText"/>
              <w:ind w:right="0"/>
            </w:pPr>
            <w:r w:rsidRPr="008A5240">
              <w:t>Within 3 working days</w:t>
            </w:r>
          </w:p>
        </w:tc>
      </w:tr>
      <w:tr w:rsidR="002F6115" w:rsidRPr="008A5240" w:rsidTr="00266545">
        <w:trPr>
          <w:cantSplit/>
        </w:trPr>
        <w:tc>
          <w:tcPr>
            <w:tcW w:w="2472" w:type="dxa"/>
            <w:shd w:val="solid" w:color="C0C0C0" w:fill="FFFFFF"/>
          </w:tcPr>
          <w:p w:rsidR="002F6115" w:rsidRPr="008A5240" w:rsidRDefault="002F6115" w:rsidP="00C22C67">
            <w:pPr>
              <w:pStyle w:val="BodyText"/>
              <w:ind w:right="-12"/>
              <w:rPr>
                <w:highlight w:val="yellow"/>
              </w:rPr>
            </w:pPr>
            <w:r w:rsidRPr="007C71B7">
              <w:t>Routine</w:t>
            </w:r>
          </w:p>
        </w:tc>
        <w:tc>
          <w:tcPr>
            <w:tcW w:w="3306" w:type="dxa"/>
            <w:shd w:val="solid" w:color="C0C0C0" w:fill="FFFFFF"/>
          </w:tcPr>
          <w:p w:rsidR="002F6115" w:rsidRPr="008A5240" w:rsidRDefault="002F6115" w:rsidP="00C22C67">
            <w:pPr>
              <w:pStyle w:val="BodyText"/>
              <w:ind w:right="33"/>
              <w:rPr>
                <w:highlight w:val="yellow"/>
              </w:rPr>
            </w:pPr>
            <w:r w:rsidRPr="007C71B7">
              <w:t>Action should be carried out as part of routine duties</w:t>
            </w:r>
          </w:p>
        </w:tc>
        <w:tc>
          <w:tcPr>
            <w:tcW w:w="2750" w:type="dxa"/>
            <w:shd w:val="solid" w:color="C0C0C0" w:fill="FFFFFF"/>
          </w:tcPr>
          <w:p w:rsidR="002F6115" w:rsidRPr="008A5240" w:rsidRDefault="002F6115" w:rsidP="00C22C67">
            <w:pPr>
              <w:pStyle w:val="BodyText"/>
              <w:ind w:right="0"/>
              <w:rPr>
                <w:highlight w:val="yellow"/>
              </w:rPr>
            </w:pPr>
            <w:r w:rsidRPr="007C71B7">
              <w:t>Within 5 working days</w:t>
            </w:r>
          </w:p>
        </w:tc>
      </w:tr>
    </w:tbl>
    <w:p w:rsidR="002F6115" w:rsidRDefault="00B80290" w:rsidP="00395841">
      <w:pPr>
        <w:pStyle w:val="BodyText"/>
        <w:spacing w:after="0"/>
      </w:pPr>
      <w:r>
        <w:t xml:space="preserve">* Resistance to ceftriaxone </w:t>
      </w:r>
      <w:r w:rsidRPr="00D02C9E">
        <w:t>(</w:t>
      </w:r>
      <w:r w:rsidR="006019E4">
        <w:t xml:space="preserve">Minimum Inhibitory Concentration, </w:t>
      </w:r>
      <w:r w:rsidRPr="00D02C9E">
        <w:t xml:space="preserve">MIC </w:t>
      </w:r>
      <w:r w:rsidRPr="00D02C9E">
        <w:rPr>
          <w:rFonts w:cs="Arial"/>
        </w:rPr>
        <w:t>≥</w:t>
      </w:r>
      <w:r w:rsidRPr="00D02C9E">
        <w:t xml:space="preserve"> 0.5mg/L)</w:t>
      </w:r>
    </w:p>
    <w:p w:rsidR="00B80290" w:rsidRPr="003D47CE" w:rsidRDefault="00B80290" w:rsidP="00395841">
      <w:pPr>
        <w:pStyle w:val="BodyText"/>
        <w:spacing w:after="0"/>
      </w:pPr>
    </w:p>
    <w:p w:rsidR="002F6115" w:rsidRPr="00BF2716" w:rsidRDefault="002F6115" w:rsidP="00B627C8">
      <w:pPr>
        <w:pStyle w:val="Heading2"/>
        <w:rPr>
          <w:i w:val="0"/>
          <w:iCs w:val="0"/>
        </w:rPr>
      </w:pPr>
      <w:bookmarkStart w:id="6" w:name="_Toc8202622"/>
      <w:r w:rsidRPr="00BF2716">
        <w:t>Case management</w:t>
      </w:r>
      <w:bookmarkEnd w:id="6"/>
    </w:p>
    <w:p w:rsidR="002F6115" w:rsidRDefault="002F6115" w:rsidP="00F46044">
      <w:pPr>
        <w:spacing w:after="0"/>
      </w:pPr>
      <w:r>
        <w:t xml:space="preserve">Isolation of case is not required. </w:t>
      </w:r>
    </w:p>
    <w:p w:rsidR="002F6115" w:rsidRDefault="002F6115" w:rsidP="00F46044">
      <w:pPr>
        <w:spacing w:after="0"/>
      </w:pPr>
      <w:r>
        <w:t>Case management is the responsibility of the diagnosing</w:t>
      </w:r>
      <w:r w:rsidR="00793915">
        <w:t xml:space="preserve"> clinician</w:t>
      </w:r>
      <w:r>
        <w:t xml:space="preserve">. </w:t>
      </w:r>
    </w:p>
    <w:p w:rsidR="00F46044" w:rsidRDefault="00F46044" w:rsidP="00C9067D"/>
    <w:p w:rsidR="002F6115" w:rsidRDefault="002F6115" w:rsidP="00C9067D">
      <w:r>
        <w:t>Advice should be provided to the case that</w:t>
      </w:r>
      <w:r w:rsidR="003678CE">
        <w:t>:</w:t>
      </w:r>
    </w:p>
    <w:p w:rsidR="002F6115" w:rsidRPr="001D7699" w:rsidRDefault="002F6115" w:rsidP="00BB587D">
      <w:pPr>
        <w:pStyle w:val="ListParagraph"/>
        <w:numPr>
          <w:ilvl w:val="0"/>
          <w:numId w:val="3"/>
        </w:numPr>
      </w:pPr>
      <w:r w:rsidRPr="001D7699">
        <w:rPr>
          <w:rFonts w:cs="Times New Roman"/>
          <w:lang w:val="en-AU"/>
        </w:rPr>
        <w:t>all medications should be taken as directed</w:t>
      </w:r>
    </w:p>
    <w:p w:rsidR="002F6115" w:rsidRPr="001D7699" w:rsidRDefault="002F6115" w:rsidP="00BB587D">
      <w:pPr>
        <w:pStyle w:val="ListParagraph"/>
        <w:numPr>
          <w:ilvl w:val="0"/>
          <w:numId w:val="3"/>
        </w:numPr>
      </w:pPr>
      <w:r>
        <w:rPr>
          <w:rFonts w:cs="Times New Roman"/>
          <w:lang w:val="en-AU"/>
        </w:rPr>
        <w:t>a</w:t>
      </w:r>
      <w:r w:rsidRPr="001D7699">
        <w:rPr>
          <w:rFonts w:cs="Times New Roman"/>
          <w:lang w:val="en-AU"/>
        </w:rPr>
        <w:t xml:space="preserve">ll </w:t>
      </w:r>
      <w:r w:rsidR="00637F8B">
        <w:rPr>
          <w:rFonts w:cs="Times New Roman"/>
          <w:lang w:val="en-AU"/>
        </w:rPr>
        <w:t xml:space="preserve">sexual </w:t>
      </w:r>
      <w:r w:rsidRPr="001D7699">
        <w:rPr>
          <w:rFonts w:cs="Times New Roman"/>
          <w:lang w:val="en-AU"/>
        </w:rPr>
        <w:t xml:space="preserve">partners should be </w:t>
      </w:r>
      <w:r w:rsidR="007C71B7">
        <w:rPr>
          <w:rFonts w:cs="Times New Roman"/>
          <w:lang w:val="en-AU"/>
        </w:rPr>
        <w:t>notified</w:t>
      </w:r>
      <w:r w:rsidR="007D2988">
        <w:rPr>
          <w:rFonts w:cs="Times New Roman"/>
          <w:lang w:val="en-AU"/>
        </w:rPr>
        <w:t>,</w:t>
      </w:r>
      <w:r w:rsidR="007C71B7">
        <w:rPr>
          <w:rFonts w:cs="Times New Roman"/>
          <w:lang w:val="en-AU"/>
        </w:rPr>
        <w:t xml:space="preserve"> and encouraged to be tested</w:t>
      </w:r>
      <w:r w:rsidR="007C71B7" w:rsidRPr="001D7699">
        <w:rPr>
          <w:rFonts w:cs="Times New Roman"/>
          <w:lang w:val="en-AU"/>
        </w:rPr>
        <w:t xml:space="preserve"> </w:t>
      </w:r>
      <w:r w:rsidRPr="001D7699">
        <w:rPr>
          <w:rFonts w:cs="Times New Roman"/>
          <w:lang w:val="en-AU"/>
        </w:rPr>
        <w:t>and treated</w:t>
      </w:r>
      <w:r w:rsidR="00FE04C4">
        <w:rPr>
          <w:rFonts w:cs="Times New Roman"/>
          <w:lang w:val="en-AU"/>
        </w:rPr>
        <w:t xml:space="preserve"> if necessary</w:t>
      </w:r>
    </w:p>
    <w:p w:rsidR="002F6115" w:rsidRPr="001D7699" w:rsidRDefault="002F6115" w:rsidP="00BB587D">
      <w:pPr>
        <w:pStyle w:val="ListParagraph"/>
        <w:numPr>
          <w:ilvl w:val="0"/>
          <w:numId w:val="3"/>
        </w:numPr>
      </w:pPr>
      <w:r>
        <w:rPr>
          <w:rFonts w:cs="Times New Roman"/>
          <w:lang w:val="en-AU"/>
        </w:rPr>
        <w:lastRenderedPageBreak/>
        <w:t>s</w:t>
      </w:r>
      <w:r w:rsidRPr="001D7699">
        <w:rPr>
          <w:rFonts w:cs="Times New Roman"/>
          <w:lang w:val="en-AU"/>
        </w:rPr>
        <w:t xml:space="preserve">exual contact should be avoided until </w:t>
      </w:r>
      <w:r w:rsidR="00CE56E0">
        <w:rPr>
          <w:rFonts w:cs="Times New Roman"/>
          <w:lang w:val="en-AU"/>
        </w:rPr>
        <w:t xml:space="preserve">7 days after </w:t>
      </w:r>
      <w:r w:rsidRPr="001D7699">
        <w:rPr>
          <w:rFonts w:cs="Times New Roman"/>
          <w:lang w:val="en-AU"/>
        </w:rPr>
        <w:t xml:space="preserve">the </w:t>
      </w:r>
      <w:r w:rsidR="00A4520E">
        <w:rPr>
          <w:rFonts w:cs="Times New Roman"/>
          <w:lang w:val="en-AU"/>
        </w:rPr>
        <w:t>case</w:t>
      </w:r>
      <w:r w:rsidRPr="001D7699">
        <w:rPr>
          <w:rFonts w:cs="Times New Roman"/>
          <w:lang w:val="en-AU"/>
        </w:rPr>
        <w:t xml:space="preserve"> and </w:t>
      </w:r>
      <w:r w:rsidR="00FE04C4">
        <w:rPr>
          <w:rFonts w:cs="Times New Roman"/>
          <w:lang w:val="en-AU"/>
        </w:rPr>
        <w:t>their</w:t>
      </w:r>
      <w:r w:rsidR="007D2988">
        <w:rPr>
          <w:rFonts w:cs="Times New Roman"/>
          <w:lang w:val="en-AU"/>
        </w:rPr>
        <w:t xml:space="preserve"> current</w:t>
      </w:r>
      <w:r w:rsidR="00FE04C4" w:rsidRPr="001D7699">
        <w:rPr>
          <w:rFonts w:cs="Times New Roman"/>
          <w:lang w:val="en-AU"/>
        </w:rPr>
        <w:t xml:space="preserve"> </w:t>
      </w:r>
      <w:r w:rsidR="00637F8B">
        <w:rPr>
          <w:rFonts w:cs="Times New Roman"/>
          <w:lang w:val="en-AU"/>
        </w:rPr>
        <w:t xml:space="preserve">sexual </w:t>
      </w:r>
      <w:r w:rsidRPr="001D7699">
        <w:rPr>
          <w:rFonts w:cs="Times New Roman"/>
          <w:lang w:val="en-AU"/>
        </w:rPr>
        <w:t>partner(s) have been treated</w:t>
      </w:r>
    </w:p>
    <w:p w:rsidR="006204DA" w:rsidRDefault="002F6115" w:rsidP="00A95274">
      <w:pPr>
        <w:pStyle w:val="Heading2"/>
      </w:pPr>
      <w:bookmarkStart w:id="7" w:name="_Toc8202623"/>
      <w:r w:rsidRPr="00D73833">
        <w:t>Contact management</w:t>
      </w:r>
      <w:bookmarkEnd w:id="7"/>
    </w:p>
    <w:p w:rsidR="005C364F" w:rsidRDefault="005C364F" w:rsidP="005C364F">
      <w:pPr>
        <w:pStyle w:val="ListParagraph"/>
        <w:numPr>
          <w:ilvl w:val="0"/>
          <w:numId w:val="16"/>
        </w:numPr>
      </w:pPr>
      <w:r>
        <w:t>c</w:t>
      </w:r>
      <w:r w:rsidR="006204DA">
        <w:t>ontact tracing and management</w:t>
      </w:r>
      <w:r w:rsidR="00626EE8">
        <w:t xml:space="preserve"> for most cases</w:t>
      </w:r>
      <w:r w:rsidR="006204DA">
        <w:t xml:space="preserve"> is the responsibility of the treating clinician</w:t>
      </w:r>
    </w:p>
    <w:p w:rsidR="009F7C8E" w:rsidRDefault="005C364F" w:rsidP="009F7C8E">
      <w:pPr>
        <w:pStyle w:val="ListParagraph"/>
        <w:numPr>
          <w:ilvl w:val="0"/>
          <w:numId w:val="16"/>
        </w:numPr>
      </w:pPr>
      <w:r>
        <w:t>c</w:t>
      </w:r>
      <w:r w:rsidR="00D73833">
        <w:t>ontact tracing is a priority for all patients with confirmed infection</w:t>
      </w:r>
    </w:p>
    <w:p w:rsidR="00FD52BC" w:rsidRDefault="0028552B" w:rsidP="00FD52BC">
      <w:pPr>
        <w:pStyle w:val="ListParagraph"/>
        <w:numPr>
          <w:ilvl w:val="0"/>
          <w:numId w:val="7"/>
        </w:numPr>
      </w:pPr>
      <w:r>
        <w:t>o</w:t>
      </w:r>
      <w:r w:rsidR="00D73833">
        <w:t xml:space="preserve">ffer </w:t>
      </w:r>
      <w:r w:rsidR="00C41568">
        <w:t xml:space="preserve">testing and </w:t>
      </w:r>
      <w:r w:rsidR="00D73833">
        <w:t xml:space="preserve">recommend treatment to </w:t>
      </w:r>
      <w:r w:rsidR="00FD52BC">
        <w:t xml:space="preserve">known </w:t>
      </w:r>
      <w:r w:rsidR="00D73833">
        <w:t xml:space="preserve">sexual </w:t>
      </w:r>
      <w:r w:rsidR="00637F8B">
        <w:t>partners</w:t>
      </w:r>
    </w:p>
    <w:p w:rsidR="003C0798" w:rsidRDefault="003C0798" w:rsidP="00FD52BC">
      <w:pPr>
        <w:pStyle w:val="ListParagraph"/>
        <w:numPr>
          <w:ilvl w:val="0"/>
          <w:numId w:val="7"/>
        </w:numPr>
      </w:pPr>
      <w:r>
        <w:t>contact tracing outcome measures should be recorded</w:t>
      </w:r>
    </w:p>
    <w:p w:rsidR="00CF427A" w:rsidRDefault="00CF427A" w:rsidP="00CF427A">
      <w:pPr>
        <w:ind w:left="360"/>
      </w:pPr>
    </w:p>
    <w:p w:rsidR="002F6115" w:rsidRDefault="002F6115" w:rsidP="00BB587D">
      <w:pPr>
        <w:pStyle w:val="Heading1"/>
        <w:numPr>
          <w:ilvl w:val="0"/>
          <w:numId w:val="2"/>
        </w:numPr>
      </w:pPr>
      <w:bookmarkStart w:id="8" w:name="_Toc8202624"/>
      <w:bookmarkStart w:id="9" w:name="Sec2"/>
      <w:r>
        <w:t>The dis</w:t>
      </w:r>
      <w:r w:rsidRPr="002264F9">
        <w:t>ease</w:t>
      </w:r>
      <w:bookmarkEnd w:id="8"/>
    </w:p>
    <w:p w:rsidR="002F6115" w:rsidRPr="002264F9" w:rsidRDefault="002F6115" w:rsidP="00072886">
      <w:pPr>
        <w:pStyle w:val="Heading2"/>
      </w:pPr>
      <w:bookmarkStart w:id="10" w:name="_Toc8202625"/>
      <w:bookmarkEnd w:id="9"/>
      <w:r w:rsidRPr="002264F9">
        <w:t>Infectious agent</w:t>
      </w:r>
      <w:bookmarkEnd w:id="10"/>
    </w:p>
    <w:p w:rsidR="002F6115" w:rsidRPr="005231C9" w:rsidRDefault="002F6115" w:rsidP="00B627C8">
      <w:pPr>
        <w:pStyle w:val="BodyText"/>
      </w:pPr>
      <w:r>
        <w:rPr>
          <w:i/>
        </w:rPr>
        <w:t>Neisseria gonorrhoeae</w:t>
      </w:r>
      <w:r>
        <w:t>, a Gram</w:t>
      </w:r>
      <w:r w:rsidR="003678CE">
        <w:t>-</w:t>
      </w:r>
      <w:r>
        <w:t xml:space="preserve">negative diplococcus. </w:t>
      </w:r>
    </w:p>
    <w:p w:rsidR="002F6115" w:rsidRPr="002264F9" w:rsidRDefault="002F6115" w:rsidP="00072886">
      <w:pPr>
        <w:pStyle w:val="Heading2"/>
      </w:pPr>
      <w:bookmarkStart w:id="11" w:name="_Toc8202626"/>
      <w:r w:rsidRPr="002264F9">
        <w:t>Reservoir</w:t>
      </w:r>
      <w:bookmarkEnd w:id="11"/>
    </w:p>
    <w:p w:rsidR="002F6115" w:rsidRDefault="002F6115" w:rsidP="00C9067D">
      <w:r>
        <w:t xml:space="preserve">Humans </w:t>
      </w:r>
    </w:p>
    <w:p w:rsidR="002F6115" w:rsidRPr="002264F9" w:rsidRDefault="002F6115" w:rsidP="00072886">
      <w:pPr>
        <w:pStyle w:val="Heading2"/>
      </w:pPr>
      <w:bookmarkStart w:id="12" w:name="_Toc8202627"/>
      <w:r w:rsidRPr="002264F9">
        <w:t>Mode of transmission</w:t>
      </w:r>
      <w:bookmarkEnd w:id="12"/>
    </w:p>
    <w:p w:rsidR="00216E13" w:rsidRDefault="001C11CE" w:rsidP="00DC7448">
      <w:pPr>
        <w:pStyle w:val="BodyText"/>
      </w:pPr>
      <w:r>
        <w:t>Gono</w:t>
      </w:r>
      <w:r w:rsidR="000B059F">
        <w:t>coccal infection</w:t>
      </w:r>
      <w:r>
        <w:t xml:space="preserve"> is</w:t>
      </w:r>
      <w:r w:rsidR="00EA5865">
        <w:t xml:space="preserve"> </w:t>
      </w:r>
      <w:r>
        <w:t>highly contagious and is</w:t>
      </w:r>
      <w:r w:rsidR="00FE04C4">
        <w:t xml:space="preserve"> usually</w:t>
      </w:r>
      <w:r>
        <w:t xml:space="preserve"> transmitted through </w:t>
      </w:r>
      <w:r w:rsidR="00DE2B5D">
        <w:t xml:space="preserve">unprotected </w:t>
      </w:r>
      <w:r w:rsidR="008F7431">
        <w:t xml:space="preserve">vaginal, anal or oral </w:t>
      </w:r>
      <w:r>
        <w:t xml:space="preserve">sexual contact </w:t>
      </w:r>
      <w:r w:rsidR="005A3289">
        <w:t xml:space="preserve">with </w:t>
      </w:r>
      <w:r w:rsidR="008F7431">
        <w:t>an infected person</w:t>
      </w:r>
      <w:r w:rsidR="00753A6C">
        <w:t>.</w:t>
      </w:r>
      <w:r w:rsidR="008F7431">
        <w:t xml:space="preserve"> </w:t>
      </w:r>
      <w:r w:rsidR="00216E13" w:rsidRPr="00216E13">
        <w:t>Transmission is by direct inoculation of infected secretions from one mucous membrane to another</w:t>
      </w:r>
      <w:r w:rsidR="00376075">
        <w:t xml:space="preserve"> </w:t>
      </w:r>
      <w:r w:rsidR="00376075">
        <w:fldChar w:fldCharType="begin">
          <w:fldData xml:space="preserve">PEVuZE5vdGU+PENpdGU+PEF1dGhvcj5CaWduZWxsPC9BdXRob3I+PFllYXI+MjAxMTwvWWVhcj48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==
</w:fldData>
        </w:fldChar>
      </w:r>
      <w:r w:rsidR="006A01D0">
        <w:instrText xml:space="preserve"> ADDIN EN.CITE </w:instrText>
      </w:r>
      <w:r w:rsidR="006A01D0">
        <w:fldChar w:fldCharType="begin">
          <w:fldData xml:space="preserve">PEVuZE5vdGU+PENpdGU+PEF1dGhvcj5CaWduZWxsPC9BdXRob3I+PFllYXI+MjAxMTwvWWVhcj48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==
</w:fldData>
        </w:fldChar>
      </w:r>
      <w:r w:rsidR="006A01D0">
        <w:instrText xml:space="preserve"> ADDIN EN.CITE.DATA </w:instrText>
      </w:r>
      <w:r w:rsidR="006A01D0">
        <w:fldChar w:fldCharType="end"/>
      </w:r>
      <w:r w:rsidR="00376075">
        <w:fldChar w:fldCharType="separate"/>
      </w:r>
      <w:r w:rsidR="00376075">
        <w:rPr>
          <w:noProof/>
        </w:rPr>
        <w:t>(1, 2)</w:t>
      </w:r>
      <w:r w:rsidR="00376075">
        <w:fldChar w:fldCharType="end"/>
      </w:r>
      <w:r w:rsidR="00216E13" w:rsidRPr="00216E13">
        <w:t>.</w:t>
      </w:r>
      <w:r w:rsidR="00216E13">
        <w:t xml:space="preserve"> </w:t>
      </w:r>
      <w:r w:rsidR="00216E13" w:rsidRPr="00216E13">
        <w:t>Primary sites of infection are mucous membranes of the urethra, endocervix, rectum, pharynx</w:t>
      </w:r>
      <w:r w:rsidR="00376075">
        <w:t xml:space="preserve"> </w:t>
      </w:r>
      <w:r w:rsidR="008E71EF">
        <w:fldChar w:fldCharType="begin"/>
      </w:r>
      <w:r w:rsidR="008E71EF">
        <w:instrText xml:space="preserve"> ADDIN EN.CITE &lt;EndNote&gt;&lt;Cite&gt;&lt;Author&gt;Chow&lt;/Author&gt;&lt;Year&gt;2016&lt;/Year&gt;&lt;RecNum&gt;4&lt;/RecNum&gt;&lt;DisplayText&gt;(3)&lt;/DisplayText&gt;&lt;record&gt;&lt;rec-number&gt;4&lt;/rec-number&gt;&lt;foreign-keys&gt;&lt;key app="EN" db-id="fzaaxasxops2faezrzkxwvvy0ffap0tvxwfx" timestamp="1539224591"&gt;4&lt;/key&gt;&lt;/foreign-keys&gt;&lt;ref-type name="Journal Article"&gt;17&lt;/ref-type&gt;&lt;contributors&gt;&lt;authors&gt;&lt;author&gt;EP Chow&lt;/author&gt;&lt;author&gt;Lee, D&lt;/author&gt;&lt;author&gt;Tabrizi, SN&lt;/author&gt;&lt;author&gt;Phillips, S&lt;/author&gt;&lt;author&gt;Snow, A&lt;/author&gt;&lt;author&gt;Cook, S&lt;/author&gt;&lt;author&gt;Howden, BP&lt;/author&gt;&lt;author&gt;Petalotis, I&lt;/author&gt;&lt;author&gt;Bradshaw, CS&lt;/author&gt;&lt;author&gt;Chen, MY&lt;/author&gt;&lt;author&gt;Fairley, CK&lt;/author&gt;&lt;/authors&gt;&lt;/contributors&gt;&lt;titles&gt;&lt;title&gt;Detection of Neisseria gonorrhoeae in the pharynx and saliva: implications for gonorrhoea transmission&lt;/title&gt;&lt;secondary-title&gt;Sex Transm Infect.&lt;/secondary-title&gt;&lt;/titles&gt;&lt;periodical&gt;&lt;full-title&gt;Sex Transm Infect.&lt;/full-title&gt;&lt;/periodical&gt;&lt;pages&gt;347-9&lt;/pages&gt;&lt;volume&gt;92&lt;/volume&gt;&lt;number&gt;5&lt;/number&gt;&lt;edition&gt; 2015 Nov 30&lt;/edition&gt;&lt;dates&gt;&lt;year&gt;2016&lt;/year&gt;&lt;/dates&gt;&lt;urls&gt;&lt;related-urls&gt;&lt;url&gt;&lt;style face="underline" font="default" size="100%"&gt;https://www.ncbi.nlm.nih.gov/pubmed/26622046&lt;/style&gt;&lt;/url&gt;&lt;/related-urls&gt;&lt;/urls&gt;&lt;electronic-resource-num&gt;10.1136/sextrans-2015-052399&lt;/electronic-resource-num&gt;&lt;/record&gt;&lt;/Cite&gt;&lt;/EndNote&gt;</w:instrText>
      </w:r>
      <w:r w:rsidR="008E71EF">
        <w:fldChar w:fldCharType="separate"/>
      </w:r>
      <w:r w:rsidR="008E71EF">
        <w:rPr>
          <w:noProof/>
        </w:rPr>
        <w:t>(3)</w:t>
      </w:r>
      <w:r w:rsidR="008E71EF">
        <w:fldChar w:fldCharType="end"/>
      </w:r>
      <w:r w:rsidR="00216E13" w:rsidRPr="00216E13">
        <w:t xml:space="preserve"> and conjunctiva</w:t>
      </w:r>
      <w:r w:rsidR="00376075">
        <w:t xml:space="preserve"> </w:t>
      </w:r>
      <w:r w:rsidR="00376075">
        <w:fldChar w:fldCharType="begin"/>
      </w:r>
      <w:r w:rsidR="008E71EF">
        <w:instrText xml:space="preserve"> ADDIN EN.CITE &lt;EndNote&gt;&lt;Cite&gt;&lt;Author&gt;Bignell&lt;/Author&gt;&lt;Year&gt;2011&lt;/Year&gt;&lt;RecNum&gt;6&lt;/RecNum&gt;&lt;DisplayText&gt;(1, 4)&lt;/DisplayText&gt;&lt;record&gt;&lt;rec-number&gt;6&lt;/rec-number&gt;&lt;foreign-keys&gt;&lt;key app="EN" db-id="fzaaxasxops2faezrzkxwvvy0ffap0tvxwfx" timestamp="1539225087"&gt;6&lt;/key&gt;&lt;/foreign-keys&gt;&lt;ref-type name="Journal Article"&gt;17&lt;/ref-type&gt;&lt;contributors&gt;&lt;authors&gt;&lt;author&gt;C Bignell&lt;/author&gt;&lt;author&gt;Fitzgerald, M&lt;/author&gt;&lt;author&gt;Guideline Development Group,&lt;/author&gt;&lt;author&gt;British Association for Sexual Health and HIV UK,&lt;/author&gt;&lt;/authors&gt;&lt;/contributors&gt;&lt;titles&gt;&lt;title&gt;UK national guideline for the management of gonorrhoea in adults&lt;/title&gt;&lt;secondary-title&gt;Int J STD AIDS. &lt;/secondary-title&gt;&lt;/titles&gt;&lt;periodical&gt;&lt;full-title&gt;Int J STD AIDS.&lt;/full-title&gt;&lt;/periodical&gt;&lt;pages&gt;541-7&lt;/pages&gt;&lt;volume&gt;22&lt;/volume&gt;&lt;number&gt;10&lt;/number&gt;&lt;dates&gt;&lt;year&gt;2011&lt;/year&gt;&lt;/dates&gt;&lt;urls&gt;&lt;related-urls&gt;&lt;url&gt;&lt;style face="underline" font="default" size="100%"&gt;https://www.ncbi.nlm.nih.gov/pubmed/21998172&lt;/style&gt;&lt;/url&gt;&lt;/related-urls&gt;&lt;/urls&gt;&lt;electronic-resource-num&gt;10.1258/ijsa.2011.011267 &lt;/electronic-resource-num&gt;&lt;/record&gt;&lt;/Cite&gt;&lt;Cite&gt;&lt;Author&gt;Matters&lt;/Author&gt;&lt;Year&gt;1998&lt;/Year&gt;&lt;RecNum&gt;5&lt;/RecNum&gt;&lt;record&gt;&lt;rec-number&gt;5&lt;/rec-number&gt;&lt;foreign-keys&gt;&lt;key app="EN" db-id="fzaaxasxops2faezrzkxwvvy0ffap0tvxwfx" timestamp="1539224764"&gt;5&lt;/key&gt;&lt;/foreign-keys&gt;&lt;ref-type name="Journal Article"&gt;17&lt;/ref-type&gt;&lt;contributors&gt;&lt;authors&gt;&lt;author&gt;R Matters&lt;/author&gt;&lt;author&gt;Wong, I&lt;/author&gt;&lt;author&gt;Mak, D&lt;/author&gt;&lt;/authors&gt;&lt;/contributors&gt;&lt;titles&gt;&lt;title&gt;An outbreak of non-sexually transmitted gonococcal conjunctivitis in Central Australia and the Kimberley region&lt;/title&gt;&lt;secondary-title&gt;Comm Dis Intell.&lt;/secondary-title&gt;&lt;/titles&gt;&lt;periodical&gt;&lt;full-title&gt;Comm Dis Intell.&lt;/full-title&gt;&lt;/periodical&gt;&lt;pages&gt;52-58&lt;/pages&gt;&lt;volume&gt;22&lt;/volume&gt;&lt;number&gt;4&lt;/number&gt;&lt;dates&gt;&lt;year&gt;1998&lt;/year&gt;&lt;/dates&gt;&lt;urls&gt;&lt;related-urls&gt;&lt;url&gt;&lt;style face="underline" font="default" size="100%"&gt;https://www.ncbi.nlm.nih.gov/pubmed/9583260&lt;/style&gt;&lt;/url&gt;&lt;/related-urls&gt;&lt;/urls&gt;&lt;/record&gt;&lt;/Cite&gt;&lt;/EndNote&gt;</w:instrText>
      </w:r>
      <w:r w:rsidR="00376075">
        <w:fldChar w:fldCharType="separate"/>
      </w:r>
      <w:r w:rsidR="008E71EF">
        <w:rPr>
          <w:noProof/>
        </w:rPr>
        <w:t>(1, 4)</w:t>
      </w:r>
      <w:r w:rsidR="00376075">
        <w:fldChar w:fldCharType="end"/>
      </w:r>
      <w:r w:rsidR="00216E13" w:rsidRPr="00216E13">
        <w:t>.</w:t>
      </w:r>
    </w:p>
    <w:p w:rsidR="006765C3" w:rsidRDefault="008F7431" w:rsidP="00DC7448">
      <w:pPr>
        <w:pStyle w:val="BodyText"/>
      </w:pPr>
      <w:r w:rsidRPr="008F7431">
        <w:t>Gonococcal infection can be transmitted perinatally from an infected mot</w:t>
      </w:r>
      <w:r>
        <w:t xml:space="preserve">her to </w:t>
      </w:r>
      <w:r w:rsidR="00F87153">
        <w:t xml:space="preserve">her </w:t>
      </w:r>
      <w:r>
        <w:t>child during childbirth</w:t>
      </w:r>
      <w:r w:rsidR="00963BC3">
        <w:t xml:space="preserve"> resulting in op</w:t>
      </w:r>
      <w:r w:rsidR="005D6046">
        <w:t>h</w:t>
      </w:r>
      <w:r w:rsidR="00963BC3">
        <w:t>thalmia neonatorum</w:t>
      </w:r>
      <w:r w:rsidR="00BD6513">
        <w:t xml:space="preserve"> </w:t>
      </w:r>
      <w:r w:rsidR="00BD6513">
        <w:fldChar w:fldCharType="begin"/>
      </w:r>
      <w:r w:rsidR="008E71EF">
        <w:instrText xml:space="preserve"> ADDIN EN.CITE &lt;EndNote&gt;&lt;Cite&gt;&lt;Author&gt;Fletcher&lt;/Author&gt;&lt;Year&gt;1990&lt;/Year&gt;&lt;RecNum&gt;1&lt;/RecNum&gt;&lt;DisplayText&gt;(5)&lt;/DisplayText&gt;&lt;record&gt;&lt;rec-number&gt;1&lt;/rec-number&gt;&lt;foreign-keys&gt;&lt;key app="EN" db-id="fzaaxasxops2faezrzkxwvvy0ffap0tvxwfx" timestamp="1539223866"&gt;1&lt;/key&gt;&lt;/foreign-keys&gt;&lt;ref-type name="Journal Article"&gt;17&lt;/ref-type&gt;&lt;contributors&gt;&lt;authors&gt;&lt;author&gt;JL Fletcher&lt;/author&gt;&lt;author&gt;Gordon, RC&lt;/author&gt;&lt;/authors&gt;&lt;/contributors&gt;&lt;titles&gt;&lt;title&gt;Perinatal transmission of bacterial sexually transmitted diseases. Part 1: Syphilis and Gonorrhea&lt;/title&gt;&lt;secondary-title&gt;J Fam Pract.&lt;/secondary-title&gt;&lt;/titles&gt;&lt;periodical&gt;&lt;full-title&gt;J Fam Pract.&lt;/full-title&gt;&lt;/periodical&gt;&lt;pages&gt;448-56&lt;/pages&gt;&lt;volume&gt;30&lt;/volume&gt;&lt;number&gt;4&lt;/number&gt;&lt;dates&gt;&lt;year&gt;1990&lt;/year&gt;&lt;/dates&gt;&lt;urls&gt;&lt;related-urls&gt;&lt;url&gt;&lt;style face="underline" font="default" size="100%"&gt;https://www.ncbi.nlm.nih.gov/pubmed/2182767&lt;/style&gt;&lt;/url&gt;&lt;/related-urls&gt;&lt;/urls&gt;&lt;custom2&gt;PMID: 2182767&lt;/custom2&gt;&lt;/record&gt;&lt;/Cite&gt;&lt;/EndNote&gt;</w:instrText>
      </w:r>
      <w:r w:rsidR="00BD6513">
        <w:fldChar w:fldCharType="separate"/>
      </w:r>
      <w:r w:rsidR="008E71EF">
        <w:rPr>
          <w:noProof/>
        </w:rPr>
        <w:t>(5)</w:t>
      </w:r>
      <w:r w:rsidR="00BD6513">
        <w:fldChar w:fldCharType="end"/>
      </w:r>
      <w:r w:rsidR="008C1DE3">
        <w:t>.</w:t>
      </w:r>
      <w:r>
        <w:t xml:space="preserve"> </w:t>
      </w:r>
      <w:r w:rsidR="006765C3">
        <w:t>It</w:t>
      </w:r>
      <w:r w:rsidR="007D2988" w:rsidRPr="008F7431">
        <w:t xml:space="preserve"> </w:t>
      </w:r>
      <w:r w:rsidRPr="008F7431">
        <w:t>can</w:t>
      </w:r>
      <w:r>
        <w:t xml:space="preserve"> also</w:t>
      </w:r>
      <w:r w:rsidRPr="008F7431">
        <w:t xml:space="preserve"> be transmitted via non-sexual </w:t>
      </w:r>
      <w:r w:rsidR="00CA6881">
        <w:t>means</w:t>
      </w:r>
      <w:r w:rsidR="00CA6881" w:rsidRPr="008F7431">
        <w:t xml:space="preserve"> </w:t>
      </w:r>
      <w:r w:rsidR="00CA6881">
        <w:t>to</w:t>
      </w:r>
      <w:r w:rsidRPr="008F7431">
        <w:t xml:space="preserve"> infants and young children via fomites</w:t>
      </w:r>
      <w:r w:rsidR="00F87153">
        <w:t>,</w:t>
      </w:r>
      <w:r w:rsidRPr="008F7431">
        <w:t xml:space="preserve"> although such cases are rare</w:t>
      </w:r>
      <w:r w:rsidR="006765C3">
        <w:t xml:space="preserve">. </w:t>
      </w:r>
      <w:r w:rsidR="006765C3" w:rsidRPr="00216E13">
        <w:t>Flies and fomites have been implicated in the spread of gonococcal conjunctivitis</w:t>
      </w:r>
      <w:r w:rsidR="00376075">
        <w:t xml:space="preserve"> </w:t>
      </w:r>
      <w:r w:rsidR="00376075">
        <w:fldChar w:fldCharType="begin"/>
      </w:r>
      <w:r w:rsidR="008E71EF">
        <w:instrText xml:space="preserve"> ADDIN EN.CITE &lt;EndNote&gt;&lt;Cite&gt;&lt;Author&gt;Goodyear-Smith&lt;/Author&gt;&lt;Year&gt;2007&lt;/Year&gt;&lt;RecNum&gt;2&lt;/RecNum&gt;&lt;DisplayText&gt;(6)&lt;/DisplayText&gt;&lt;record&gt;&lt;rec-number&gt;2&lt;/rec-number&gt;&lt;foreign-keys&gt;&lt;key app="EN" db-id="fzaaxasxops2faezrzkxwvvy0ffap0tvxwfx" timestamp="1539224091"&gt;2&lt;/key&gt;&lt;/foreign-keys&gt;&lt;ref-type name="Journal Article"&gt;17&lt;/ref-type&gt;&lt;contributors&gt;&lt;authors&gt;&lt;author&gt;F Goodyear-Smith&lt;/author&gt;&lt;/authors&gt;&lt;/contributors&gt;&lt;titles&gt;&lt;title&gt;What is the evidence for non-sexual transmission of gonorrhoea in children after the neonatal period? A systematic review&lt;/title&gt;&lt;secondary-title&gt;J. Forensic and Legal Medicine &lt;/secondary-title&gt;&lt;/titles&gt;&lt;periodical&gt;&lt;full-title&gt;J. Forensic and Legal Medicine&lt;/full-title&gt;&lt;/periodical&gt;&lt;pages&gt;489-502&lt;/pages&gt;&lt;volume&gt;14&lt;/volume&gt;&lt;number&gt;8&lt;/number&gt;&lt;edition&gt; 2007 Jul 30&lt;/edition&gt;&lt;dates&gt;&lt;year&gt;2007&lt;/year&gt;&lt;/dates&gt;&lt;urls&gt;&lt;related-urls&gt;&lt;url&gt;&lt;style face="underline" font="default" size="100%"&gt;https://www.ncbi.nlm.nih.gov/pubmed/17961874&lt;/style&gt;&lt;/url&gt;&lt;/related-urls&gt;&lt;/urls&gt;&lt;electronic-resource-num&gt; 10.1016/j.jflm.2007.04.001 &lt;/electronic-resource-num&gt;&lt;/record&gt;&lt;/Cite&gt;&lt;/EndNote&gt;</w:instrText>
      </w:r>
      <w:r w:rsidR="00376075">
        <w:fldChar w:fldCharType="separate"/>
      </w:r>
      <w:r w:rsidR="008E71EF">
        <w:rPr>
          <w:noProof/>
        </w:rPr>
        <w:t>(6)</w:t>
      </w:r>
      <w:r w:rsidR="00376075">
        <w:fldChar w:fldCharType="end"/>
      </w:r>
      <w:r w:rsidR="006765C3" w:rsidRPr="00216E13">
        <w:t>.</w:t>
      </w:r>
      <w:r w:rsidR="008C1DE3">
        <w:t xml:space="preserve"> </w:t>
      </w:r>
    </w:p>
    <w:p w:rsidR="00963BC3" w:rsidRPr="00963BC3" w:rsidRDefault="00963BC3" w:rsidP="00DC7448">
      <w:pPr>
        <w:pStyle w:val="BodyText"/>
      </w:pPr>
      <w:r w:rsidRPr="00963BC3">
        <w:t xml:space="preserve">People with asymptomatic infections can transmit the infection to others </w:t>
      </w:r>
      <w:r w:rsidR="00376075">
        <w:fldChar w:fldCharType="begin"/>
      </w:r>
      <w:r w:rsidR="008E71EF">
        <w:instrText xml:space="preserve"> ADDIN EN.CITE &lt;EndNote&gt;&lt;Cite&gt;&lt;Author&gt;Rieg&lt;/Author&gt;&lt;Year&gt;2010&lt;/Year&gt;&lt;RecNum&gt;3&lt;/RecNum&gt;&lt;DisplayText&gt;(7)&lt;/DisplayText&gt;&lt;record&gt;&lt;rec-number&gt;3&lt;/rec-number&gt;&lt;foreign-keys&gt;&lt;key app="EN" db-id="fzaaxasxops2faezrzkxwvvy0ffap0tvxwfx" timestamp="1539224328"&gt;3&lt;/key&gt;&lt;/foreign-keys&gt;&lt;ref-type name="Journal Article"&gt;17&lt;/ref-type&gt;&lt;contributors&gt;&lt;authors&gt;&lt;author&gt;G Rieg&lt;/author&gt;&lt;author&gt;Lewis, RJ&lt;/author&gt;&lt;author&gt;Miller, LG&lt;/author&gt;&lt;author&gt;Witt, MD&lt;/author&gt;&lt;author&gt;Guerrero, M&lt;/author&gt;&lt;author&gt;Daar, ES&lt;/author&gt;&lt;/authors&gt;&lt;/contributors&gt;&lt;titles&gt;&lt;title&gt;Asymptomatic sexually transmitted infections in HIV-infected men who have sex with men: prevalence, incidence, predictors and screening strategies &lt;/title&gt;&lt;secondary-title&gt;AIDS Patient Care and STDs&lt;/secondary-title&gt;&lt;/titles&gt;&lt;periodical&gt;&lt;full-title&gt;AIDS Patient Care and STDs&lt;/full-title&gt;&lt;/periodical&gt;&lt;volume&gt;22&lt;/volume&gt;&lt;number&gt;12&lt;/number&gt;&lt;dates&gt;&lt;year&gt;2010&lt;/year&gt;&lt;/dates&gt;&lt;urls&gt;&lt;related-urls&gt;&lt;url&gt;&lt;style face="underline" font="default" size="100%"&gt;https://www.liebertpub.com/doi/10.1089/apc.2007.0240&lt;/style&gt;&lt;/url&gt;&lt;/related-urls&gt;&lt;/urls&gt;&lt;electronic-resource-num&gt;doi.org/10.1089/apc.2007.0240&lt;/electronic-resource-num&gt;&lt;/record&gt;&lt;/Cite&gt;&lt;/EndNote&gt;</w:instrText>
      </w:r>
      <w:r w:rsidR="00376075">
        <w:fldChar w:fldCharType="separate"/>
      </w:r>
      <w:r w:rsidR="008E71EF">
        <w:rPr>
          <w:noProof/>
        </w:rPr>
        <w:t>(7)</w:t>
      </w:r>
      <w:r w:rsidR="00376075">
        <w:fldChar w:fldCharType="end"/>
      </w:r>
      <w:r w:rsidR="00376075">
        <w:t>.</w:t>
      </w:r>
    </w:p>
    <w:p w:rsidR="00EA5865" w:rsidRDefault="00EA5865" w:rsidP="00DC7448">
      <w:pPr>
        <w:pStyle w:val="BodyText"/>
      </w:pPr>
      <w:r>
        <w:lastRenderedPageBreak/>
        <w:t xml:space="preserve">Natural infection from </w:t>
      </w:r>
      <w:r w:rsidRPr="001D7699">
        <w:rPr>
          <w:i/>
        </w:rPr>
        <w:t>N. gonorrhoeae</w:t>
      </w:r>
      <w:r>
        <w:t xml:space="preserve"> does not </w:t>
      </w:r>
      <w:r w:rsidR="008152DE">
        <w:t>elicit</w:t>
      </w:r>
      <w:r>
        <w:t xml:space="preserve"> immunity</w:t>
      </w:r>
      <w:r w:rsidR="00DA462F">
        <w:t xml:space="preserve"> </w:t>
      </w:r>
      <w:r w:rsidR="00DA462F">
        <w:fldChar w:fldCharType="begin"/>
      </w:r>
      <w:r w:rsidR="008E71EF">
        <w:instrText xml:space="preserve"> ADDIN EN.CITE &lt;EndNote&gt;&lt;Cite&gt;&lt;Author&gt;Novotny&lt;/Author&gt;&lt;Year&gt;1975&lt;/Year&gt;&lt;RecNum&gt;8&lt;/RecNum&gt;&lt;DisplayText&gt;(8)&lt;/DisplayText&gt;&lt;record&gt;&lt;rec-number&gt;8&lt;/rec-number&gt;&lt;foreign-keys&gt;&lt;key app="EN" db-id="fzaaxasxops2faezrzkxwvvy0ffap0tvxwfx" timestamp="1539225780"&gt;8&lt;/key&gt;&lt;/foreign-keys&gt;&lt;ref-type name="Journal Article"&gt;17&lt;/ref-type&gt;&lt;contributors&gt;&lt;authors&gt;&lt;author&gt;P Novotny&lt;/author&gt;&lt;author&gt;Turner, WH&lt;/author&gt;&lt;/authors&gt;&lt;/contributors&gt;&lt;titles&gt;&lt;title&gt;&lt;style face="normal" font="default" size="100%"&gt;Immunological heterogeneity of pili of &lt;/style&gt;&lt;style face="italic" font="default" size="100%"&gt;Neisseria gonorrhoeae&lt;/style&gt;&lt;/title&gt;&lt;secondary-title&gt; J Gen Microbiol.&lt;/secondary-title&gt;&lt;/titles&gt;&lt;pages&gt; 87-92&lt;/pages&gt;&lt;volume&gt;89&lt;/volume&gt;&lt;number&gt;1&lt;/number&gt;&lt;dates&gt;&lt;year&gt;1975&lt;/year&gt;&lt;/dates&gt;&lt;urls&gt;&lt;related-urls&gt;&lt;url&gt;&lt;style face="underline" font="default" size="100%"&gt;https://www.ncbi.nlm.nih.gov/pubmed/50407&lt;/style&gt;&lt;/url&gt;&lt;/related-urls&gt;&lt;/urls&gt;&lt;electronic-resource-num&gt;10.1099/00221287-89-1-87 &lt;/electronic-resource-num&gt;&lt;/record&gt;&lt;/Cite&gt;&lt;/EndNote&gt;</w:instrText>
      </w:r>
      <w:r w:rsidR="00DA462F">
        <w:fldChar w:fldCharType="separate"/>
      </w:r>
      <w:r w:rsidR="008E71EF">
        <w:rPr>
          <w:noProof/>
        </w:rPr>
        <w:t>(8)</w:t>
      </w:r>
      <w:r w:rsidR="00DA462F">
        <w:fldChar w:fldCharType="end"/>
      </w:r>
      <w:r w:rsidR="00480C50">
        <w:t>.</w:t>
      </w:r>
      <w:r w:rsidR="00F62383">
        <w:t xml:space="preserve"> </w:t>
      </w:r>
      <w:r w:rsidR="004D504A">
        <w:t>Gonococcal strains are antigenically heterogeneous</w:t>
      </w:r>
      <w:bookmarkStart w:id="13" w:name="Hill"/>
      <w:r w:rsidR="00DA462F">
        <w:t xml:space="preserve"> </w:t>
      </w:r>
      <w:r w:rsidR="00DA462F">
        <w:fldChar w:fldCharType="begin"/>
      </w:r>
      <w:r w:rsidR="008E71EF">
        <w:instrText xml:space="preserve"> ADDIN EN.CITE &lt;EndNote&gt;&lt;Cite&gt;&lt;Author&gt;Hill&lt;/Author&gt;&lt;Year&gt;2016&lt;/Year&gt;&lt;RecNum&gt;9&lt;/RecNum&gt;&lt;DisplayText&gt;(9)&lt;/DisplayText&gt;&lt;record&gt;&lt;rec-number&gt;9&lt;/rec-number&gt;&lt;foreign-keys&gt;&lt;key app="EN" db-id="fzaaxasxops2faezrzkxwvvy0ffap0tvxwfx" timestamp="1539226007"&gt;9&lt;/key&gt;&lt;/foreign-keys&gt;&lt;ref-type name="Journal Article"&gt;17&lt;/ref-type&gt;&lt;contributors&gt;&lt;authors&gt;&lt;author&gt;SA Hill&lt;/author&gt;&lt;author&gt;Masters, TL&lt;/author&gt;&lt;author&gt;Wachter, J&lt;/author&gt;&lt;/authors&gt;&lt;/contributors&gt;&lt;titles&gt;&lt;title&gt;Gonorrhea - an evolving disease of the new millennium&lt;/title&gt;&lt;secondary-title&gt;Microb Cell.&lt;/secondary-title&gt;&lt;/titles&gt;&lt;periodical&gt;&lt;full-title&gt;Microb Cell.&lt;/full-title&gt;&lt;/periodical&gt;&lt;pages&gt;371–389&lt;/pages&gt;&lt;volume&gt;3&lt;/volume&gt;&lt;number&gt;9&lt;/number&gt;&lt;dates&gt;&lt;year&gt;2016&lt;/year&gt;&lt;/dates&gt;&lt;urls&gt;&lt;related-urls&gt;&lt;url&gt;&lt;style face="underline" font="default" size="100%"&gt;https://www.ncbi.nlm.nih.gov/pmc/articles/PMC5354566/&lt;/style&gt;&lt;/url&gt;&lt;/related-urls&gt;&lt;/urls&gt;&lt;custom2&gt;PMC5354566&lt;/custom2&gt;&lt;electronic-resource-num&gt;doi.org/10.15698/mic2016.09.524&lt;/electronic-resource-num&gt;&lt;/record&gt;&lt;/Cite&gt;&lt;/EndNote&gt;</w:instrText>
      </w:r>
      <w:r w:rsidR="00DA462F">
        <w:fldChar w:fldCharType="separate"/>
      </w:r>
      <w:r w:rsidR="008E71EF">
        <w:rPr>
          <w:noProof/>
        </w:rPr>
        <w:t>(9)</w:t>
      </w:r>
      <w:r w:rsidR="00DA462F">
        <w:fldChar w:fldCharType="end"/>
      </w:r>
      <w:hyperlink w:anchor="Ref9" w:history="1"/>
      <w:bookmarkEnd w:id="13"/>
      <w:r w:rsidR="00480C50">
        <w:t xml:space="preserve">, </w:t>
      </w:r>
      <w:r w:rsidR="004D504A">
        <w:t>however r</w:t>
      </w:r>
      <w:r>
        <w:t>einfection</w:t>
      </w:r>
      <w:bookmarkStart w:id="14" w:name="Liu"/>
      <w:r w:rsidR="00DA462F">
        <w:t xml:space="preserve"> </w:t>
      </w:r>
      <w:r w:rsidR="00DA462F">
        <w:fldChar w:fldCharType="begin"/>
      </w:r>
      <w:r w:rsidR="008E71EF">
        <w:instrText xml:space="preserve"> ADDIN EN.CITE &lt;EndNote&gt;&lt;Cite&gt;&lt;Author&gt;Liu&lt;/Author&gt;&lt;Year&gt;2011&lt;/Year&gt;&lt;RecNum&gt;10&lt;/RecNum&gt;&lt;DisplayText&gt;(10)&lt;/DisplayText&gt;&lt;record&gt;&lt;rec-number&gt;10&lt;/rec-number&gt;&lt;foreign-keys&gt;&lt;key app="EN" db-id="fzaaxasxops2faezrzkxwvvy0ffap0tvxwfx" timestamp="1539226285"&gt;10&lt;/key&gt;&lt;/foreign-keys&gt;&lt;ref-type name="Journal Article"&gt;17&lt;/ref-type&gt;&lt;contributors&gt;&lt;authors&gt;&lt;author&gt;Y Liu&lt;/author&gt;&lt;author&gt;Feinen, B&lt;/author&gt;&lt;author&gt;Russell, MW&lt;/author&gt;&lt;/authors&gt;&lt;/contributors&gt;&lt;titles&gt;&lt;title&gt;&lt;style face="normal" font="default" size="100%"&gt;New concepts in immunity to&lt;/style&gt;&lt;style face="italic" font="default" size="100%"&gt; Neisseria gonorrhoeae&lt;/style&gt;&lt;style face="normal" font="default" size="100%"&gt;: innate responses and suppression of adaptive immunity favor the pathogen, not the host&lt;/style&gt;&lt;/title&gt;&lt;secondary-title&gt;Front Microbiol.&lt;/secondary-title&gt;&lt;/titles&gt;&lt;periodical&gt;&lt;full-title&gt;Front Microbiol.&lt;/full-title&gt;&lt;/periodical&gt;&lt;volume&gt;2&lt;/volume&gt;&lt;number&gt;52&lt;/number&gt;&lt;dates&gt;&lt;year&gt;2011&lt;/year&gt;&lt;/dates&gt;&lt;urls&gt;&lt;related-urls&gt;&lt;url&gt;&lt;style face="underline" font="default" size="100%"&gt;https://www.ncbi.nlm.nih.gov/pmc/articles/PMC3153028/&lt;/style&gt;&lt;/url&gt;&lt;/related-urls&gt;&lt;/urls&gt;&lt;electronic-resource-num&gt;doi:10.3389/fmicb.2011.00052&lt;/electronic-resource-num&gt;&lt;/record&gt;&lt;/Cite&gt;&lt;/EndNote&gt;</w:instrText>
      </w:r>
      <w:r w:rsidR="00DA462F">
        <w:fldChar w:fldCharType="separate"/>
      </w:r>
      <w:r w:rsidR="008E71EF">
        <w:rPr>
          <w:noProof/>
        </w:rPr>
        <w:t>(10)</w:t>
      </w:r>
      <w:r w:rsidR="00DA462F">
        <w:fldChar w:fldCharType="end"/>
      </w:r>
      <w:bookmarkEnd w:id="14"/>
      <w:r w:rsidR="00DA462F">
        <w:rPr>
          <w:vertAlign w:val="superscript"/>
        </w:rPr>
        <w:t xml:space="preserve"> </w:t>
      </w:r>
      <w:r>
        <w:t>with the same strain is possible</w:t>
      </w:r>
      <w:r w:rsidR="004D504A">
        <w:t>.</w:t>
      </w:r>
      <w:r w:rsidR="00D978EC">
        <w:t xml:space="preserve"> </w:t>
      </w:r>
    </w:p>
    <w:p w:rsidR="002F6115" w:rsidRPr="003D47CE" w:rsidRDefault="002F6115" w:rsidP="00072886">
      <w:pPr>
        <w:pStyle w:val="Heading2"/>
      </w:pPr>
      <w:bookmarkStart w:id="15" w:name="_Toc8202628"/>
      <w:r>
        <w:t>Incubation period</w:t>
      </w:r>
      <w:bookmarkEnd w:id="15"/>
    </w:p>
    <w:p w:rsidR="001019B4" w:rsidRDefault="001019B4" w:rsidP="00B627C8">
      <w:pPr>
        <w:pStyle w:val="BodyText"/>
      </w:pPr>
      <w:r>
        <w:t xml:space="preserve">The time elapsed between the exposure to </w:t>
      </w:r>
      <w:r w:rsidRPr="001D7699">
        <w:rPr>
          <w:i/>
        </w:rPr>
        <w:t>N. gonorrhoea</w:t>
      </w:r>
      <w:r w:rsidR="00033FD1">
        <w:rPr>
          <w:i/>
        </w:rPr>
        <w:t>e</w:t>
      </w:r>
      <w:r>
        <w:t xml:space="preserve"> to when the symptoms first become apparent varies depending on the site of infection</w:t>
      </w:r>
      <w:r w:rsidR="0026628D">
        <w:t>.</w:t>
      </w:r>
    </w:p>
    <w:p w:rsidR="00957D37" w:rsidRDefault="00957D37" w:rsidP="00B627C8">
      <w:pPr>
        <w:pStyle w:val="BodyText"/>
      </w:pPr>
      <w:r>
        <w:t>The incubation period for symptomatic urethral gono</w:t>
      </w:r>
      <w:r w:rsidR="000B059F">
        <w:t>coccal infection</w:t>
      </w:r>
      <w:r>
        <w:t xml:space="preserve"> in men is usually 2-5 days, but may be 1-14 days or longer</w:t>
      </w:r>
      <w:r w:rsidR="00DA462F">
        <w:t xml:space="preserve"> </w:t>
      </w:r>
      <w:r w:rsidR="00485E40">
        <w:fldChar w:fldCharType="begin"/>
      </w:r>
      <w:r w:rsidR="008E71EF">
        <w:instrText xml:space="preserve"> ADDIN EN.CITE &lt;EndNote&gt;&lt;Cite&gt;&lt;Author&gt;Heymann&lt;/Author&gt;&lt;Year&gt;2014&lt;/Year&gt;&lt;RecNum&gt;59&lt;/RecNum&gt;&lt;DisplayText&gt;(11)&lt;/DisplayText&gt;&lt;record&gt;&lt;rec-number&gt;59&lt;/rec-number&gt;&lt;foreign-keys&gt;&lt;key app="EN" db-id="fzaaxasxops2faezrzkxwvvy0ffap0tvxwfx" timestamp="1540781778"&gt;59&lt;/key&gt;&lt;/foreign-keys&gt;&lt;ref-type name="Book"&gt;6&lt;/ref-type&gt;&lt;contributors&gt;&lt;authors&gt;&lt;author&gt;DL Heymann&lt;/author&gt;&lt;/authors&gt;&lt;tertiary-authors&gt;&lt;author&gt;DL Heymann&lt;/author&gt;&lt;/tertiary-authors&gt;&lt;/contributors&gt;&lt;titles&gt;&lt;title&gt;Control of Communicable Diseases Manual&lt;/title&gt;&lt;/titles&gt;&lt;edition&gt;20&lt;/edition&gt;&lt;section&gt;729&lt;/section&gt;&lt;dates&gt;&lt;year&gt;2014&lt;/year&gt;&lt;/dates&gt;&lt;publisher&gt;American Public Health Association&lt;/publisher&gt;&lt;isbn&gt;978-0-87553-018-5 &lt;/isbn&gt;&lt;urls&gt;&lt;/urls&gt;&lt;/record&gt;&lt;/Cite&gt;&lt;/EndNote&gt;</w:instrText>
      </w:r>
      <w:r w:rsidR="00485E40">
        <w:fldChar w:fldCharType="separate"/>
      </w:r>
      <w:r w:rsidR="008E71EF">
        <w:rPr>
          <w:noProof/>
        </w:rPr>
        <w:t>(11)</w:t>
      </w:r>
      <w:r w:rsidR="00485E40">
        <w:fldChar w:fldCharType="end"/>
      </w:r>
      <w:r w:rsidR="00994078">
        <w:t>.</w:t>
      </w:r>
    </w:p>
    <w:p w:rsidR="002F4B7A" w:rsidRDefault="002F4B7A" w:rsidP="002F4B7A">
      <w:pPr>
        <w:pStyle w:val="BodyText"/>
      </w:pPr>
      <w:r w:rsidRPr="00C10A2B">
        <w:t>The incubati</w:t>
      </w:r>
      <w:r w:rsidR="000B059F">
        <w:t>on period for urogenital gonococcal infection</w:t>
      </w:r>
      <w:r w:rsidRPr="00C10A2B">
        <w:t xml:space="preserve"> in women is more uncertain </w:t>
      </w:r>
      <w:r>
        <w:t>as infections in many women are asymptomatic</w:t>
      </w:r>
      <w:r w:rsidRPr="00C10A2B">
        <w:t>.</w:t>
      </w:r>
      <w:r>
        <w:t xml:space="preserve"> </w:t>
      </w:r>
      <w:r w:rsidRPr="00033676">
        <w:t xml:space="preserve">If asymptomatic, gonococcal infection in women may not be identified </w:t>
      </w:r>
      <w:r>
        <w:t xml:space="preserve">unless </w:t>
      </w:r>
      <w:r w:rsidRPr="00033676">
        <w:t xml:space="preserve">complications </w:t>
      </w:r>
      <w:r>
        <w:t>[</w:t>
      </w:r>
      <w:r w:rsidRPr="00033676">
        <w:t xml:space="preserve">such as </w:t>
      </w:r>
      <w:r>
        <w:t>pelvic inflammatory disease</w:t>
      </w:r>
      <w:r w:rsidR="00226B92">
        <w:t xml:space="preserve"> </w:t>
      </w:r>
      <w:r>
        <w:t>(PID)]</w:t>
      </w:r>
      <w:r w:rsidRPr="00033676">
        <w:t xml:space="preserve"> have developed.</w:t>
      </w:r>
      <w:r w:rsidRPr="00C10A2B">
        <w:t xml:space="preserve"> </w:t>
      </w:r>
      <w:r w:rsidR="007E0E30">
        <w:t xml:space="preserve">When symptomatic, </w:t>
      </w:r>
      <w:r>
        <w:t>s</w:t>
      </w:r>
      <w:r w:rsidRPr="00C10A2B">
        <w:t xml:space="preserve">ymptoms probably develop within </w:t>
      </w:r>
      <w:r>
        <w:t>10 days</w:t>
      </w:r>
      <w:r w:rsidRPr="00C10A2B">
        <w:t xml:space="preserve"> of infection</w:t>
      </w:r>
      <w:r>
        <w:t xml:space="preserve"> </w:t>
      </w:r>
      <w:r>
        <w:fldChar w:fldCharType="begin"/>
      </w:r>
      <w:r w:rsidR="008E71EF">
        <w:instrText xml:space="preserve"> ADDIN EN.CITE &lt;EndNote&gt;&lt;Cite&gt;&lt;Author&gt;Platt&lt;/Author&gt;&lt;Year&gt;1983&lt;/Year&gt;&lt;RecNum&gt;12&lt;/RecNum&gt;&lt;DisplayText&gt;(12)&lt;/DisplayText&gt;&lt;record&gt;&lt;rec-number&gt;12&lt;/rec-number&gt;&lt;foreign-keys&gt;&lt;key app="EN" db-id="fzaaxasxops2faezrzkxwvvy0ffap0tvxwfx" timestamp="1539227201"&gt;12&lt;/key&gt;&lt;/foreign-keys&gt;&lt;ref-type name="Journal Article"&gt;17&lt;/ref-type&gt;&lt;contributors&gt;&lt;authors&gt;&lt;author&gt;R Platt&lt;/author&gt;&lt;author&gt;Rice, PA&lt;/author&gt;&lt;author&gt;McCormack, WM&lt;/author&gt;&lt;/authors&gt;&lt;/contributors&gt;&lt;titles&gt;&lt;title&gt;Risk of acquiring gonorrhea and prevalence of abnormal adnexal findings among women recently exposed to gonorrhea&lt;/title&gt;&lt;secondary-title&gt;JAMA&lt;/secondary-title&gt;&lt;/titles&gt;&lt;periodical&gt;&lt;full-title&gt;JAMA&lt;/full-title&gt;&lt;/periodical&gt;&lt;pages&gt;3205-9&lt;/pages&gt;&lt;volume&gt;250&lt;/volume&gt;&lt;number&gt;23&lt;/number&gt;&lt;dates&gt;&lt;year&gt;1983&lt;/year&gt;&lt;/dates&gt;&lt;urls&gt;&lt;related-urls&gt;&lt;url&gt;&lt;style face="underline" font="default" size="100%"&gt;https://www.ncbi.nlm.nih.gov/pubmed/6417362&lt;/style&gt;&lt;/url&gt;&lt;/related-urls&gt;&lt;/urls&gt;&lt;custom2&gt;PMID: 6417362 &lt;/custom2&gt;&lt;/record&gt;&lt;/Cite&gt;&lt;/EndNote&gt;</w:instrText>
      </w:r>
      <w:r>
        <w:fldChar w:fldCharType="separate"/>
      </w:r>
      <w:r w:rsidR="008E71EF">
        <w:rPr>
          <w:noProof/>
        </w:rPr>
        <w:t>(12)</w:t>
      </w:r>
      <w:r>
        <w:fldChar w:fldCharType="end"/>
      </w:r>
      <w:r>
        <w:t>.</w:t>
      </w:r>
    </w:p>
    <w:p w:rsidR="002F6115" w:rsidRPr="003D47CE" w:rsidRDefault="002F6115" w:rsidP="00072886">
      <w:pPr>
        <w:pStyle w:val="Heading2"/>
      </w:pPr>
      <w:bookmarkStart w:id="16" w:name="_Toc8202629"/>
      <w:r w:rsidRPr="003F3B27">
        <w:t>Infectious period</w:t>
      </w:r>
      <w:bookmarkEnd w:id="16"/>
    </w:p>
    <w:p w:rsidR="00B434E7" w:rsidRDefault="00C41568" w:rsidP="00B434E7">
      <w:pPr>
        <w:pStyle w:val="BodyText"/>
      </w:pPr>
      <w:r w:rsidRPr="001D7699">
        <w:rPr>
          <w:i/>
          <w:lang w:val="en-AU"/>
        </w:rPr>
        <w:t>N</w:t>
      </w:r>
      <w:r>
        <w:rPr>
          <w:i/>
          <w:lang w:val="en-AU"/>
        </w:rPr>
        <w:t>.</w:t>
      </w:r>
      <w:r w:rsidRPr="001D7699">
        <w:rPr>
          <w:i/>
          <w:lang w:val="en-AU"/>
        </w:rPr>
        <w:t xml:space="preserve"> </w:t>
      </w:r>
      <w:r w:rsidR="002F6115" w:rsidRPr="001D7699">
        <w:rPr>
          <w:i/>
          <w:lang w:val="en-AU"/>
        </w:rPr>
        <w:t>gonorrhoeae</w:t>
      </w:r>
      <w:r w:rsidR="002F6115">
        <w:rPr>
          <w:lang w:val="en-AU"/>
        </w:rPr>
        <w:t xml:space="preserve"> is a rapidly dividing organism</w:t>
      </w:r>
      <w:r w:rsidR="00F51733">
        <w:rPr>
          <w:lang w:val="en-AU"/>
        </w:rPr>
        <w:t>,</w:t>
      </w:r>
      <w:r w:rsidR="002F6115">
        <w:rPr>
          <w:lang w:val="en-AU"/>
        </w:rPr>
        <w:t xml:space="preserve"> </w:t>
      </w:r>
      <w:r w:rsidR="00D623E0">
        <w:rPr>
          <w:lang w:val="en-AU"/>
        </w:rPr>
        <w:t xml:space="preserve">and </w:t>
      </w:r>
      <w:r w:rsidR="008F7431">
        <w:rPr>
          <w:lang w:val="en-AU"/>
        </w:rPr>
        <w:t xml:space="preserve">patients </w:t>
      </w:r>
      <w:r w:rsidR="00D623E0">
        <w:rPr>
          <w:lang w:val="en-AU"/>
        </w:rPr>
        <w:t xml:space="preserve">should be regarded as </w:t>
      </w:r>
      <w:r w:rsidR="004D504A">
        <w:rPr>
          <w:lang w:val="en-AU"/>
        </w:rPr>
        <w:t xml:space="preserve">infectious </w:t>
      </w:r>
      <w:r w:rsidR="00D623E0">
        <w:rPr>
          <w:lang w:val="en-AU"/>
        </w:rPr>
        <w:t xml:space="preserve">from the </w:t>
      </w:r>
      <w:r w:rsidR="00AC4A44">
        <w:rPr>
          <w:lang w:val="en-AU"/>
        </w:rPr>
        <w:t>time</w:t>
      </w:r>
      <w:r w:rsidR="005C5F11">
        <w:rPr>
          <w:lang w:val="en-AU"/>
        </w:rPr>
        <w:t xml:space="preserve"> of exposure</w:t>
      </w:r>
      <w:r w:rsidR="00F15BE0">
        <w:rPr>
          <w:lang w:val="en-AU"/>
        </w:rPr>
        <w:t xml:space="preserve"> for as long as organisms persist. When treated, a patient should be considered infectio</w:t>
      </w:r>
      <w:r w:rsidR="00C47008">
        <w:rPr>
          <w:lang w:val="en-AU"/>
        </w:rPr>
        <w:t>us</w:t>
      </w:r>
      <w:r w:rsidR="00F15BE0">
        <w:rPr>
          <w:lang w:val="en-AU"/>
        </w:rPr>
        <w:t xml:space="preserve"> until </w:t>
      </w:r>
      <w:r w:rsidR="00F87153">
        <w:rPr>
          <w:lang w:val="en-AU"/>
        </w:rPr>
        <w:t xml:space="preserve">7 </w:t>
      </w:r>
      <w:r w:rsidR="00F87153" w:rsidRPr="00FE6D47">
        <w:rPr>
          <w:lang w:val="en-AU"/>
        </w:rPr>
        <w:t>days</w:t>
      </w:r>
      <w:r w:rsidR="00D623E0" w:rsidRPr="00FE6D47">
        <w:rPr>
          <w:lang w:val="en-AU"/>
        </w:rPr>
        <w:t xml:space="preserve"> </w:t>
      </w:r>
      <w:r w:rsidR="007740ED" w:rsidRPr="007740ED">
        <w:rPr>
          <w:lang w:val="en-AU"/>
        </w:rPr>
        <w:t xml:space="preserve">after completion </w:t>
      </w:r>
      <w:r w:rsidR="006438ED" w:rsidRPr="00FE6D47">
        <w:rPr>
          <w:lang w:val="en-AU"/>
        </w:rPr>
        <w:t>of</w:t>
      </w:r>
      <w:r w:rsidR="00D623E0" w:rsidRPr="00FE6D47">
        <w:rPr>
          <w:lang w:val="en-AU"/>
        </w:rPr>
        <w:t xml:space="preserve"> treatment</w:t>
      </w:r>
      <w:r w:rsidR="003B5049" w:rsidRPr="00FE6D47">
        <w:rPr>
          <w:lang w:val="en-AU"/>
        </w:rPr>
        <w:t>,</w:t>
      </w:r>
      <w:r w:rsidR="003B5049">
        <w:rPr>
          <w:lang w:val="en-AU"/>
        </w:rPr>
        <w:t xml:space="preserve"> </w:t>
      </w:r>
      <w:r w:rsidR="00F87153">
        <w:rPr>
          <w:lang w:val="en-AU"/>
        </w:rPr>
        <w:t>though organisms may be cleared more rapidly than this</w:t>
      </w:r>
      <w:r w:rsidR="00F65C28">
        <w:rPr>
          <w:lang w:val="en-AU"/>
        </w:rPr>
        <w:t xml:space="preserve"> </w:t>
      </w:r>
      <w:r w:rsidR="00F65C28">
        <w:rPr>
          <w:lang w:val="en-AU"/>
        </w:rPr>
        <w:fldChar w:fldCharType="begin"/>
      </w:r>
      <w:r w:rsidR="008E71EF">
        <w:rPr>
          <w:lang w:val="en-AU"/>
        </w:rPr>
        <w:instrText xml:space="preserve"> ADDIN EN.CITE &lt;EndNote&gt;&lt;Cite&gt;&lt;Author&gt;Australian Sexual Health Alliance (ASHA)&lt;/Author&gt;&lt;Year&gt;2018&lt;/Year&gt;&lt;RecNum&gt;15&lt;/RecNum&gt;&lt;DisplayText&gt;(13)&lt;/DisplayText&gt;&lt;record&gt;&lt;rec-number&gt;15&lt;/rec-number&gt;&lt;foreign-keys&gt;&lt;key app="EN" db-id="fzaaxasxops2faezrzkxwvvy0ffap0tvxwfx" timestamp="1539229114"&gt;15&lt;/key&gt;&lt;/foreign-keys&gt;&lt;ref-type name="Web Page"&gt;12&lt;/ref-type&gt;&lt;contributors&gt;&lt;authors&gt;&lt;author&gt;Australian Sexual Health Alliance (ASHA),&lt;/author&gt;&lt;/authors&gt;&lt;/contributors&gt;&lt;titles&gt;&lt;title&gt;Australian STI Management Guidelines for use in primary care&lt;/title&gt;&lt;/titles&gt;&lt;number&gt;1 May 2018&lt;/number&gt;&lt;dates&gt;&lt;year&gt;2018&lt;/year&gt;&lt;pub-dates&gt;&lt;date&gt;March 2018&lt;/date&gt;&lt;/pub-dates&gt;&lt;/dates&gt;&lt;urls&gt;&lt;related-urls&gt;&lt;url&gt;&lt;style face="underline" font="default" size="100%"&gt;www.sti.guidelines.org.au/&lt;/style&gt;&lt;/url&gt;&lt;/related-urls&gt;&lt;/urls&gt;&lt;/record&gt;&lt;/Cite&gt;&lt;/EndNote&gt;</w:instrText>
      </w:r>
      <w:r w:rsidR="00F65C28">
        <w:rPr>
          <w:lang w:val="en-AU"/>
        </w:rPr>
        <w:fldChar w:fldCharType="separate"/>
      </w:r>
      <w:r w:rsidR="008E71EF">
        <w:rPr>
          <w:noProof/>
          <w:lang w:val="en-AU"/>
        </w:rPr>
        <w:t>(13)</w:t>
      </w:r>
      <w:r w:rsidR="00F65C28">
        <w:rPr>
          <w:lang w:val="en-AU"/>
        </w:rPr>
        <w:fldChar w:fldCharType="end"/>
      </w:r>
      <w:r w:rsidR="00637F8B">
        <w:rPr>
          <w:lang w:val="en-AU"/>
        </w:rPr>
        <w:t>.</w:t>
      </w:r>
      <w:r w:rsidR="00B434E7">
        <w:t xml:space="preserve"> </w:t>
      </w:r>
    </w:p>
    <w:p w:rsidR="00D623E0" w:rsidRDefault="00F15BE0" w:rsidP="00FC65D6">
      <w:pPr>
        <w:pStyle w:val="BodyText"/>
        <w:rPr>
          <w:lang w:val="en-AU"/>
        </w:rPr>
      </w:pPr>
      <w:r w:rsidRPr="00FC65D6">
        <w:rPr>
          <w:lang w:val="en-AU"/>
        </w:rPr>
        <w:t xml:space="preserve">The </w:t>
      </w:r>
      <w:r>
        <w:rPr>
          <w:lang w:val="en-AU"/>
        </w:rPr>
        <w:t>infectious period for untreated gono</w:t>
      </w:r>
      <w:r w:rsidR="000B059F">
        <w:rPr>
          <w:lang w:val="en-AU"/>
        </w:rPr>
        <w:t>coccal infection</w:t>
      </w:r>
      <w:r>
        <w:rPr>
          <w:lang w:val="en-AU"/>
        </w:rPr>
        <w:t xml:space="preserve"> is not well described and may vary according to the site of infection</w:t>
      </w:r>
      <w:r w:rsidR="00F65C28">
        <w:rPr>
          <w:lang w:val="en-AU"/>
        </w:rPr>
        <w:t xml:space="preserve"> </w:t>
      </w:r>
      <w:r w:rsidR="00F65C28">
        <w:rPr>
          <w:lang w:val="en-AU"/>
        </w:rPr>
        <w:fldChar w:fldCharType="begin"/>
      </w:r>
      <w:r w:rsidR="008E71EF">
        <w:rPr>
          <w:lang w:val="en-AU"/>
        </w:rPr>
        <w:instrText xml:space="preserve"> ADDIN EN.CITE &lt;EndNote&gt;&lt;Cite&gt;&lt;Author&gt;Stupiansky&lt;/Author&gt;&lt;Year&gt;2011&lt;/Year&gt;&lt;RecNum&gt;13&lt;/RecNum&gt;&lt;DisplayText&gt;(14)&lt;/DisplayText&gt;&lt;record&gt;&lt;rec-number&gt;13&lt;/rec-number&gt;&lt;foreign-keys&gt;&lt;key app="EN" db-id="fzaaxasxops2faezrzkxwvvy0ffap0tvxwfx" timestamp="1539227450"&gt;13&lt;/key&gt;&lt;/foreign-keys&gt;&lt;ref-type name="Journal Article"&gt;17&lt;/ref-type&gt;&lt;contributors&gt;&lt;authors&gt;&lt;author&gt;NW Stupiansky&lt;/author&gt;&lt;author&gt;Van Der Pol, B&lt;/author&gt;&lt;author&gt;Williams, JA&lt;/author&gt;&lt;author&gt;Weaver, B, &lt;/author&gt;&lt;author&gt;Taylor, SE&lt;/author&gt;&lt;author&gt;Fortenberry, JD  &lt;/author&gt;&lt;/authors&gt;&lt;/contributors&gt;&lt;titles&gt;&lt;title&gt;The natural history of incident gonococcal infection in adolescent women&lt;/title&gt;&lt;secondary-title&gt;Sex Transm Dis.&lt;/secondary-title&gt;&lt;/titles&gt;&lt;periodical&gt;&lt;full-title&gt;Sex Transm Dis.&lt;/full-title&gt;&lt;/periodical&gt;&lt;pages&gt;750-4&lt;/pages&gt;&lt;volume&gt;38&lt;/volume&gt;&lt;number&gt;8&lt;/number&gt;&lt;dates&gt;&lt;year&gt;2011&lt;/year&gt;&lt;/dates&gt;&lt;urls&gt;&lt;related-urls&gt;&lt;url&gt;&lt;style face="underline" font="default" size="100%"&gt;https://www.ncbi.nlm.nih.gov/pubmed/21317686&lt;/style&gt;&lt;/url&gt;&lt;/related-urls&gt;&lt;/urls&gt;&lt;electronic-resource-num&gt;doi: 10.1097/OLQ.0b013e31820ff9a4&lt;/electronic-resource-num&gt;&lt;/record&gt;&lt;/Cite&gt;&lt;/EndNote&gt;</w:instrText>
      </w:r>
      <w:r w:rsidR="00F65C28">
        <w:rPr>
          <w:lang w:val="en-AU"/>
        </w:rPr>
        <w:fldChar w:fldCharType="separate"/>
      </w:r>
      <w:r w:rsidR="008E71EF">
        <w:rPr>
          <w:noProof/>
          <w:lang w:val="en-AU"/>
        </w:rPr>
        <w:t>(14)</w:t>
      </w:r>
      <w:r w:rsidR="00F65C28">
        <w:rPr>
          <w:lang w:val="en-AU"/>
        </w:rPr>
        <w:fldChar w:fldCharType="end"/>
      </w:r>
      <w:r>
        <w:rPr>
          <w:lang w:val="en-AU"/>
        </w:rPr>
        <w:t xml:space="preserve">. </w:t>
      </w:r>
      <w:r w:rsidR="00D639A3">
        <w:rPr>
          <w:lang w:val="en-AU"/>
        </w:rPr>
        <w:t xml:space="preserve">For example, the </w:t>
      </w:r>
      <w:r w:rsidR="00FC65D6" w:rsidRPr="00FC65D6">
        <w:rPr>
          <w:lang w:val="en-AU"/>
        </w:rPr>
        <w:t xml:space="preserve">duration of </w:t>
      </w:r>
      <w:r w:rsidR="00440677">
        <w:rPr>
          <w:lang w:val="en-AU"/>
        </w:rPr>
        <w:t>a</w:t>
      </w:r>
      <w:r w:rsidR="000B059F">
        <w:rPr>
          <w:lang w:val="en-AU"/>
        </w:rPr>
        <w:t>symptomatic rectal gonococcal infection</w:t>
      </w:r>
      <w:r w:rsidR="00FC65D6" w:rsidRPr="00FC65D6">
        <w:rPr>
          <w:lang w:val="en-AU"/>
        </w:rPr>
        <w:t xml:space="preserve"> </w:t>
      </w:r>
      <w:r w:rsidR="00D639A3">
        <w:rPr>
          <w:lang w:val="en-AU"/>
        </w:rPr>
        <w:t>may be</w:t>
      </w:r>
      <w:r w:rsidR="00D639A3" w:rsidRPr="00FC65D6">
        <w:rPr>
          <w:lang w:val="en-AU"/>
        </w:rPr>
        <w:t xml:space="preserve"> </w:t>
      </w:r>
      <w:r w:rsidR="00FC65D6" w:rsidRPr="00FC65D6">
        <w:rPr>
          <w:lang w:val="en-AU"/>
        </w:rPr>
        <w:t>up to a year whereas pharyngeal gono</w:t>
      </w:r>
      <w:r w:rsidR="000B059F">
        <w:rPr>
          <w:lang w:val="en-AU"/>
        </w:rPr>
        <w:t>coccal</w:t>
      </w:r>
      <w:r w:rsidR="00FC65D6" w:rsidRPr="00FC65D6">
        <w:rPr>
          <w:lang w:val="en-AU"/>
        </w:rPr>
        <w:t xml:space="preserve"> </w:t>
      </w:r>
      <w:r w:rsidR="00DB3788">
        <w:rPr>
          <w:lang w:val="en-AU"/>
        </w:rPr>
        <w:t xml:space="preserve">infection </w:t>
      </w:r>
      <w:r w:rsidR="00D639A3">
        <w:rPr>
          <w:lang w:val="en-AU"/>
        </w:rPr>
        <w:t xml:space="preserve">usually </w:t>
      </w:r>
      <w:r w:rsidR="00DB3788">
        <w:rPr>
          <w:lang w:val="en-AU"/>
        </w:rPr>
        <w:t>clears</w:t>
      </w:r>
      <w:r w:rsidR="00440677">
        <w:rPr>
          <w:lang w:val="en-AU"/>
        </w:rPr>
        <w:t xml:space="preserve"> </w:t>
      </w:r>
      <w:r w:rsidR="00FC65D6" w:rsidRPr="00FC65D6">
        <w:rPr>
          <w:lang w:val="en-AU"/>
        </w:rPr>
        <w:t>spontaneously within 12 weeks</w:t>
      </w:r>
      <w:r w:rsidR="00DA462F">
        <w:rPr>
          <w:lang w:val="en-AU"/>
        </w:rPr>
        <w:t xml:space="preserve"> </w:t>
      </w:r>
      <w:r w:rsidR="00DA462F">
        <w:rPr>
          <w:lang w:val="en-AU"/>
        </w:rPr>
        <w:fldChar w:fldCharType="begin"/>
      </w:r>
      <w:r w:rsidR="008E71EF">
        <w:rPr>
          <w:lang w:val="en-AU"/>
        </w:rPr>
        <w:instrText xml:space="preserve"> ADDIN EN.CITE &lt;EndNote&gt;&lt;Cite&gt;&lt;Author&gt;Hutt&lt;/Author&gt;&lt;Year&gt;1986&lt;/Year&gt;&lt;RecNum&gt;14&lt;/RecNum&gt;&lt;DisplayText&gt;(15)&lt;/DisplayText&gt;&lt;record&gt;&lt;rec-number&gt;14&lt;/rec-number&gt;&lt;foreign-keys&gt;&lt;key app="EN" db-id="fzaaxasxops2faezrzkxwvvy0ffap0tvxwfx" timestamp="1539227726"&gt;14&lt;/key&gt;&lt;/foreign-keys&gt;&lt;ref-type name="Journal Article"&gt;17&lt;/ref-type&gt;&lt;contributors&gt;&lt;authors&gt;&lt;author&gt;DM Hutt&lt;/author&gt;&lt;author&gt;Judson, FN&lt;/author&gt;&lt;/authors&gt;&lt;/contributors&gt;&lt;titles&gt;&lt;title&gt;Epidemiology and treatment of oropharyngeal gonorrhea&lt;/title&gt;&lt;secondary-title&gt;Ann Intern Med&lt;/secondary-title&gt;&lt;/titles&gt;&lt;periodical&gt;&lt;full-title&gt;Ann Intern Med&lt;/full-title&gt;&lt;/periodical&gt;&lt;pages&gt;655-8&lt;/pages&gt;&lt;volume&gt;104&lt;/volume&gt;&lt;number&gt;5&lt;/number&gt;&lt;dates&gt;&lt;year&gt;1986&lt;/year&gt;&lt;/dates&gt;&lt;urls&gt;&lt;related-urls&gt;&lt;url&gt;&lt;style face="underline" font="default" size="100%"&gt;https://www.ncbi.nlm.nih.gov/pubmed/2938529&lt;/style&gt;&lt;/url&gt;&lt;/related-urls&gt;&lt;/urls&gt;&lt;/record&gt;&lt;/Cite&gt;&lt;/EndNote&gt;</w:instrText>
      </w:r>
      <w:r w:rsidR="00DA462F">
        <w:rPr>
          <w:lang w:val="en-AU"/>
        </w:rPr>
        <w:fldChar w:fldCharType="separate"/>
      </w:r>
      <w:r w:rsidR="008E71EF">
        <w:rPr>
          <w:noProof/>
          <w:lang w:val="en-AU"/>
        </w:rPr>
        <w:t>(15)</w:t>
      </w:r>
      <w:r w:rsidR="00DA462F">
        <w:rPr>
          <w:lang w:val="en-AU"/>
        </w:rPr>
        <w:fldChar w:fldCharType="end"/>
      </w:r>
      <w:r w:rsidR="00DA462F">
        <w:rPr>
          <w:lang w:val="en-AU"/>
        </w:rPr>
        <w:t>.</w:t>
      </w:r>
    </w:p>
    <w:p w:rsidR="00266545" w:rsidRDefault="00266545" w:rsidP="00FC65D6">
      <w:pPr>
        <w:pStyle w:val="BodyText"/>
        <w:rPr>
          <w:lang w:val="en-AU"/>
        </w:rPr>
      </w:pPr>
    </w:p>
    <w:p w:rsidR="00266545" w:rsidRDefault="00266545" w:rsidP="00FC65D6">
      <w:pPr>
        <w:pStyle w:val="BodyText"/>
        <w:rPr>
          <w:lang w:val="en-AU"/>
        </w:rPr>
      </w:pPr>
    </w:p>
    <w:p w:rsidR="002F6115" w:rsidRDefault="002F6115" w:rsidP="00072886">
      <w:pPr>
        <w:pStyle w:val="Heading2"/>
      </w:pPr>
      <w:bookmarkStart w:id="17" w:name="_Toc8202630"/>
      <w:r w:rsidRPr="003D47CE">
        <w:t>Clinical presentation and outcome</w:t>
      </w:r>
      <w:bookmarkEnd w:id="17"/>
      <w:r w:rsidRPr="003D47CE">
        <w:t xml:space="preserve"> </w:t>
      </w:r>
    </w:p>
    <w:p w:rsidR="00226B92" w:rsidRDefault="005825B5" w:rsidP="00013C13">
      <w:r w:rsidRPr="00D15E06">
        <w:rPr>
          <w:lang w:val="en-US"/>
        </w:rPr>
        <w:t>Gonococcal i</w:t>
      </w:r>
      <w:r w:rsidR="00013C13" w:rsidRPr="00D15E06">
        <w:rPr>
          <w:lang w:val="en-US"/>
        </w:rPr>
        <w:t xml:space="preserve">nfection is manifested by a wide range of presentations including asymptomatic and symptomatic local infections, local complicated infections and systemic dissemination. Up to 80% of women and 10-15% of men </w:t>
      </w:r>
      <w:r w:rsidR="00440677" w:rsidRPr="00D15E06">
        <w:rPr>
          <w:lang w:val="en-US"/>
        </w:rPr>
        <w:t xml:space="preserve">with urogenital </w:t>
      </w:r>
      <w:r w:rsidR="00440677" w:rsidRPr="00D15E06">
        <w:rPr>
          <w:lang w:val="en-US"/>
        </w:rPr>
        <w:lastRenderedPageBreak/>
        <w:t>gono</w:t>
      </w:r>
      <w:r w:rsidR="000B059F">
        <w:rPr>
          <w:lang w:val="en-US"/>
        </w:rPr>
        <w:t>coccal infection</w:t>
      </w:r>
      <w:r w:rsidR="00440677" w:rsidRPr="00D15E06">
        <w:rPr>
          <w:lang w:val="en-US"/>
        </w:rPr>
        <w:t xml:space="preserve"> </w:t>
      </w:r>
      <w:r w:rsidR="00013C13" w:rsidRPr="00D15E06">
        <w:rPr>
          <w:lang w:val="en-US"/>
        </w:rPr>
        <w:t>have no genital symptoms</w:t>
      </w:r>
      <w:r w:rsidR="00F65C28">
        <w:rPr>
          <w:lang w:val="en-US"/>
        </w:rPr>
        <w:t xml:space="preserve"> </w:t>
      </w:r>
      <w:r w:rsidR="00F65C28">
        <w:rPr>
          <w:lang w:val="en-US"/>
        </w:rPr>
        <w:fldChar w:fldCharType="begin"/>
      </w:r>
      <w:r w:rsidR="008E71EF">
        <w:rPr>
          <w:lang w:val="en-US"/>
        </w:rPr>
        <w:instrText xml:space="preserve"> ADDIN EN.CITE &lt;EndNote&gt;&lt;Cite&gt;&lt;Author&gt;Australian Sexual Health Alliance (ASHA)&lt;/Author&gt;&lt;Year&gt;2018&lt;/Year&gt;&lt;RecNum&gt;15&lt;/RecNum&gt;&lt;DisplayText&gt;(13)&lt;/DisplayText&gt;&lt;record&gt;&lt;rec-number&gt;15&lt;/rec-number&gt;&lt;foreign-keys&gt;&lt;key app="EN" db-id="fzaaxasxops2faezrzkxwvvy0ffap0tvxwfx" timestamp="1539229114"&gt;15&lt;/key&gt;&lt;/foreign-keys&gt;&lt;ref-type name="Web Page"&gt;12&lt;/ref-type&gt;&lt;contributors&gt;&lt;authors&gt;&lt;author&gt;Australian Sexual Health Alliance (ASHA),&lt;/author&gt;&lt;/authors&gt;&lt;/contributors&gt;&lt;titles&gt;&lt;title&gt;Australian STI Management Guidelines for use in primary care&lt;/title&gt;&lt;/titles&gt;&lt;number&gt;1 May 2018&lt;/number&gt;&lt;dates&gt;&lt;year&gt;2018&lt;/year&gt;&lt;pub-dates&gt;&lt;date&gt;March 2018&lt;/date&gt;&lt;/pub-dates&gt;&lt;/dates&gt;&lt;urls&gt;&lt;related-urls&gt;&lt;url&gt;&lt;style face="underline" font="default" size="100%"&gt;www.sti.guidelines.org.au/&lt;/style&gt;&lt;/url&gt;&lt;/related-urls&gt;&lt;/urls&gt;&lt;/record&gt;&lt;/Cite&gt;&lt;/EndNote&gt;</w:instrText>
      </w:r>
      <w:r w:rsidR="00F65C28">
        <w:rPr>
          <w:lang w:val="en-US"/>
        </w:rPr>
        <w:fldChar w:fldCharType="separate"/>
      </w:r>
      <w:r w:rsidR="008E71EF">
        <w:rPr>
          <w:noProof/>
          <w:lang w:val="en-US"/>
        </w:rPr>
        <w:t>(13)</w:t>
      </w:r>
      <w:r w:rsidR="00F65C28">
        <w:rPr>
          <w:lang w:val="en-US"/>
        </w:rPr>
        <w:fldChar w:fldCharType="end"/>
      </w:r>
      <w:r w:rsidR="00E43B2C">
        <w:rPr>
          <w:lang w:val="en-US"/>
        </w:rPr>
        <w:t xml:space="preserve">. </w:t>
      </w:r>
      <w:r w:rsidR="00735961">
        <w:rPr>
          <w:vertAlign w:val="superscript"/>
          <w:lang w:val="en-US"/>
        </w:rPr>
        <w:t xml:space="preserve"> </w:t>
      </w:r>
      <w:r w:rsidR="00D639A3">
        <w:rPr>
          <w:lang w:val="en-US"/>
        </w:rPr>
        <w:t>Rectal</w:t>
      </w:r>
      <w:r w:rsidR="00D639A3" w:rsidRPr="00D15E06">
        <w:t xml:space="preserve"> </w:t>
      </w:r>
      <w:r w:rsidR="00440677" w:rsidRPr="00D15E06">
        <w:t>and pharyngeal infections are usually asymptomatic</w:t>
      </w:r>
      <w:r w:rsidR="00494F53">
        <w:t xml:space="preserve"> in both males and females</w:t>
      </w:r>
      <w:r w:rsidR="00F65C28">
        <w:t>.</w:t>
      </w:r>
    </w:p>
    <w:p w:rsidR="00E77BE5" w:rsidRDefault="00DB3788" w:rsidP="00013C13">
      <w:pPr>
        <w:rPr>
          <w:lang w:val="en-US"/>
        </w:rPr>
      </w:pPr>
      <w:r>
        <w:rPr>
          <w:b/>
          <w:lang w:val="en-US"/>
        </w:rPr>
        <w:t>Men</w:t>
      </w:r>
      <w:r w:rsidR="00E77BE5" w:rsidRPr="00D15E06">
        <w:rPr>
          <w:lang w:val="en-US"/>
        </w:rPr>
        <w:t>:</w:t>
      </w:r>
    </w:p>
    <w:p w:rsidR="00013C13" w:rsidRDefault="00B71194" w:rsidP="001D7699">
      <w:pPr>
        <w:rPr>
          <w:lang w:val="en-US"/>
        </w:rPr>
      </w:pPr>
      <w:r>
        <w:rPr>
          <w:lang w:val="en-US"/>
        </w:rPr>
        <w:t>Urethral infection is symptomatic in 80% of cases.</w:t>
      </w:r>
      <w:r w:rsidR="00626EE8">
        <w:rPr>
          <w:lang w:val="en-US"/>
        </w:rPr>
        <w:t xml:space="preserve"> </w:t>
      </w:r>
      <w:r w:rsidR="00E77BE5">
        <w:rPr>
          <w:lang w:val="en-US"/>
        </w:rPr>
        <w:t>The</w:t>
      </w:r>
      <w:r w:rsidR="00013C13" w:rsidRPr="001D7699">
        <w:rPr>
          <w:lang w:val="en-US"/>
        </w:rPr>
        <w:t xml:space="preserve"> predominant symptom</w:t>
      </w:r>
      <w:r w:rsidR="00E77BE5">
        <w:rPr>
          <w:lang w:val="en-US"/>
        </w:rPr>
        <w:t xml:space="preserve"> in men</w:t>
      </w:r>
      <w:r w:rsidR="00D639A3">
        <w:rPr>
          <w:lang w:val="en-US"/>
        </w:rPr>
        <w:t xml:space="preserve"> with urethral infection</w:t>
      </w:r>
      <w:r w:rsidR="00013C13" w:rsidRPr="001D7699">
        <w:rPr>
          <w:lang w:val="en-US"/>
        </w:rPr>
        <w:t xml:space="preserve"> is urethral discharge or dysuria with variable degrees of </w:t>
      </w:r>
      <w:r w:rsidR="006373E9" w:rsidRPr="001D7699">
        <w:rPr>
          <w:lang w:val="en-US"/>
        </w:rPr>
        <w:t>oedema</w:t>
      </w:r>
      <w:r w:rsidR="00013C13" w:rsidRPr="001D7699">
        <w:rPr>
          <w:lang w:val="en-US"/>
        </w:rPr>
        <w:t xml:space="preserve"> and erythema of the urethral meatus</w:t>
      </w:r>
      <w:r w:rsidR="00947293">
        <w:rPr>
          <w:lang w:val="en-US"/>
        </w:rPr>
        <w:t xml:space="preserve"> </w:t>
      </w:r>
      <w:r w:rsidR="00947293">
        <w:rPr>
          <w:lang w:val="en-US"/>
        </w:rPr>
        <w:fldChar w:fldCharType="begin"/>
      </w:r>
      <w:r w:rsidR="008E71EF">
        <w:rPr>
          <w:lang w:val="en-US"/>
        </w:rPr>
        <w:instrText xml:space="preserve"> ADDIN EN.CITE &lt;EndNote&gt;&lt;Cite&gt;&lt;Author&gt;Shim&lt;/Author&gt;&lt;Year&gt;2011&lt;/Year&gt;&lt;RecNum&gt;17&lt;/RecNum&gt;&lt;DisplayText&gt;(16)&lt;/DisplayText&gt;&lt;record&gt;&lt;rec-number&gt;17&lt;/rec-number&gt;&lt;foreign-keys&gt;&lt;key app="EN" db-id="fzaaxasxops2faezrzkxwvvy0ffap0tvxwfx" timestamp="1539229689"&gt;17&lt;/key&gt;&lt;/foreign-keys&gt;&lt;ref-type name="Journal Article"&gt;17&lt;/ref-type&gt;&lt;contributors&gt;&lt;authors&gt;&lt;author&gt;BS Shim &lt;/author&gt;&lt;/authors&gt;&lt;/contributors&gt;&lt;titles&gt;&lt;title&gt;Current concepts in bacterial sexually transmitted diseases&lt;/title&gt;&lt;secondary-title&gt;Korean J Urol.&lt;/secondary-title&gt;&lt;/titles&gt;&lt;periodical&gt;&lt;full-title&gt;Korean J Urol.&lt;/full-title&gt;&lt;/periodical&gt;&lt;pages&gt;589-97&lt;/pages&gt;&lt;volume&gt;52&lt;/volume&gt;&lt;number&gt;9&lt;/number&gt;&lt;edition&gt;2011 Sep 28&lt;/edition&gt;&lt;dates&gt;&lt;year&gt;2011&lt;/year&gt;&lt;/dates&gt;&lt;urls&gt;&lt;related-urls&gt;&lt;url&gt;&lt;style face="underline" font="default" size="100%"&gt;https://www.ncbi.nlm.nih.gov/pubmed/22025952&lt;/style&gt;&lt;/url&gt;&lt;/related-urls&gt;&lt;/urls&gt;&lt;electronic-resource-num&gt;10.4111/kju.2011.52.9.589&lt;/electronic-resource-num&gt;&lt;/record&gt;&lt;/Cite&gt;&lt;/EndNote&gt;</w:instrText>
      </w:r>
      <w:r w:rsidR="00947293">
        <w:rPr>
          <w:lang w:val="en-US"/>
        </w:rPr>
        <w:fldChar w:fldCharType="separate"/>
      </w:r>
      <w:r w:rsidR="008E71EF">
        <w:rPr>
          <w:noProof/>
          <w:lang w:val="en-US"/>
        </w:rPr>
        <w:t>(16)</w:t>
      </w:r>
      <w:r w:rsidR="00947293">
        <w:rPr>
          <w:lang w:val="en-US"/>
        </w:rPr>
        <w:fldChar w:fldCharType="end"/>
      </w:r>
      <w:r w:rsidR="00947293">
        <w:rPr>
          <w:lang w:val="en-US"/>
        </w:rPr>
        <w:t>.</w:t>
      </w:r>
      <w:r w:rsidR="0035052A">
        <w:rPr>
          <w:lang w:val="en-US"/>
        </w:rPr>
        <w:t xml:space="preserve"> </w:t>
      </w:r>
      <w:r w:rsidR="00D639A3">
        <w:rPr>
          <w:lang w:val="en-US"/>
        </w:rPr>
        <w:t xml:space="preserve">Urethral infection in men is usually symptomatic </w:t>
      </w:r>
      <w:r w:rsidR="00786705">
        <w:rPr>
          <w:lang w:val="en-US"/>
        </w:rPr>
        <w:t xml:space="preserve">within </w:t>
      </w:r>
      <w:r w:rsidR="00D639A3">
        <w:rPr>
          <w:lang w:val="en-US"/>
        </w:rPr>
        <w:t xml:space="preserve">2-5 days following exposure. </w:t>
      </w:r>
      <w:r w:rsidR="008823C5">
        <w:rPr>
          <w:lang w:val="en-US"/>
        </w:rPr>
        <w:t>L</w:t>
      </w:r>
      <w:r w:rsidR="008823C5" w:rsidRPr="008823C5">
        <w:rPr>
          <w:lang w:val="en-US"/>
        </w:rPr>
        <w:t xml:space="preserve">ocal complications include </w:t>
      </w:r>
      <w:r w:rsidR="001825F8">
        <w:rPr>
          <w:lang w:val="en-US"/>
        </w:rPr>
        <w:t>penile oedema</w:t>
      </w:r>
      <w:r w:rsidR="008823C5" w:rsidRPr="008823C5">
        <w:rPr>
          <w:lang w:val="en-US"/>
        </w:rPr>
        <w:t>, periurethral and paraurethral abscesses, urethral stricture</w:t>
      </w:r>
      <w:r w:rsidR="00855869">
        <w:rPr>
          <w:lang w:val="en-US"/>
        </w:rPr>
        <w:t>,</w:t>
      </w:r>
      <w:r w:rsidR="008823C5" w:rsidRPr="008823C5">
        <w:rPr>
          <w:lang w:val="en-US"/>
        </w:rPr>
        <w:t xml:space="preserve"> epididymoorchitis</w:t>
      </w:r>
      <w:r w:rsidR="00855869">
        <w:rPr>
          <w:lang w:val="en-US"/>
        </w:rPr>
        <w:t>,</w:t>
      </w:r>
      <w:r w:rsidR="008823C5" w:rsidRPr="008823C5">
        <w:rPr>
          <w:lang w:val="en-US"/>
        </w:rPr>
        <w:t xml:space="preserve"> and prostatit</w:t>
      </w:r>
      <w:r w:rsidR="00855869">
        <w:rPr>
          <w:lang w:val="en-US"/>
        </w:rPr>
        <w:t>i</w:t>
      </w:r>
      <w:r w:rsidR="008823C5" w:rsidRPr="008823C5">
        <w:rPr>
          <w:lang w:val="en-US"/>
        </w:rPr>
        <w:t>s.</w:t>
      </w:r>
      <w:r w:rsidR="00BB3C78">
        <w:rPr>
          <w:lang w:val="en-US"/>
        </w:rPr>
        <w:t xml:space="preserve"> </w:t>
      </w:r>
      <w:r w:rsidR="00BB3C78" w:rsidRPr="00BB3C78">
        <w:rPr>
          <w:lang w:val="en-US"/>
        </w:rPr>
        <w:t>Bilateral epididymitis could potentially impair fertility</w:t>
      </w:r>
      <w:r w:rsidR="00A6599E">
        <w:rPr>
          <w:lang w:val="en-US"/>
        </w:rPr>
        <w:t xml:space="preserve"> </w:t>
      </w:r>
      <w:r w:rsidR="00A6599E">
        <w:rPr>
          <w:lang w:val="en-US"/>
        </w:rPr>
        <w:fldChar w:fldCharType="begin"/>
      </w:r>
      <w:r w:rsidR="008E71EF">
        <w:rPr>
          <w:lang w:val="en-US"/>
        </w:rPr>
        <w:instrText xml:space="preserve"> ADDIN EN.CITE &lt;EndNote&gt;&lt;Cite&gt;&lt;Author&gt;Shim&lt;/Author&gt;&lt;Year&gt;2011&lt;/Year&gt;&lt;RecNum&gt;17&lt;/RecNum&gt;&lt;DisplayText&gt;(16)&lt;/DisplayText&gt;&lt;record&gt;&lt;rec-number&gt;17&lt;/rec-number&gt;&lt;foreign-keys&gt;&lt;key app="EN" db-id="fzaaxasxops2faezrzkxwvvy0ffap0tvxwfx" timestamp="1539229689"&gt;17&lt;/key&gt;&lt;/foreign-keys&gt;&lt;ref-type name="Journal Article"&gt;17&lt;/ref-type&gt;&lt;contributors&gt;&lt;authors&gt;&lt;author&gt;BS Shim &lt;/author&gt;&lt;/authors&gt;&lt;/contributors&gt;&lt;titles&gt;&lt;title&gt;Current concepts in bacterial sexually transmitted diseases&lt;/title&gt;&lt;secondary-title&gt;Korean J Urol.&lt;/secondary-title&gt;&lt;/titles&gt;&lt;periodical&gt;&lt;full-title&gt;Korean J Urol.&lt;/full-title&gt;&lt;/periodical&gt;&lt;pages&gt;589-97&lt;/pages&gt;&lt;volume&gt;52&lt;/volume&gt;&lt;number&gt;9&lt;/number&gt;&lt;edition&gt;2011 Sep 28&lt;/edition&gt;&lt;dates&gt;&lt;year&gt;2011&lt;/year&gt;&lt;/dates&gt;&lt;urls&gt;&lt;related-urls&gt;&lt;url&gt;&lt;style face="underline" font="default" size="100%"&gt;https://www.ncbi.nlm.nih.gov/pubmed/22025952&lt;/style&gt;&lt;/url&gt;&lt;/related-urls&gt;&lt;/urls&gt;&lt;electronic-resource-num&gt;10.4111/kju.2011.52.9.589&lt;/electronic-resource-num&gt;&lt;/record&gt;&lt;/Cite&gt;&lt;/EndNote&gt;</w:instrText>
      </w:r>
      <w:r w:rsidR="00A6599E">
        <w:rPr>
          <w:lang w:val="en-US"/>
        </w:rPr>
        <w:fldChar w:fldCharType="separate"/>
      </w:r>
      <w:r w:rsidR="008E71EF">
        <w:rPr>
          <w:noProof/>
          <w:lang w:val="en-US"/>
        </w:rPr>
        <w:t>(16)</w:t>
      </w:r>
      <w:r w:rsidR="00A6599E">
        <w:rPr>
          <w:lang w:val="en-US"/>
        </w:rPr>
        <w:fldChar w:fldCharType="end"/>
      </w:r>
      <w:r w:rsidR="00BB3C78" w:rsidRPr="00BB3C78">
        <w:rPr>
          <w:lang w:val="en-US"/>
        </w:rPr>
        <w:t>.</w:t>
      </w:r>
    </w:p>
    <w:p w:rsidR="00E77BE5" w:rsidRPr="001D7699" w:rsidRDefault="00DB3788" w:rsidP="001D7699">
      <w:r>
        <w:rPr>
          <w:b/>
          <w:lang w:val="en-US"/>
        </w:rPr>
        <w:t>Women</w:t>
      </w:r>
      <w:r w:rsidR="00E77BE5">
        <w:rPr>
          <w:lang w:val="en-US"/>
        </w:rPr>
        <w:t>:</w:t>
      </w:r>
    </w:p>
    <w:p w:rsidR="00013C13" w:rsidRDefault="00E77BE5" w:rsidP="001D7699">
      <w:pPr>
        <w:rPr>
          <w:lang w:val="en-US"/>
        </w:rPr>
      </w:pPr>
      <w:r>
        <w:rPr>
          <w:lang w:val="en-US"/>
        </w:rPr>
        <w:t>Gonococcal infection</w:t>
      </w:r>
      <w:r w:rsidR="00855869">
        <w:rPr>
          <w:lang w:val="en-US"/>
        </w:rPr>
        <w:t xml:space="preserve"> usually involves the endocervix</w:t>
      </w:r>
      <w:r w:rsidR="00970F3D">
        <w:rPr>
          <w:lang w:val="en-US"/>
        </w:rPr>
        <w:t xml:space="preserve"> and/or urethra</w:t>
      </w:r>
      <w:r w:rsidR="00855869">
        <w:rPr>
          <w:lang w:val="en-US"/>
        </w:rPr>
        <w:t xml:space="preserve"> and</w:t>
      </w:r>
      <w:r>
        <w:rPr>
          <w:lang w:val="en-US"/>
        </w:rPr>
        <w:t xml:space="preserve"> is often asymptomatic. </w:t>
      </w:r>
      <w:r w:rsidR="003F3F24">
        <w:rPr>
          <w:lang w:val="en-US"/>
        </w:rPr>
        <w:t xml:space="preserve">When symptomatic, </w:t>
      </w:r>
      <w:r w:rsidR="00013C13" w:rsidRPr="00013C13">
        <w:rPr>
          <w:lang w:val="en-US"/>
        </w:rPr>
        <w:t>symptoms</w:t>
      </w:r>
      <w:r w:rsidR="00D639A3">
        <w:rPr>
          <w:lang w:val="en-US"/>
        </w:rPr>
        <w:t xml:space="preserve"> may</w:t>
      </w:r>
      <w:r w:rsidR="00013C13" w:rsidRPr="00013C13">
        <w:rPr>
          <w:lang w:val="en-US"/>
        </w:rPr>
        <w:t xml:space="preserve"> include increased vaginal discharge</w:t>
      </w:r>
      <w:r w:rsidR="004231FB">
        <w:rPr>
          <w:lang w:val="en-US"/>
        </w:rPr>
        <w:t xml:space="preserve"> </w:t>
      </w:r>
      <w:r w:rsidR="00B14761">
        <w:rPr>
          <w:lang w:val="en-US"/>
        </w:rPr>
        <w:t xml:space="preserve">and </w:t>
      </w:r>
      <w:r w:rsidR="00013C13" w:rsidRPr="00013C13">
        <w:rPr>
          <w:lang w:val="en-US"/>
        </w:rPr>
        <w:t>dysuria</w:t>
      </w:r>
      <w:r w:rsidR="0087398E">
        <w:rPr>
          <w:lang w:val="en-US"/>
        </w:rPr>
        <w:t>,</w:t>
      </w:r>
      <w:r w:rsidR="00D639A3">
        <w:rPr>
          <w:lang w:val="en-US"/>
        </w:rPr>
        <w:t xml:space="preserve"> and probably occur within 10 days fol</w:t>
      </w:r>
      <w:r w:rsidR="00A6599E">
        <w:rPr>
          <w:lang w:val="en-US"/>
        </w:rPr>
        <w:t>lowing exposure</w:t>
      </w:r>
      <w:r w:rsidR="00AC3925">
        <w:rPr>
          <w:lang w:val="en-US"/>
        </w:rPr>
        <w:t>.</w:t>
      </w:r>
      <w:r w:rsidR="00363EEC">
        <w:rPr>
          <w:lang w:val="en-US"/>
        </w:rPr>
        <w:t xml:space="preserve"> </w:t>
      </w:r>
      <w:r w:rsidR="008823C5">
        <w:rPr>
          <w:lang w:val="en-US"/>
        </w:rPr>
        <w:t>L</w:t>
      </w:r>
      <w:r w:rsidR="008823C5" w:rsidRPr="008823C5">
        <w:rPr>
          <w:lang w:val="en-US"/>
        </w:rPr>
        <w:t>ocal complications include Bartholin</w:t>
      </w:r>
      <w:r w:rsidR="00A202A6">
        <w:rPr>
          <w:lang w:val="en-US"/>
        </w:rPr>
        <w:t xml:space="preserve"> abscess, lymphangitis</w:t>
      </w:r>
      <w:r w:rsidR="008823C5" w:rsidRPr="008823C5">
        <w:rPr>
          <w:lang w:val="en-US"/>
        </w:rPr>
        <w:t xml:space="preserve"> and ascending infection involving the uterus, fallopian tubes, or ovaries </w:t>
      </w:r>
      <w:r w:rsidR="008823C5">
        <w:rPr>
          <w:lang w:val="en-US"/>
        </w:rPr>
        <w:t>sometimes resulting</w:t>
      </w:r>
      <w:r w:rsidR="00BB3C78">
        <w:rPr>
          <w:lang w:val="en-US"/>
        </w:rPr>
        <w:t xml:space="preserve"> in endometritis, salpingitis and</w:t>
      </w:r>
      <w:r w:rsidR="008823C5">
        <w:rPr>
          <w:lang w:val="en-US"/>
        </w:rPr>
        <w:t xml:space="preserve"> </w:t>
      </w:r>
      <w:r w:rsidR="00BB3C78">
        <w:rPr>
          <w:lang w:val="en-US"/>
        </w:rPr>
        <w:t>PID</w:t>
      </w:r>
      <w:r w:rsidR="008823C5" w:rsidRPr="008823C5">
        <w:rPr>
          <w:lang w:val="en-US"/>
        </w:rPr>
        <w:t xml:space="preserve"> with a risk of subsequent tubal infertility.</w:t>
      </w:r>
      <w:r w:rsidR="00D639A3">
        <w:rPr>
          <w:lang w:val="en-US"/>
        </w:rPr>
        <w:t xml:space="preserve"> If asymptomatic, gonococcal infection in women may not be identified unless complications have developed.</w:t>
      </w:r>
    </w:p>
    <w:p w:rsidR="00807011" w:rsidRDefault="00807011" w:rsidP="001E3ABC">
      <w:pPr>
        <w:rPr>
          <w:lang w:val="en-US"/>
        </w:rPr>
      </w:pPr>
      <w:r w:rsidRPr="00807011">
        <w:rPr>
          <w:lang w:val="en-US"/>
        </w:rPr>
        <w:t>Gonococcal vaginitis is th</w:t>
      </w:r>
      <w:r w:rsidR="000B059F">
        <w:rPr>
          <w:lang w:val="en-US"/>
        </w:rPr>
        <w:t>e most common form of gonococcal infection</w:t>
      </w:r>
      <w:r w:rsidRPr="00807011">
        <w:rPr>
          <w:lang w:val="en-US"/>
        </w:rPr>
        <w:t xml:space="preserve"> in pre-pubertal girls where the non</w:t>
      </w:r>
      <w:r w:rsidR="003678CE">
        <w:rPr>
          <w:lang w:val="en-US"/>
        </w:rPr>
        <w:noBreakHyphen/>
      </w:r>
      <w:r w:rsidRPr="00807011">
        <w:rPr>
          <w:lang w:val="en-US"/>
        </w:rPr>
        <w:t>oestrogeni</w:t>
      </w:r>
      <w:r w:rsidR="00637F8B">
        <w:rPr>
          <w:lang w:val="en-US"/>
        </w:rPr>
        <w:t>s</w:t>
      </w:r>
      <w:r w:rsidRPr="00807011">
        <w:rPr>
          <w:lang w:val="en-US"/>
        </w:rPr>
        <w:t xml:space="preserve">ed vaginal mucosa can be infected. </w:t>
      </w:r>
    </w:p>
    <w:p w:rsidR="00855869" w:rsidRDefault="00BB3C78" w:rsidP="00855869">
      <w:pPr>
        <w:rPr>
          <w:lang w:val="en-US"/>
        </w:rPr>
      </w:pPr>
      <w:r w:rsidRPr="00BB3C78">
        <w:rPr>
          <w:lang w:val="en-US"/>
        </w:rPr>
        <w:t xml:space="preserve">Infection during pregnancy can result in premature rupture of membranes and premature delivery. </w:t>
      </w:r>
      <w:r w:rsidRPr="00BB3C78">
        <w:rPr>
          <w:i/>
          <w:lang w:val="en-US"/>
        </w:rPr>
        <w:t>N. gonorrhoeae</w:t>
      </w:r>
      <w:r w:rsidRPr="00BB3C78">
        <w:rPr>
          <w:lang w:val="en-US"/>
        </w:rPr>
        <w:t xml:space="preserve"> can be transmitted to the neonate, usually at delivery, resulting in ocular and/or anogenital infection</w:t>
      </w:r>
      <w:r w:rsidR="00DA0248">
        <w:rPr>
          <w:lang w:val="en-US"/>
        </w:rPr>
        <w:t>.</w:t>
      </w:r>
      <w:r w:rsidR="00855869" w:rsidRPr="00855869">
        <w:rPr>
          <w:lang w:val="en-US"/>
        </w:rPr>
        <w:t xml:space="preserve"> </w:t>
      </w:r>
      <w:r w:rsidR="00855869" w:rsidRPr="00807011">
        <w:rPr>
          <w:lang w:val="en-US"/>
        </w:rPr>
        <w:t xml:space="preserve">Acute purulent conjunctivitis occurs in the newborn usually 2-5 days after birth. </w:t>
      </w:r>
      <w:r w:rsidR="00D72829">
        <w:rPr>
          <w:lang w:val="en-US"/>
        </w:rPr>
        <w:t>Eyelid</w:t>
      </w:r>
      <w:r w:rsidR="00855869" w:rsidRPr="00807011">
        <w:rPr>
          <w:lang w:val="en-US"/>
        </w:rPr>
        <w:t xml:space="preserve"> oedema and chemosis</w:t>
      </w:r>
      <w:r w:rsidR="0087398E">
        <w:rPr>
          <w:lang w:val="en-US"/>
        </w:rPr>
        <w:t xml:space="preserve"> can progress rapidly to </w:t>
      </w:r>
      <w:r w:rsidR="00422E03">
        <w:rPr>
          <w:lang w:val="en-US"/>
        </w:rPr>
        <w:t xml:space="preserve">keratitis and endophthalmitis. </w:t>
      </w:r>
      <w:r w:rsidR="0087398E">
        <w:rPr>
          <w:lang w:val="en-US"/>
        </w:rPr>
        <w:t xml:space="preserve">This </w:t>
      </w:r>
      <w:r w:rsidR="00422E03">
        <w:rPr>
          <w:lang w:val="en-US"/>
        </w:rPr>
        <w:t>requires early recognition and treatment</w:t>
      </w:r>
      <w:r w:rsidR="0087398E">
        <w:rPr>
          <w:lang w:val="en-US"/>
        </w:rPr>
        <w:t xml:space="preserve"> to avert blindness</w:t>
      </w:r>
      <w:r w:rsidR="00422E03">
        <w:rPr>
          <w:lang w:val="en-US"/>
        </w:rPr>
        <w:t xml:space="preserve">. </w:t>
      </w:r>
    </w:p>
    <w:p w:rsidR="00E77BE5" w:rsidRDefault="00E77BE5">
      <w:r w:rsidRPr="008A0F8E">
        <w:rPr>
          <w:b/>
          <w:lang w:val="en-US"/>
        </w:rPr>
        <w:t>Other sites</w:t>
      </w:r>
      <w:r>
        <w:rPr>
          <w:lang w:val="en-US"/>
        </w:rPr>
        <w:t xml:space="preserve">: </w:t>
      </w:r>
    </w:p>
    <w:p w:rsidR="00013C13" w:rsidRPr="00013C13" w:rsidRDefault="00855869" w:rsidP="00013C13">
      <w:pPr>
        <w:rPr>
          <w:lang w:val="en-US"/>
        </w:rPr>
      </w:pPr>
      <w:r>
        <w:rPr>
          <w:lang w:val="en-US"/>
        </w:rPr>
        <w:t>Rectal infection</w:t>
      </w:r>
      <w:r w:rsidR="00644EE5">
        <w:rPr>
          <w:lang w:val="en-US"/>
        </w:rPr>
        <w:t>s</w:t>
      </w:r>
      <w:r>
        <w:rPr>
          <w:lang w:val="en-US"/>
        </w:rPr>
        <w:t xml:space="preserve"> are usually asymptomatic</w:t>
      </w:r>
      <w:r w:rsidR="00644EE5">
        <w:rPr>
          <w:lang w:val="en-US"/>
        </w:rPr>
        <w:t>.</w:t>
      </w:r>
      <w:r>
        <w:rPr>
          <w:lang w:val="en-US"/>
        </w:rPr>
        <w:t xml:space="preserve"> </w:t>
      </w:r>
      <w:r w:rsidR="00DC0F46">
        <w:rPr>
          <w:lang w:val="en-US"/>
        </w:rPr>
        <w:t>If symptoms occur they</w:t>
      </w:r>
      <w:r w:rsidR="003F3F24" w:rsidRPr="001D7699">
        <w:rPr>
          <w:lang w:val="en-US"/>
        </w:rPr>
        <w:t xml:space="preserve"> </w:t>
      </w:r>
      <w:r w:rsidR="00013C13" w:rsidRPr="001D7699">
        <w:rPr>
          <w:lang w:val="en-US"/>
        </w:rPr>
        <w:t xml:space="preserve">may </w:t>
      </w:r>
      <w:r w:rsidR="00DC0F46">
        <w:rPr>
          <w:lang w:val="en-US"/>
        </w:rPr>
        <w:t>include</w:t>
      </w:r>
      <w:r w:rsidR="00DC0F46" w:rsidRPr="001D7699">
        <w:rPr>
          <w:lang w:val="en-US"/>
        </w:rPr>
        <w:t xml:space="preserve"> </w:t>
      </w:r>
      <w:r w:rsidR="006373E9" w:rsidRPr="00013C13">
        <w:rPr>
          <w:lang w:val="en-US"/>
        </w:rPr>
        <w:t>pruritus</w:t>
      </w:r>
      <w:r w:rsidR="00013C13" w:rsidRPr="00013C13">
        <w:rPr>
          <w:lang w:val="en-US"/>
        </w:rPr>
        <w:t>, mucopurulent discharge, rectal</w:t>
      </w:r>
      <w:r w:rsidR="00712AD0">
        <w:rPr>
          <w:lang w:val="en-US"/>
        </w:rPr>
        <w:t xml:space="preserve"> pain and </w:t>
      </w:r>
      <w:r w:rsidR="00013C13" w:rsidRPr="00013C13">
        <w:rPr>
          <w:lang w:val="en-US"/>
        </w:rPr>
        <w:t>bleeding or proctitis.</w:t>
      </w:r>
      <w:r w:rsidR="00384B2C">
        <w:rPr>
          <w:lang w:val="en-US"/>
        </w:rPr>
        <w:t xml:space="preserve"> </w:t>
      </w:r>
      <w:r w:rsidR="00384B2C" w:rsidRPr="00384B2C">
        <w:rPr>
          <w:lang w:val="en-US"/>
        </w:rPr>
        <w:t>The prevalence of rectal infection in women is positively correlated with the duration of endocervical infection</w:t>
      </w:r>
      <w:r w:rsidR="00F44B2F">
        <w:rPr>
          <w:lang w:val="en-US"/>
        </w:rPr>
        <w:t>.</w:t>
      </w:r>
      <w:r w:rsidR="00384B2C" w:rsidRPr="00384B2C">
        <w:rPr>
          <w:lang w:val="en-US"/>
        </w:rPr>
        <w:t xml:space="preserve"> </w:t>
      </w:r>
    </w:p>
    <w:p w:rsidR="00D0009B" w:rsidRDefault="001E0F95" w:rsidP="001D7699">
      <w:pPr>
        <w:rPr>
          <w:lang w:val="en-US"/>
        </w:rPr>
      </w:pPr>
      <w:r w:rsidRPr="001E0F95">
        <w:rPr>
          <w:lang w:val="en-US"/>
        </w:rPr>
        <w:lastRenderedPageBreak/>
        <w:t>Pharyngeal infections may be an important source of urethral and perhaps rectal infections in men who have sex with men (MSM).</w:t>
      </w:r>
      <w:r>
        <w:rPr>
          <w:lang w:val="en-US"/>
        </w:rPr>
        <w:t xml:space="preserve"> </w:t>
      </w:r>
      <w:r w:rsidR="004820AD">
        <w:rPr>
          <w:lang w:val="en-US"/>
        </w:rPr>
        <w:t>It is estimated that 90% of p</w:t>
      </w:r>
      <w:r w:rsidR="00013C13" w:rsidRPr="001D7699">
        <w:rPr>
          <w:lang w:val="en-US"/>
        </w:rPr>
        <w:t>haryngeal infection</w:t>
      </w:r>
      <w:r w:rsidR="00D72829">
        <w:rPr>
          <w:lang w:val="en-US"/>
        </w:rPr>
        <w:t>s</w:t>
      </w:r>
      <w:r w:rsidR="004820AD">
        <w:rPr>
          <w:lang w:val="en-US"/>
        </w:rPr>
        <w:t xml:space="preserve"> </w:t>
      </w:r>
      <w:r w:rsidR="00D72829">
        <w:rPr>
          <w:lang w:val="en-US"/>
        </w:rPr>
        <w:t xml:space="preserve">are </w:t>
      </w:r>
      <w:r w:rsidR="004820AD">
        <w:rPr>
          <w:lang w:val="en-US"/>
        </w:rPr>
        <w:t>asymptomatic with</w:t>
      </w:r>
      <w:r w:rsidR="00013C13" w:rsidRPr="001D7699">
        <w:rPr>
          <w:lang w:val="en-US"/>
        </w:rPr>
        <w:t xml:space="preserve"> a spontaneous cure rate reported as 100% at 12 weeks</w:t>
      </w:r>
      <w:r w:rsidR="00947293">
        <w:rPr>
          <w:lang w:val="en-US"/>
        </w:rPr>
        <w:t xml:space="preserve"> </w:t>
      </w:r>
      <w:r w:rsidR="00947293">
        <w:rPr>
          <w:lang w:val="en-US"/>
        </w:rPr>
        <w:fldChar w:fldCharType="begin"/>
      </w:r>
      <w:r w:rsidR="008E71EF">
        <w:rPr>
          <w:lang w:val="en-US"/>
        </w:rPr>
        <w:instrText xml:space="preserve"> ADDIN EN.CITE &lt;EndNote&gt;&lt;Cite&gt;&lt;Author&gt;Shim&lt;/Author&gt;&lt;Year&gt;2011&lt;/Year&gt;&lt;RecNum&gt;17&lt;/RecNum&gt;&lt;DisplayText&gt;(16)&lt;/DisplayText&gt;&lt;record&gt;&lt;rec-number&gt;17&lt;/rec-number&gt;&lt;foreign-keys&gt;&lt;key app="EN" db-id="fzaaxasxops2faezrzkxwvvy0ffap0tvxwfx" timestamp="1539229689"&gt;17&lt;/key&gt;&lt;/foreign-keys&gt;&lt;ref-type name="Journal Article"&gt;17&lt;/ref-type&gt;&lt;contributors&gt;&lt;authors&gt;&lt;author&gt;BS Shim &lt;/author&gt;&lt;/authors&gt;&lt;/contributors&gt;&lt;titles&gt;&lt;title&gt;Current concepts in bacterial sexually transmitted diseases&lt;/title&gt;&lt;secondary-title&gt;Korean J Urol.&lt;/secondary-title&gt;&lt;/titles&gt;&lt;periodical&gt;&lt;full-title&gt;Korean J Urol.&lt;/full-title&gt;&lt;/periodical&gt;&lt;pages&gt;589-97&lt;/pages&gt;&lt;volume&gt;52&lt;/volume&gt;&lt;number&gt;9&lt;/number&gt;&lt;edition&gt;2011 Sep 28&lt;/edition&gt;&lt;dates&gt;&lt;year&gt;2011&lt;/year&gt;&lt;/dates&gt;&lt;urls&gt;&lt;related-urls&gt;&lt;url&gt;&lt;style face="underline" font="default" size="100%"&gt;https://www.ncbi.nlm.nih.gov/pubmed/22025952&lt;/style&gt;&lt;/url&gt;&lt;/related-urls&gt;&lt;/urls&gt;&lt;electronic-resource-num&gt;10.4111/kju.2011.52.9.589&lt;/electronic-resource-num&gt;&lt;/record&gt;&lt;/Cite&gt;&lt;/EndNote&gt;</w:instrText>
      </w:r>
      <w:r w:rsidR="00947293">
        <w:rPr>
          <w:lang w:val="en-US"/>
        </w:rPr>
        <w:fldChar w:fldCharType="separate"/>
      </w:r>
      <w:r w:rsidR="008E71EF">
        <w:rPr>
          <w:noProof/>
          <w:lang w:val="en-US"/>
        </w:rPr>
        <w:t>(16)</w:t>
      </w:r>
      <w:r w:rsidR="00947293">
        <w:rPr>
          <w:lang w:val="en-US"/>
        </w:rPr>
        <w:fldChar w:fldCharType="end"/>
      </w:r>
      <w:r w:rsidR="00947293">
        <w:rPr>
          <w:lang w:val="en-US"/>
        </w:rPr>
        <w:t>.</w:t>
      </w:r>
    </w:p>
    <w:p w:rsidR="00A202A6" w:rsidRDefault="00855869" w:rsidP="00855869">
      <w:pPr>
        <w:rPr>
          <w:lang w:val="en-US"/>
        </w:rPr>
      </w:pPr>
      <w:r w:rsidRPr="00807011">
        <w:rPr>
          <w:lang w:val="en-US"/>
        </w:rPr>
        <w:t>Gonococcal conjunctivitis</w:t>
      </w:r>
      <w:r w:rsidR="00A41BE5">
        <w:rPr>
          <w:lang w:val="en-US"/>
        </w:rPr>
        <w:t>, though rare,</w:t>
      </w:r>
      <w:r w:rsidRPr="00807011">
        <w:rPr>
          <w:lang w:val="en-US"/>
        </w:rPr>
        <w:t xml:space="preserve"> is </w:t>
      </w:r>
      <w:r w:rsidR="00A202A6">
        <w:rPr>
          <w:lang w:val="en-US"/>
        </w:rPr>
        <w:t>a medical emergency</w:t>
      </w:r>
      <w:r w:rsidR="00053253">
        <w:rPr>
          <w:lang w:val="en-US"/>
        </w:rPr>
        <w:t xml:space="preserve"> at any age</w:t>
      </w:r>
      <w:r w:rsidR="0087398E">
        <w:rPr>
          <w:lang w:val="en-US"/>
        </w:rPr>
        <w:t>. I</w:t>
      </w:r>
      <w:r w:rsidRPr="00807011">
        <w:rPr>
          <w:lang w:val="en-US"/>
        </w:rPr>
        <w:t>n adults</w:t>
      </w:r>
      <w:r w:rsidR="0087398E">
        <w:rPr>
          <w:lang w:val="en-US"/>
        </w:rPr>
        <w:t xml:space="preserve"> it</w:t>
      </w:r>
      <w:r w:rsidR="00ED3C76">
        <w:rPr>
          <w:lang w:val="en-US"/>
        </w:rPr>
        <w:t xml:space="preserve"> </w:t>
      </w:r>
      <w:r w:rsidR="00A41BE5">
        <w:rPr>
          <w:lang w:val="en-US"/>
        </w:rPr>
        <w:t>is</w:t>
      </w:r>
      <w:r w:rsidR="00A41BE5" w:rsidRPr="00807011">
        <w:rPr>
          <w:lang w:val="en-US"/>
        </w:rPr>
        <w:t xml:space="preserve"> </w:t>
      </w:r>
      <w:r w:rsidRPr="00807011">
        <w:rPr>
          <w:lang w:val="en-US"/>
        </w:rPr>
        <w:t>often attributed to auto-inoculation.</w:t>
      </w:r>
      <w:r w:rsidR="0035052A">
        <w:rPr>
          <w:lang w:val="en-US"/>
        </w:rPr>
        <w:t xml:space="preserve"> </w:t>
      </w:r>
      <w:r w:rsidR="000812F6">
        <w:rPr>
          <w:lang w:val="en-US"/>
        </w:rPr>
        <w:t xml:space="preserve">The clinical presentation ranges from mildly symptomatic </w:t>
      </w:r>
      <w:r w:rsidR="00A06C7B">
        <w:rPr>
          <w:lang w:val="en-US"/>
        </w:rPr>
        <w:t xml:space="preserve">to marked photophobia </w:t>
      </w:r>
      <w:r w:rsidR="0035052A">
        <w:rPr>
          <w:lang w:val="en-US"/>
        </w:rPr>
        <w:t>with purulent discharge and formation of crusts</w:t>
      </w:r>
      <w:r w:rsidR="00A06C7B">
        <w:rPr>
          <w:lang w:val="en-US"/>
        </w:rPr>
        <w:t xml:space="preserve"> accompanied by sore red eyes</w:t>
      </w:r>
      <w:r w:rsidR="00303B33">
        <w:rPr>
          <w:lang w:val="en-US"/>
        </w:rPr>
        <w:t xml:space="preserve"> </w:t>
      </w:r>
      <w:r w:rsidR="00303B33">
        <w:rPr>
          <w:lang w:val="en-US"/>
        </w:rPr>
        <w:fldChar w:fldCharType="begin"/>
      </w:r>
      <w:r w:rsidR="008E71EF">
        <w:rPr>
          <w:lang w:val="en-US"/>
        </w:rPr>
        <w:instrText xml:space="preserve"> ADDIN EN.CITE &lt;EndNote&gt;&lt;Cite&gt;&lt;Author&gt;McAnena&lt;/Author&gt;&lt;Year&gt;2015&lt;/Year&gt;&lt;RecNum&gt;18&lt;/RecNum&gt;&lt;DisplayText&gt;(17, 18)&lt;/DisplayText&gt;&lt;record&gt;&lt;rec-number&gt;18&lt;/rec-number&gt;&lt;foreign-keys&gt;&lt;key app="EN" db-id="fzaaxasxops2faezrzkxwvvy0ffap0tvxwfx" timestamp="1539229949"&gt;18&lt;/key&gt;&lt;/foreign-keys&gt;&lt;ref-type name="Journal Article"&gt;17&lt;/ref-type&gt;&lt;contributors&gt;&lt;authors&gt;&lt;author&gt;L McAnena&lt;/author&gt;&lt;author&gt;Knowles, SJ&lt;/author&gt;&lt;author&gt;Curry, A&lt;/author&gt;&lt;author&gt;Cassidy, L&lt;/author&gt;&lt;/authors&gt;&lt;/contributors&gt;&lt;titles&gt;&lt;title&gt;Prevalence of gonococcal conjunctivitis in adults and neonates&lt;/title&gt;&lt;secondary-title&gt;Eye (Lond)&lt;/secondary-title&gt;&lt;/titles&gt;&lt;periodical&gt;&lt;full-title&gt;Eye (Lond)&lt;/full-title&gt;&lt;/periodical&gt;&lt;pages&gt;875-80&lt;/pages&gt;&lt;volume&gt;29&lt;/volume&gt;&lt;number&gt;7&lt;/number&gt;&lt;edition&gt;2015 Apr 24&lt;/edition&gt;&lt;dates&gt;&lt;year&gt;2015&lt;/year&gt;&lt;/dates&gt;&lt;urls&gt;&lt;related-urls&gt;&lt;url&gt;&lt;style face="underline" font="default" size="100%"&gt;https://www.ncbi.nlm.nih.gov/pubmed/25907207&lt;/style&gt;&lt;/url&gt;&lt;/related-urls&gt;&lt;/urls&gt;&lt;electronic-resource-num&gt;10.1038/eye.2015.57&lt;/electronic-resource-num&gt;&lt;/record&gt;&lt;/Cite&gt;&lt;Cite&gt;&lt;Author&gt;Costumbrado&lt;/Author&gt;&lt;Year&gt;2018&lt;/Year&gt;&lt;RecNum&gt;19&lt;/RecNum&gt;&lt;record&gt;&lt;rec-number&gt;19&lt;/rec-number&gt;&lt;foreign-keys&gt;&lt;key app="EN" db-id="fzaaxasxops2faezrzkxwvvy0ffap0tvxwfx" timestamp="1539230376"&gt;19&lt;/key&gt;&lt;/foreign-keys&gt;&lt;ref-type name="Book"&gt;6&lt;/ref-type&gt;&lt;contributors&gt;&lt;authors&gt;&lt;author&gt;J Costumbrado&lt;/author&gt;&lt;author&gt;Ghassemzadeh, S&lt;/author&gt;&lt;/authors&gt;&lt;/contributors&gt;&lt;titles&gt;&lt;title&gt;Conjunctivitis, Gonococcal&lt;/title&gt;&lt;secondary-title&gt;StatPearls [Internet]&lt;/secondary-title&gt;&lt;/titles&gt;&lt;dates&gt;&lt;year&gt;2018&lt;/year&gt;&lt;pub-dates&gt;&lt;date&gt;[Updated 2018 Jun 23]&lt;/date&gt;&lt;/pub-dates&gt;&lt;/dates&gt;&lt;pub-location&gt;Treasure Island (FL)&lt;/pub-location&gt;&lt;publisher&gt;StatPearls Publishing LLC&lt;/publisher&gt;&lt;urls&gt;&lt;related-urls&gt;&lt;url&gt;&lt;style face="underline" font="default" size="100%"&gt;https://www.ncbi.nlm.nih.gov/books/NBK459289/&lt;/style&gt;&lt;/url&gt;&lt;/related-urls&gt;&lt;/urls&gt;&lt;/record&gt;&lt;/Cite&gt;&lt;/EndNote&gt;</w:instrText>
      </w:r>
      <w:r w:rsidR="00303B33">
        <w:rPr>
          <w:lang w:val="en-US"/>
        </w:rPr>
        <w:fldChar w:fldCharType="separate"/>
      </w:r>
      <w:r w:rsidR="008E71EF">
        <w:rPr>
          <w:noProof/>
          <w:lang w:val="en-US"/>
        </w:rPr>
        <w:t>(17, 18)</w:t>
      </w:r>
      <w:r w:rsidR="00303B33">
        <w:rPr>
          <w:lang w:val="en-US"/>
        </w:rPr>
        <w:fldChar w:fldCharType="end"/>
      </w:r>
      <w:r w:rsidR="00303B33">
        <w:rPr>
          <w:lang w:val="en-US"/>
        </w:rPr>
        <w:t xml:space="preserve">. </w:t>
      </w:r>
      <w:r w:rsidR="0035052A">
        <w:rPr>
          <w:lang w:val="en-US"/>
        </w:rPr>
        <w:t>Gonococcal conjunctivitis</w:t>
      </w:r>
      <w:r w:rsidR="00DE647C">
        <w:rPr>
          <w:lang w:val="en-US"/>
        </w:rPr>
        <w:t xml:space="preserve"> is sight threatening</w:t>
      </w:r>
      <w:r w:rsidR="00303B33">
        <w:rPr>
          <w:lang w:val="en-US"/>
        </w:rPr>
        <w:t xml:space="preserve"> </w:t>
      </w:r>
      <w:r w:rsidR="00303B33">
        <w:rPr>
          <w:lang w:val="en-US"/>
        </w:rPr>
        <w:fldChar w:fldCharType="begin"/>
      </w:r>
      <w:r w:rsidR="006A01D0">
        <w:rPr>
          <w:lang w:val="en-US"/>
        </w:rPr>
        <w:instrText xml:space="preserve"> ADDIN EN.CITE &lt;EndNote&gt;&lt;Cite&gt;&lt;Author&gt;Costumbrado&lt;/Author&gt;&lt;Year&gt;2018&lt;/Year&gt;&lt;RecNum&gt;19&lt;/RecNum&gt;&lt;DisplayText&gt;(18, 19)&lt;/DisplayText&gt;&lt;record&gt;&lt;rec-number&gt;19&lt;/rec-number&gt;&lt;foreign-keys&gt;&lt;key app="EN" db-id="fzaaxasxops2faezrzkxwvvy0ffap0tvxwfx" timestamp="1539230376"&gt;19&lt;/key&gt;&lt;/foreign-keys&gt;&lt;ref-type name="Book"&gt;6&lt;/ref-type&gt;&lt;contributors&gt;&lt;authors&gt;&lt;author&gt;J Costumbrado&lt;/author&gt;&lt;author&gt;Ghassemzadeh, S&lt;/author&gt;&lt;/authors&gt;&lt;/contributors&gt;&lt;titles&gt;&lt;title&gt;Conjunctivitis, Gonococcal&lt;/title&gt;&lt;secondary-title&gt;StatPearls [Internet]&lt;/secondary-title&gt;&lt;/titles&gt;&lt;dates&gt;&lt;year&gt;2018&lt;/year&gt;&lt;pub-dates&gt;&lt;date&gt;[Updated 2018 Jun 23]&lt;/date&gt;&lt;/pub-dates&gt;&lt;/dates&gt;&lt;pub-location&gt;Treasure Island (FL)&lt;/pub-location&gt;&lt;publisher&gt;StatPearls Publishing LLC&lt;/publisher&gt;&lt;urls&gt;&lt;related-urls&gt;&lt;url&gt;&lt;style face="underline" font="default" size="100%"&gt;https://www.ncbi.nlm.nih.gov/books/NBK459289/&lt;/style&gt;&lt;/url&gt;&lt;/related-urls&gt;&lt;/urls&gt;&lt;/record&gt;&lt;/Cite&gt;&lt;Cite&gt;&lt;Author&gt;Dolange&lt;/Author&gt;&lt;Year&gt;2018&lt;/Year&gt;&lt;RecNum&gt;20&lt;/RecNum&gt;&lt;record&gt;&lt;rec-number&gt;20&lt;/rec-number&gt;&lt;foreign-keys&gt;&lt;key app="EN" db-id="fzaaxasxops2faezrzkxwvvy0ffap0tvxwfx" timestamp="1539230820"&gt;20&lt;/key&gt;&lt;/foreign-keys&gt;&lt;ref-type name="Journal Article"&gt;17&lt;/ref-type&gt;&lt;contributors&gt;&lt;authors&gt;&lt;author&gt;V Dolange&lt;/author&gt;&lt;author&gt;Churchward, CP&lt;/author&gt;&lt;author&gt;Christodoulides, M&lt;/author&gt;&lt;author&gt;Snyder, LAS&lt;/author&gt;&lt;/authors&gt;&lt;/contributors&gt;&lt;titles&gt;&lt;title&gt;The growing threat of gonococcal blindness&lt;/title&gt;&lt;secondary-title&gt;Antibiotics (Basel)&lt;/secondary-title&gt;&lt;/titles&gt;&lt;periodical&gt;&lt;full-title&gt;Antibiotics (Basel)&lt;/full-title&gt;&lt;/periodical&gt;&lt;pages&gt;E59&lt;/pages&gt;&lt;volume&gt;7&lt;/volume&gt;&lt;number&gt;3&lt;/number&gt;&lt;dates&gt;&lt;year&gt;2018&lt;/year&gt;&lt;/dates&gt;&lt;urls&gt;&lt;related-urls&gt;&lt;url&gt;&lt;style face="underline" font="default" size="100%"&gt;https://www.ncbi.nlm.nih.gov/pubmed/30002340&lt;/style&gt;&lt;/url&gt;&lt;/related-urls&gt;&lt;/urls&gt;&lt;electronic-resource-num&gt;10.3390/antibiotics7030059&lt;/electronic-resource-num&gt;&lt;/record&gt;&lt;/Cite&gt;&lt;/EndNote&gt;</w:instrText>
      </w:r>
      <w:r w:rsidR="00303B33">
        <w:rPr>
          <w:lang w:val="en-US"/>
        </w:rPr>
        <w:fldChar w:fldCharType="separate"/>
      </w:r>
      <w:r w:rsidR="008E71EF">
        <w:rPr>
          <w:noProof/>
          <w:lang w:val="en-US"/>
        </w:rPr>
        <w:t>(18, 19)</w:t>
      </w:r>
      <w:r w:rsidR="00303B33">
        <w:rPr>
          <w:lang w:val="en-US"/>
        </w:rPr>
        <w:fldChar w:fldCharType="end"/>
      </w:r>
      <w:r w:rsidR="00BA32A3">
        <w:rPr>
          <w:lang w:val="en-US"/>
        </w:rPr>
        <w:t xml:space="preserve"> </w:t>
      </w:r>
      <w:r w:rsidR="00DE647C">
        <w:rPr>
          <w:lang w:val="en-US"/>
        </w:rPr>
        <w:t>and must be treated urgently.</w:t>
      </w:r>
    </w:p>
    <w:p w:rsidR="00855869" w:rsidRDefault="00E70421" w:rsidP="005968FF">
      <w:pPr>
        <w:rPr>
          <w:lang w:val="en-US"/>
        </w:rPr>
      </w:pPr>
      <w:r w:rsidRPr="00E70421">
        <w:rPr>
          <w:lang w:val="en-US"/>
        </w:rPr>
        <w:t>Disseminated gonococcal infection (DGI)</w:t>
      </w:r>
      <w:r w:rsidR="005968FF">
        <w:rPr>
          <w:lang w:val="en-US"/>
        </w:rPr>
        <w:t xml:space="preserve"> can lead to a range of clinical symptoms including arthritis</w:t>
      </w:r>
      <w:r w:rsidR="005968FF" w:rsidRPr="005968FF">
        <w:t xml:space="preserve"> </w:t>
      </w:r>
      <w:r w:rsidR="005968FF" w:rsidRPr="005968FF">
        <w:rPr>
          <w:lang w:val="en-US"/>
        </w:rPr>
        <w:t>or arthralgias, tenosynovitis, and multiple skin lesions</w:t>
      </w:r>
      <w:r w:rsidR="00A6599E">
        <w:rPr>
          <w:lang w:val="en-US"/>
        </w:rPr>
        <w:t>.</w:t>
      </w:r>
      <w:r w:rsidR="005968FF">
        <w:rPr>
          <w:lang w:val="en-US"/>
        </w:rPr>
        <w:t xml:space="preserve"> </w:t>
      </w:r>
      <w:r w:rsidR="00053253" w:rsidRPr="00E70421">
        <w:rPr>
          <w:lang w:val="en-US"/>
        </w:rPr>
        <w:t>Bacter</w:t>
      </w:r>
      <w:r w:rsidR="00053253">
        <w:rPr>
          <w:lang w:val="en-US"/>
        </w:rPr>
        <w:t>a</w:t>
      </w:r>
      <w:r w:rsidR="00053253" w:rsidRPr="00E70421">
        <w:rPr>
          <w:lang w:val="en-US"/>
        </w:rPr>
        <w:t>emia</w:t>
      </w:r>
      <w:r w:rsidR="00053253">
        <w:rPr>
          <w:lang w:val="en-US"/>
        </w:rPr>
        <w:t>,</w:t>
      </w:r>
      <w:r w:rsidR="00053253" w:rsidRPr="00E70421">
        <w:rPr>
          <w:lang w:val="en-US"/>
        </w:rPr>
        <w:t xml:space="preserve"> fever,</w:t>
      </w:r>
      <w:r w:rsidR="00053253">
        <w:rPr>
          <w:lang w:val="en-US"/>
        </w:rPr>
        <w:t xml:space="preserve"> </w:t>
      </w:r>
      <w:r w:rsidR="00053253" w:rsidRPr="00E70421">
        <w:rPr>
          <w:lang w:val="en-US"/>
        </w:rPr>
        <w:t>endocarditis and meningitis have been</w:t>
      </w:r>
      <w:r w:rsidR="00053253">
        <w:rPr>
          <w:lang w:val="en-US"/>
        </w:rPr>
        <w:t xml:space="preserve"> also been </w:t>
      </w:r>
      <w:r w:rsidR="00053253" w:rsidRPr="00E70421">
        <w:rPr>
          <w:lang w:val="en-US"/>
        </w:rPr>
        <w:t>reported</w:t>
      </w:r>
      <w:r w:rsidR="00053253">
        <w:rPr>
          <w:lang w:val="en-US"/>
        </w:rPr>
        <w:t xml:space="preserve"> with DGI </w:t>
      </w:r>
      <w:r w:rsidR="00053253">
        <w:rPr>
          <w:lang w:val="en-US"/>
        </w:rPr>
        <w:fldChar w:fldCharType="begin"/>
      </w:r>
      <w:r w:rsidR="008E71EF">
        <w:rPr>
          <w:lang w:val="en-US"/>
        </w:rPr>
        <w:instrText xml:space="preserve"> ADDIN EN.CITE &lt;EndNote&gt;&lt;Cite&gt;&lt;Author&gt;MH Lee&lt;/Author&gt;&lt;Year&gt;2015&lt;/Year&gt;&lt;RecNum&gt;21&lt;/RecNum&gt;&lt;DisplayText&gt;(20)&lt;/DisplayText&gt;&lt;record&gt;&lt;rec-number&gt;21&lt;/rec-number&gt;&lt;foreign-keys&gt;&lt;key app="EN" db-id="fzaaxasxops2faezrzkxwvvy0ffap0tvxwfx" timestamp="1539231187"&gt;21&lt;/key&gt;&lt;/foreign-keys&gt;&lt;ref-type name="Journal Article"&gt;17&lt;/ref-type&gt;&lt;contributors&gt;&lt;authors&gt;&lt;author&gt;MH Lee&lt;/author&gt;&lt;author&gt;Byun, J&lt;/author&gt;&lt;author&gt;Jung, M&lt;/author&gt;&lt;author&gt;Yang, JJ&lt;/author&gt;&lt;author&gt;Park, K-H&lt;/author&gt;&lt;author&gt;Moon, S-Y&lt;/author&gt;&lt;author&gt;Lee, HJ&lt;/author&gt;&lt;author&gt;Lee, MS&lt;/author&gt;&lt;/authors&gt;&lt;/contributors&gt;&lt;titles&gt;&lt;title&gt;Disseminated gonococcal infection presenting as bacteremia and liver abscesses in a healthy adult&lt;/title&gt;&lt;secondary-title&gt; Infect Chemother&lt;/secondary-title&gt;&lt;/titles&gt;&lt;pages&gt;60-3&lt;/pages&gt;&lt;volume&gt;47&lt;/volume&gt;&lt;number&gt;1&lt;/number&gt;&lt;dates&gt;&lt;year&gt;2015&lt;/year&gt;&lt;/dates&gt;&lt;urls&gt;&lt;related-urls&gt;&lt;url&gt;&lt;style face="underline" font="default" size="100%"&gt;https://www.ncbi.nlm.nih.gov/pmc/articles/PMC4384456/&lt;/style&gt;&lt;/url&gt;&lt;/related-urls&gt;&lt;/urls&gt;&lt;electronic-resource-num&gt;10.3947/ic.2015.47.1.60&lt;/electronic-resource-num&gt;&lt;/record&gt;&lt;/Cite&gt;&lt;/EndNote&gt;</w:instrText>
      </w:r>
      <w:r w:rsidR="00053253">
        <w:rPr>
          <w:lang w:val="en-US"/>
        </w:rPr>
        <w:fldChar w:fldCharType="separate"/>
      </w:r>
      <w:r w:rsidR="008E71EF">
        <w:rPr>
          <w:noProof/>
          <w:lang w:val="en-US"/>
        </w:rPr>
        <w:t>(20)</w:t>
      </w:r>
      <w:r w:rsidR="00053253">
        <w:rPr>
          <w:lang w:val="en-US"/>
        </w:rPr>
        <w:fldChar w:fldCharType="end"/>
      </w:r>
      <w:r w:rsidR="00053253">
        <w:rPr>
          <w:lang w:val="en-US"/>
        </w:rPr>
        <w:t>.</w:t>
      </w:r>
      <w:r w:rsidR="00786705">
        <w:rPr>
          <w:lang w:val="en-US"/>
        </w:rPr>
        <w:t xml:space="preserve"> </w:t>
      </w:r>
      <w:r w:rsidR="005968FF">
        <w:rPr>
          <w:lang w:val="en-US"/>
        </w:rPr>
        <w:t>DGI</w:t>
      </w:r>
      <w:r w:rsidR="005968FF" w:rsidRPr="005968FF">
        <w:rPr>
          <w:lang w:val="en-US"/>
        </w:rPr>
        <w:t xml:space="preserve"> is</w:t>
      </w:r>
      <w:r w:rsidR="006438ED">
        <w:rPr>
          <w:lang w:val="en-US"/>
        </w:rPr>
        <w:t xml:space="preserve"> estimated to occur in 0.5 to 3 </w:t>
      </w:r>
      <w:r w:rsidR="005968FF" w:rsidRPr="005968FF">
        <w:rPr>
          <w:lang w:val="en-US"/>
        </w:rPr>
        <w:t xml:space="preserve">percent of patients infected with </w:t>
      </w:r>
      <w:r w:rsidR="005968FF" w:rsidRPr="005968FF">
        <w:rPr>
          <w:i/>
          <w:lang w:val="en-US"/>
        </w:rPr>
        <w:t>N. gonorrhoeae</w:t>
      </w:r>
      <w:r w:rsidR="009A6CA0">
        <w:rPr>
          <w:i/>
          <w:lang w:val="en-US"/>
        </w:rPr>
        <w:t xml:space="preserve"> </w:t>
      </w:r>
      <w:r w:rsidR="009A6CA0" w:rsidRPr="009A6CA0">
        <w:rPr>
          <w:lang w:val="en-US"/>
        </w:rPr>
        <w:fldChar w:fldCharType="begin"/>
      </w:r>
      <w:r w:rsidR="008E71EF">
        <w:rPr>
          <w:lang w:val="en-US"/>
        </w:rPr>
        <w:instrText xml:space="preserve"> ADDIN EN.CITE &lt;EndNote&gt;&lt;Cite&gt;&lt;Author&gt;Klausner&lt;/Author&gt;&lt;Year&gt;2018&lt;/Year&gt;&lt;RecNum&gt;63&lt;/RecNum&gt;&lt;DisplayText&gt;(21)&lt;/DisplayText&gt;&lt;record&gt;&lt;rec-number&gt;63&lt;/rec-number&gt;&lt;foreign-keys&gt;&lt;key app="EN" db-id="fzaaxasxops2faezrzkxwvvy0ffap0tvxwfx" timestamp="1540869712"&gt;63&lt;/key&gt;&lt;/foreign-keys&gt;&lt;ref-type name="Web Page"&gt;12&lt;/ref-type&gt;&lt;contributors&gt;&lt;authors&gt;&lt;author&gt;JD Klausner&lt;/author&gt;&lt;/authors&gt;&lt;secondary-authors&gt;&lt;author&gt;J Marrazzo&lt;/author&gt;&lt;/secondary-authors&gt;&lt;/contributors&gt;&lt;titles&gt;&lt;title&gt;Disseminated gonococcal infection&lt;/title&gt;&lt;/titles&gt;&lt;number&gt;30 October 2018&lt;/number&gt;&lt;dates&gt;&lt;year&gt;2018&lt;/year&gt;&lt;pub-dates&gt;&lt;date&gt;17 June 2018&lt;/date&gt;&lt;/pub-dates&gt;&lt;/dates&gt;&lt;publisher&gt;UpToDate&lt;/publisher&gt;&lt;urls&gt;&lt;related-urls&gt;&lt;url&gt;&lt;style face="underline" font="default" size="100%"&gt;https://www.uptodate.com/contents/disseminated-gonococcal-infection/print&lt;/style&gt;&lt;/url&gt;&lt;/related-urls&gt;&lt;/urls&gt;&lt;/record&gt;&lt;/Cite&gt;&lt;/EndNote&gt;</w:instrText>
      </w:r>
      <w:r w:rsidR="009A6CA0" w:rsidRPr="009A6CA0">
        <w:rPr>
          <w:lang w:val="en-US"/>
        </w:rPr>
        <w:fldChar w:fldCharType="separate"/>
      </w:r>
      <w:r w:rsidR="008E71EF">
        <w:rPr>
          <w:noProof/>
          <w:lang w:val="en-US"/>
        </w:rPr>
        <w:t>(21)</w:t>
      </w:r>
      <w:r w:rsidR="009A6CA0" w:rsidRPr="009A6CA0">
        <w:rPr>
          <w:lang w:val="en-US"/>
        </w:rPr>
        <w:fldChar w:fldCharType="end"/>
      </w:r>
      <w:r w:rsidR="00A977BD">
        <w:rPr>
          <w:lang w:val="en-US"/>
        </w:rPr>
        <w:t>.</w:t>
      </w:r>
    </w:p>
    <w:p w:rsidR="002F6115" w:rsidRPr="00E9728E" w:rsidRDefault="002F6115" w:rsidP="00072886">
      <w:pPr>
        <w:pStyle w:val="Heading2"/>
        <w:rPr>
          <w:sz w:val="22"/>
        </w:rPr>
      </w:pPr>
      <w:bookmarkStart w:id="18" w:name="_Toc8202631"/>
      <w:r w:rsidRPr="00E9728E">
        <w:rPr>
          <w:sz w:val="22"/>
        </w:rPr>
        <w:t xml:space="preserve">Persons at increased risk of </w:t>
      </w:r>
      <w:r w:rsidR="00680BC7">
        <w:rPr>
          <w:sz w:val="22"/>
        </w:rPr>
        <w:t>infection</w:t>
      </w:r>
      <w:bookmarkEnd w:id="18"/>
      <w:r w:rsidR="00680BC7" w:rsidRPr="00E9728E">
        <w:rPr>
          <w:sz w:val="22"/>
        </w:rPr>
        <w:t xml:space="preserve"> </w:t>
      </w:r>
    </w:p>
    <w:p w:rsidR="00B666CC" w:rsidRDefault="00053253" w:rsidP="0046165D">
      <w:pPr>
        <w:autoSpaceDE/>
        <w:autoSpaceDN/>
        <w:adjustRightInd/>
        <w:spacing w:before="100" w:beforeAutospacing="1" w:after="100" w:afterAutospacing="1"/>
        <w:ind w:right="0"/>
      </w:pPr>
      <w:r>
        <w:t xml:space="preserve">Any person can </w:t>
      </w:r>
      <w:r w:rsidR="006438ED">
        <w:t>acquire gonococcal infection</w:t>
      </w:r>
      <w:r>
        <w:t xml:space="preserve"> through unprotected vaginal, anal or oral sex with an infected person. In Australia, peop</w:t>
      </w:r>
      <w:r w:rsidR="000B059F">
        <w:t>le at highest risk of gonococcal infection</w:t>
      </w:r>
      <w:r>
        <w:t xml:space="preserve"> are MSM, female partners of MSM, sex workers, and young Aboriginal and Torres Strait Islander people in remote areas. Infection does not confer immunity against </w:t>
      </w:r>
      <w:r w:rsidRPr="001D7699">
        <w:rPr>
          <w:i/>
        </w:rPr>
        <w:t>N. gonorrh</w:t>
      </w:r>
      <w:r>
        <w:rPr>
          <w:i/>
        </w:rPr>
        <w:t>o</w:t>
      </w:r>
      <w:r w:rsidRPr="001D7699">
        <w:rPr>
          <w:i/>
        </w:rPr>
        <w:t>ea</w:t>
      </w:r>
      <w:r>
        <w:rPr>
          <w:i/>
        </w:rPr>
        <w:t>e</w:t>
      </w:r>
      <w:r>
        <w:t xml:space="preserve">, so these groups are at risk of reinfection </w:t>
      </w:r>
      <w:r>
        <w:fldChar w:fldCharType="begin"/>
      </w:r>
      <w:r w:rsidR="008E71EF">
        <w:instrText xml:space="preserve"> ADDIN EN.CITE &lt;EndNote&gt;&lt;Cite&gt;&lt;Author&gt;Novotny&lt;/Author&gt;&lt;Year&gt;1975&lt;/Year&gt;&lt;RecNum&gt;8&lt;/RecNum&gt;&lt;DisplayText&gt;(8)&lt;/DisplayText&gt;&lt;record&gt;&lt;rec-number&gt;8&lt;/rec-number&gt;&lt;foreign-keys&gt;&lt;key app="EN" db-id="fzaaxasxops2faezrzkxwvvy0ffap0tvxwfx" timestamp="1539225780"&gt;8&lt;/key&gt;&lt;/foreign-keys&gt;&lt;ref-type name="Journal Article"&gt;17&lt;/ref-type&gt;&lt;contributors&gt;&lt;authors&gt;&lt;author&gt;P Novotny&lt;/author&gt;&lt;author&gt;Turner, WH&lt;/author&gt;&lt;/authors&gt;&lt;/contributors&gt;&lt;titles&gt;&lt;title&gt;&lt;style face="normal" font="default" size="100%"&gt;Immunological heterogeneity of pili of &lt;/style&gt;&lt;style face="italic" font="default" size="100%"&gt;Neisseria gonorrhoeae&lt;/style&gt;&lt;/title&gt;&lt;secondary-title&gt; J Gen Microbiol.&lt;/secondary-title&gt;&lt;/titles&gt;&lt;pages&gt; 87-92&lt;/pages&gt;&lt;volume&gt;89&lt;/volume&gt;&lt;number&gt;1&lt;/number&gt;&lt;dates&gt;&lt;year&gt;1975&lt;/year&gt;&lt;/dates&gt;&lt;urls&gt;&lt;related-urls&gt;&lt;url&gt;&lt;style face="underline" font="default" size="100%"&gt;https://www.ncbi.nlm.nih.gov/pubmed/50407&lt;/style&gt;&lt;/url&gt;&lt;/related-urls&gt;&lt;/urls&gt;&lt;electronic-resource-num&gt;10.1099/00221287-89-1-87 &lt;/electronic-resource-num&gt;&lt;/record&gt;&lt;/Cite&gt;&lt;/EndNote&gt;</w:instrText>
      </w:r>
      <w:r>
        <w:fldChar w:fldCharType="separate"/>
      </w:r>
      <w:r w:rsidR="008E71EF">
        <w:rPr>
          <w:noProof/>
        </w:rPr>
        <w:t>(8)</w:t>
      </w:r>
      <w:r>
        <w:fldChar w:fldCharType="end"/>
      </w:r>
      <w:r>
        <w:t xml:space="preserve">. </w:t>
      </w:r>
    </w:p>
    <w:p w:rsidR="002F6115" w:rsidRPr="00E9728E" w:rsidRDefault="002F6115" w:rsidP="00072886">
      <w:pPr>
        <w:pStyle w:val="Heading2"/>
        <w:rPr>
          <w:sz w:val="22"/>
        </w:rPr>
      </w:pPr>
      <w:bookmarkStart w:id="19" w:name="_Toc8202632"/>
      <w:r w:rsidRPr="00E9728E">
        <w:rPr>
          <w:sz w:val="22"/>
        </w:rPr>
        <w:t>Disease occurrence and public health significance</w:t>
      </w:r>
      <w:bookmarkEnd w:id="19"/>
    </w:p>
    <w:p w:rsidR="00331723" w:rsidRPr="00FF413F" w:rsidRDefault="00E70421" w:rsidP="00FD75AD">
      <w:pPr>
        <w:autoSpaceDE/>
        <w:autoSpaceDN/>
        <w:adjustRightInd/>
        <w:spacing w:before="100" w:beforeAutospacing="1" w:after="100" w:afterAutospacing="1"/>
        <w:ind w:right="0"/>
      </w:pPr>
      <w:r>
        <w:t>H</w:t>
      </w:r>
      <w:r w:rsidR="00EE0576" w:rsidRPr="00EE0576">
        <w:t>eterosexual transmission</w:t>
      </w:r>
      <w:r w:rsidR="00331723">
        <w:t xml:space="preserve"> of </w:t>
      </w:r>
      <w:r w:rsidR="006438ED">
        <w:t>gonococcal infection</w:t>
      </w:r>
      <w:r w:rsidR="00EE0576" w:rsidRPr="00EE0576">
        <w:t xml:space="preserve"> among</w:t>
      </w:r>
      <w:r>
        <w:t xml:space="preserve"> urban</w:t>
      </w:r>
      <w:r w:rsidR="00EE0576" w:rsidRPr="00EE0576">
        <w:t xml:space="preserve"> non-Indigenous communities is an emerging issue for Australia</w:t>
      </w:r>
      <w:r w:rsidR="004559AF">
        <w:t xml:space="preserve"> </w:t>
      </w:r>
      <w:r w:rsidR="004559AF">
        <w:fldChar w:fldCharType="begin"/>
      </w:r>
      <w:r w:rsidR="008E71EF">
        <w:instrText xml:space="preserve"> ADDIN EN.CITE &lt;EndNote&gt;&lt;Cite&gt;&lt;Author&gt;Jasek&lt;/Author&gt;&lt;Year&gt;2017&lt;/Year&gt;&lt;RecNum&gt;22&lt;/RecNum&gt;&lt;DisplayText&gt;(22)&lt;/DisplayText&gt;&lt;record&gt;&lt;rec-number&gt;22&lt;/rec-number&gt;&lt;foreign-keys&gt;&lt;key app="EN" db-id="fzaaxasxops2faezrzkxwvvy0ffap0tvxwfx" timestamp="1539231457"&gt;22&lt;/key&gt;&lt;/foreign-keys&gt;&lt;ref-type name="Journal Article"&gt;17&lt;/ref-type&gt;&lt;contributors&gt;&lt;authors&gt;&lt;author&gt;E Jasek&lt;/author&gt;&lt;author&gt;Chow, EP&lt;/author&gt;&lt;author&gt;Ong, JJ&lt;/author&gt;&lt;author&gt;Bradshaw, CS&lt;/author&gt;&lt;author&gt;Chen, MY&lt;/author&gt;&lt;author&gt;Hocking, JS&lt;/author&gt;&lt;author&gt;Lee, D&lt;/author&gt;&lt;author&gt;Phillips, T&lt;/author&gt;&lt;author&gt;Temple-Smith, M&lt;/author&gt;&lt;author&gt;Fehler, G&lt;/author&gt;&lt;author&gt;Fairley, CK&lt;/author&gt;&lt;/authors&gt;&lt;/contributors&gt;&lt;titles&gt;&lt;title&gt;Sexually Transmitted Infections in Melbourne, Australia from 1918 to 2016: nearly a century of data&lt;/title&gt;&lt;secondary-title&gt;Commun Dis Intell. Q. Rep.&lt;/secondary-title&gt;&lt;/titles&gt;&lt;periodical&gt;&lt;full-title&gt;Commun Dis Intell. Q. Rep.&lt;/full-title&gt;&lt;/periodical&gt;&lt;pages&gt;E212-E222&lt;/pages&gt;&lt;volume&gt;41&lt;/volume&gt;&lt;number&gt;3&lt;/number&gt;&lt;dates&gt;&lt;year&gt;2017&lt;/year&gt;&lt;/dates&gt;&lt;urls&gt;&lt;related-urls&gt;&lt;url&gt;&lt;style face="underline" font="default" size="100%"&gt;https://www.ncbi.nlm.nih.gov/pubmed/29720070&lt;/style&gt;&lt;/url&gt;&lt;/related-urls&gt;&lt;/urls&gt;&lt;custom2&gt;PMID: 29720070 &lt;/custom2&gt;&lt;/record&gt;&lt;/Cite&gt;&lt;/EndNote&gt;</w:instrText>
      </w:r>
      <w:r w:rsidR="004559AF">
        <w:fldChar w:fldCharType="separate"/>
      </w:r>
      <w:r w:rsidR="008E71EF">
        <w:rPr>
          <w:noProof/>
        </w:rPr>
        <w:t>(22)</w:t>
      </w:r>
      <w:r w:rsidR="004559AF">
        <w:fldChar w:fldCharType="end"/>
      </w:r>
      <w:r w:rsidR="004559AF">
        <w:t>.</w:t>
      </w:r>
      <w:r w:rsidR="00FA4344" w:rsidRPr="00FA4344">
        <w:t xml:space="preserve"> </w:t>
      </w:r>
      <w:r w:rsidR="00363EEC">
        <w:t>G</w:t>
      </w:r>
      <w:r w:rsidR="006438ED">
        <w:t>onococcal infection</w:t>
      </w:r>
      <w:r w:rsidR="00FA4344" w:rsidRPr="00FA4344">
        <w:t xml:space="preserve"> notification rates in Australia have increased by 63% between 2012 </w:t>
      </w:r>
      <w:r w:rsidR="00266545">
        <w:t>and 2016 (62 to 101 per 100,000 </w:t>
      </w:r>
      <w:r w:rsidR="006438ED">
        <w:t>population</w:t>
      </w:r>
      <w:r w:rsidR="00FA4344" w:rsidRPr="00FA4344">
        <w:t>). Rates increased in both men (</w:t>
      </w:r>
      <w:r w:rsidR="00786705">
        <w:t xml:space="preserve">by </w:t>
      </w:r>
      <w:r w:rsidR="00FA4344" w:rsidRPr="00FA4344">
        <w:t>72%) and women (</w:t>
      </w:r>
      <w:r w:rsidR="00786705">
        <w:t xml:space="preserve">by </w:t>
      </w:r>
      <w:r w:rsidR="00FA4344" w:rsidRPr="00FA4344">
        <w:t>43%)</w:t>
      </w:r>
      <w:r w:rsidR="004559AF">
        <w:t xml:space="preserve"> </w:t>
      </w:r>
      <w:r w:rsidR="004559AF">
        <w:fldChar w:fldCharType="begin"/>
      </w:r>
      <w:r w:rsidR="008E71EF">
        <w:instrText xml:space="preserve"> ADDIN EN.CITE &lt;EndNote&gt;&lt;Cite&gt;&lt;Author&gt;The Kirby Institute&lt;/Author&gt;&lt;Year&gt;2017&lt;/Year&gt;&lt;RecNum&gt;23&lt;/RecNum&gt;&lt;DisplayText&gt;(23)&lt;/DisplayText&gt;&lt;record&gt;&lt;rec-number&gt;23&lt;/rec-number&gt;&lt;foreign-keys&gt;&lt;key app="EN" db-id="fzaaxasxops2faezrzkxwvvy0ffap0tvxwfx" timestamp="1539231808"&gt;23&lt;/key&gt;&lt;/foreign-keys&gt;&lt;ref-type name="Report"&gt;27&lt;/ref-type&gt;&lt;contributors&gt;&lt;authors&gt;&lt;author&gt;The Kirby Institute,&lt;/author&gt;&lt;/authors&gt;&lt;secondary-authors&gt;&lt;author&gt;The University of NSW&lt;/author&gt;&lt;/secondary-authors&gt;&lt;/contributors&gt;&lt;titles&gt;&lt;title&gt;Annual Surveillance Report on HIV, viral hepatitis and STIs in Australia 2017&lt;/title&gt;&lt;/titles&gt;&lt;pages&gt;202&lt;/pages&gt;&lt;dates&gt;&lt;year&gt;2017&lt;/year&gt;&lt;/dates&gt;&lt;pub-location&gt;Sydney&lt;/pub-location&gt;&lt;publisher&gt;The Kirby Institute for infection and immunity in society&lt;/publisher&gt;&lt;urls&gt;&lt;related-urls&gt;&lt;url&gt;&lt;style face="underline" font="default" size="100%"&gt;www.kirby.unsw.edu.au/report/annual-surveillance-report-hiv-viral-hepatitis-and-stis-australia-2017&lt;/style&gt;&lt;/url&gt;&lt;/related-urls&gt;&lt;/urls&gt;&lt;/record&gt;&lt;/Cite&gt;&lt;/EndNote&gt;</w:instrText>
      </w:r>
      <w:r w:rsidR="004559AF">
        <w:fldChar w:fldCharType="separate"/>
      </w:r>
      <w:r w:rsidR="008E71EF">
        <w:rPr>
          <w:noProof/>
        </w:rPr>
        <w:t>(23)</w:t>
      </w:r>
      <w:r w:rsidR="004559AF">
        <w:fldChar w:fldCharType="end"/>
      </w:r>
      <w:r w:rsidR="004559AF">
        <w:t>.</w:t>
      </w:r>
      <w:r w:rsidR="00FA4344" w:rsidRPr="00FA4344">
        <w:rPr>
          <w:vertAlign w:val="superscript"/>
        </w:rPr>
        <w:t xml:space="preserve"> </w:t>
      </w:r>
      <w:r w:rsidR="00FF413F" w:rsidRPr="00FF413F">
        <w:t xml:space="preserve">The ratio of notifications to </w:t>
      </w:r>
      <w:r w:rsidR="00DC0F46">
        <w:t>M</w:t>
      </w:r>
      <w:r w:rsidR="00DC0F46" w:rsidRPr="00FF413F">
        <w:t>edicare</w:t>
      </w:r>
      <w:r w:rsidR="00FF413F" w:rsidRPr="00FF413F">
        <w:t>-rebated gono</w:t>
      </w:r>
      <w:r w:rsidR="000B059F">
        <w:t>coccal infection</w:t>
      </w:r>
      <w:r w:rsidR="00FF413F" w:rsidRPr="00FF413F">
        <w:t xml:space="preserve"> tests increased in both men and women between 2015 and 2016</w:t>
      </w:r>
      <w:r w:rsidR="004559AF">
        <w:t xml:space="preserve"> </w:t>
      </w:r>
      <w:r w:rsidR="004559AF">
        <w:fldChar w:fldCharType="begin"/>
      </w:r>
      <w:r w:rsidR="008E71EF">
        <w:instrText xml:space="preserve"> ADDIN EN.CITE &lt;EndNote&gt;&lt;Cite&gt;&lt;Author&gt;The Kirby Institute&lt;/Author&gt;&lt;Year&gt;2017&lt;/Year&gt;&lt;RecNum&gt;23&lt;/RecNum&gt;&lt;DisplayText&gt;(23)&lt;/DisplayText&gt;&lt;record&gt;&lt;rec-number&gt;23&lt;/rec-number&gt;&lt;foreign-keys&gt;&lt;key app="EN" db-id="fzaaxasxops2faezrzkxwvvy0ffap0tvxwfx" timestamp="1539231808"&gt;23&lt;/key&gt;&lt;/foreign-keys&gt;&lt;ref-type name="Report"&gt;27&lt;/ref-type&gt;&lt;contributors&gt;&lt;authors&gt;&lt;author&gt;The Kirby Institute,&lt;/author&gt;&lt;/authors&gt;&lt;secondary-authors&gt;&lt;author&gt;The University of NSW&lt;/author&gt;&lt;/secondary-authors&gt;&lt;/contributors&gt;&lt;titles&gt;&lt;title&gt;Annual Surveillance Report on HIV, viral hepatitis and STIs in Australia 2017&lt;/title&gt;&lt;/titles&gt;&lt;pages&gt;202&lt;/pages&gt;&lt;dates&gt;&lt;year&gt;2017&lt;/year&gt;&lt;/dates&gt;&lt;pub-location&gt;Sydney&lt;/pub-location&gt;&lt;publisher&gt;The Kirby Institute for infection and immunity in society&lt;/publisher&gt;&lt;urls&gt;&lt;related-urls&gt;&lt;url&gt;&lt;style face="underline" font="default" size="100%"&gt;www.kirby.unsw.edu.au/report/annual-surveillance-report-hiv-viral-hepatitis-and-stis-australia-2017&lt;/style&gt;&lt;/url&gt;&lt;/related-urls&gt;&lt;/urls&gt;&lt;/record&gt;&lt;/Cite&gt;&lt;/EndNote&gt;</w:instrText>
      </w:r>
      <w:r w:rsidR="004559AF">
        <w:fldChar w:fldCharType="separate"/>
      </w:r>
      <w:r w:rsidR="008E71EF">
        <w:rPr>
          <w:noProof/>
        </w:rPr>
        <w:t>(23)</w:t>
      </w:r>
      <w:r w:rsidR="004559AF">
        <w:fldChar w:fldCharType="end"/>
      </w:r>
      <w:r w:rsidR="004559AF">
        <w:t>.</w:t>
      </w:r>
      <w:r w:rsidR="00143A36">
        <w:t xml:space="preserve"> </w:t>
      </w:r>
      <w:r w:rsidR="00DC0F46">
        <w:t>T</w:t>
      </w:r>
      <w:r w:rsidR="00FA4344">
        <w:t>he</w:t>
      </w:r>
      <w:r w:rsidR="00F60F54">
        <w:t xml:space="preserve"> </w:t>
      </w:r>
      <w:r w:rsidR="00331723" w:rsidRPr="00331723">
        <w:t>increase</w:t>
      </w:r>
      <w:r w:rsidR="00FA4344">
        <w:t xml:space="preserve"> in notifications</w:t>
      </w:r>
      <w:r w:rsidR="00331723" w:rsidRPr="00331723">
        <w:t xml:space="preserve"> may be due to a number of factors, </w:t>
      </w:r>
      <w:r w:rsidR="00DC0F46">
        <w:t>including the</w:t>
      </w:r>
      <w:r w:rsidR="00331723" w:rsidRPr="00331723">
        <w:t xml:space="preserve"> introduction of more sensitive diagnostic tests</w:t>
      </w:r>
      <w:r w:rsidR="00A343EF">
        <w:t xml:space="preserve"> like </w:t>
      </w:r>
      <w:r w:rsidR="00DC0F46">
        <w:t>nucleic acid amplification testing</w:t>
      </w:r>
      <w:r w:rsidR="00DC0F46" w:rsidRPr="00331723">
        <w:t xml:space="preserve"> </w:t>
      </w:r>
      <w:r w:rsidR="00331723" w:rsidRPr="00331723">
        <w:t>(</w:t>
      </w:r>
      <w:r w:rsidR="00686049">
        <w:t>NAAT</w:t>
      </w:r>
      <w:r w:rsidR="00331723" w:rsidRPr="00331723">
        <w:t>), increased testing of extragenital sites, in</w:t>
      </w:r>
      <w:r w:rsidR="00331723" w:rsidRPr="00331723">
        <w:lastRenderedPageBreak/>
        <w:t xml:space="preserve">crease in routine </w:t>
      </w:r>
      <w:r w:rsidR="003678CE" w:rsidRPr="006D1001">
        <w:t>sexually transmissible infections</w:t>
      </w:r>
      <w:r w:rsidR="003678CE" w:rsidRPr="00331723">
        <w:t xml:space="preserve"> </w:t>
      </w:r>
      <w:r w:rsidR="003678CE">
        <w:t>(</w:t>
      </w:r>
      <w:r w:rsidR="00331723" w:rsidRPr="00331723">
        <w:t>STI</w:t>
      </w:r>
      <w:r w:rsidR="003678CE">
        <w:t>s)</w:t>
      </w:r>
      <w:r w:rsidR="00331723" w:rsidRPr="00331723">
        <w:t xml:space="preserve"> screening and ongoing high levels of unprotected sex.</w:t>
      </w:r>
      <w:r w:rsidR="00331723">
        <w:t xml:space="preserve"> </w:t>
      </w:r>
      <w:r w:rsidR="006D1001" w:rsidRPr="006D1001">
        <w:t>Co-infection with other STIs</w:t>
      </w:r>
      <w:r w:rsidR="00A728A9">
        <w:t xml:space="preserve"> </w:t>
      </w:r>
      <w:r w:rsidR="006D1001" w:rsidRPr="006D1001">
        <w:t>is common</w:t>
      </w:r>
      <w:r w:rsidR="004559AF">
        <w:t xml:space="preserve"> </w:t>
      </w:r>
      <w:r w:rsidR="004559AF">
        <w:fldChar w:fldCharType="begin"/>
      </w:r>
      <w:r w:rsidR="006A01D0">
        <w:instrText xml:space="preserve"> ADDIN EN.CITE &lt;EndNote&gt;&lt;Cite&gt;&lt;Author&gt;Mushayabasa&lt;/Author&gt;&lt;Year&gt;2011&lt;/Year&gt;&lt;RecNum&gt;24&lt;/RecNum&gt;&lt;DisplayText&gt;(24)&lt;/DisplayText&gt;&lt;record&gt;&lt;rec-number&gt;24&lt;/rec-number&gt;&lt;foreign-keys&gt;&lt;key app="EN" db-id="fzaaxasxops2faezrzkxwvvy0ffap0tvxwfx" timestamp="1539232168"&gt;24&lt;/key&gt;&lt;/foreign-keys&gt;&lt;ref-type name="Journal Article"&gt;17&lt;/ref-type&gt;&lt;contributors&gt;&lt;authors&gt;&lt;author&gt;S Mushayabasa&lt;/author&gt;&lt;author&gt;Tchuenche, JM&lt;/author&gt;&lt;author&gt;Bhunu, CP&lt;/author&gt;&lt;author&gt;Ngarakana-Gwasira, E&lt;/author&gt;&lt;/authors&gt;&lt;/contributors&gt;&lt;titles&gt;&lt;title&gt;Modeling Gonorrhea and HIV Co-interaction&lt;/title&gt;&lt;secondary-title&gt;Biosystems&lt;/secondary-title&gt;&lt;/titles&gt;&lt;periodical&gt;&lt;full-title&gt;Biosystems&lt;/full-title&gt;&lt;/periodical&gt;&lt;pages&gt;27-37&lt;/pages&gt;&lt;volume&gt;103&lt;/volume&gt;&lt;number&gt;1&lt;/number&gt;&lt;edition&gt;2010 Oct 1&lt;/edition&gt;&lt;dates&gt;&lt;year&gt;2011&lt;/year&gt;&lt;/dates&gt;&lt;urls&gt;&lt;related-urls&gt;&lt;url&gt;&lt;style face="underline" font="default" size="100%"&gt;https://www.ncbi.nlm.nih.gov/pubmed/20869424&lt;/style&gt;&lt;/url&gt;&lt;/related-urls&gt;&lt;/urls&gt;&lt;custom2&gt;PMID: 20869424&lt;/custom2&gt;&lt;electronic-resource-num&gt;doi.org/10.1016/j.biosystems.2010.09.008&lt;/electronic-resource-num&gt;&lt;/record&gt;&lt;/Cite&gt;&lt;/EndNote&gt;</w:instrText>
      </w:r>
      <w:r w:rsidR="004559AF">
        <w:fldChar w:fldCharType="separate"/>
      </w:r>
      <w:r w:rsidR="008E71EF">
        <w:rPr>
          <w:noProof/>
        </w:rPr>
        <w:t>(24)</w:t>
      </w:r>
      <w:r w:rsidR="004559AF">
        <w:fldChar w:fldCharType="end"/>
      </w:r>
      <w:r w:rsidR="004559AF">
        <w:t>.</w:t>
      </w:r>
      <w:r w:rsidR="00FF413F">
        <w:t xml:space="preserve"> </w:t>
      </w:r>
    </w:p>
    <w:p w:rsidR="00FA4344" w:rsidRDefault="00B81C02" w:rsidP="00FA4344">
      <w:pPr>
        <w:autoSpaceDE/>
        <w:autoSpaceDN/>
        <w:adjustRightInd/>
        <w:spacing w:before="100" w:beforeAutospacing="1" w:after="100" w:afterAutospacing="1"/>
        <w:ind w:right="0"/>
      </w:pPr>
      <w:r>
        <w:t xml:space="preserve">In Australia, </w:t>
      </w:r>
      <w:r w:rsidR="00FA4344">
        <w:t>the gono</w:t>
      </w:r>
      <w:r w:rsidR="000B059F">
        <w:t>coccal infection</w:t>
      </w:r>
      <w:r w:rsidR="00FA4344">
        <w:t xml:space="preserve"> notification rate in the Aboriginal and Torres Strait Islander population was 6.9 times that in the non-Indigenous population (582 per 100 000 compared to 84 per 100 000</w:t>
      </w:r>
      <w:r w:rsidR="00266545">
        <w:t xml:space="preserve"> population</w:t>
      </w:r>
      <w:r w:rsidR="00FA4344">
        <w:t>)</w:t>
      </w:r>
      <w:r>
        <w:t xml:space="preserve"> in 2016</w:t>
      </w:r>
      <w:r w:rsidR="00FA4344">
        <w:t xml:space="preserve">. </w:t>
      </w:r>
      <w:r w:rsidR="00FA4344" w:rsidRPr="00FA4344">
        <w:t xml:space="preserve">In the Aboriginal and Torres Strait Islander population </w:t>
      </w:r>
      <w:r>
        <w:t>residing</w:t>
      </w:r>
      <w:r w:rsidRPr="00FA4344">
        <w:t xml:space="preserve"> </w:t>
      </w:r>
      <w:r w:rsidR="00FA4344" w:rsidRPr="00FA4344">
        <w:t>in remote/very remote areas, the notification rate of gono</w:t>
      </w:r>
      <w:r w:rsidR="000B059F">
        <w:t>coccal infection</w:t>
      </w:r>
      <w:r w:rsidR="00FA4344" w:rsidRPr="00FA4344">
        <w:t xml:space="preserve"> was nearly 30 times higher than in the non-Indigenous population</w:t>
      </w:r>
      <w:r w:rsidR="004559AF">
        <w:t xml:space="preserve"> </w:t>
      </w:r>
      <w:r w:rsidR="004559AF">
        <w:fldChar w:fldCharType="begin"/>
      </w:r>
      <w:r w:rsidR="008E71EF">
        <w:instrText xml:space="preserve"> ADDIN EN.CITE &lt;EndNote&gt;&lt;Cite&gt;&lt;Author&gt;The Kirby Institute&lt;/Author&gt;&lt;Year&gt;2017&lt;/Year&gt;&lt;RecNum&gt;25&lt;/RecNum&gt;&lt;DisplayText&gt;(25)&lt;/DisplayText&gt;&lt;record&gt;&lt;rec-number&gt;25&lt;/rec-number&gt;&lt;foreign-keys&gt;&lt;key app="EN" db-id="fzaaxasxops2faezrzkxwvvy0ffap0tvxwfx" timestamp="1539232452"&gt;25&lt;/key&gt;&lt;/foreign-keys&gt;&lt;ref-type name="Report"&gt;27&lt;/ref-type&gt;&lt;contributors&gt;&lt;authors&gt;&lt;author&gt;The Kirby Institute,&lt;/author&gt;&lt;/authors&gt;&lt;secondary-authors&gt;&lt;author&gt;The University of NSW&lt;/author&gt;&lt;/secondary-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for infection and immunity in society&lt;/publisher&gt;&lt;urls&gt;&lt;related-urls&gt;&lt;url&gt;&lt;style face="underline" font="default" size="100%"&gt;https://kirby.unsw.edu.au/sites/default/files/kirby/report/KirbyInst_Indigenous_ASR2017-compressed.pdf&lt;/style&gt;&lt;/url&gt;&lt;/related-urls&gt;&lt;/urls&gt;&lt;/record&gt;&lt;/Cite&gt;&lt;/EndNote&gt;</w:instrText>
      </w:r>
      <w:r w:rsidR="004559AF">
        <w:fldChar w:fldCharType="separate"/>
      </w:r>
      <w:r w:rsidR="008E71EF">
        <w:rPr>
          <w:noProof/>
        </w:rPr>
        <w:t>(25)</w:t>
      </w:r>
      <w:r w:rsidR="004559AF">
        <w:fldChar w:fldCharType="end"/>
      </w:r>
      <w:r w:rsidR="004559AF">
        <w:t xml:space="preserve">. </w:t>
      </w:r>
      <w:r w:rsidR="003E3C4E">
        <w:t>The gono</w:t>
      </w:r>
      <w:r w:rsidR="000B059F">
        <w:t>coccal infection</w:t>
      </w:r>
      <w:r w:rsidR="003E3C4E">
        <w:t xml:space="preserve"> notification rate </w:t>
      </w:r>
      <w:r w:rsidR="00966A78">
        <w:t xml:space="preserve">here </w:t>
      </w:r>
      <w:r w:rsidR="003E3C4E">
        <w:t>was reported to be 1,444 per 100,000 population</w:t>
      </w:r>
      <w:r w:rsidR="00FA4344">
        <w:t xml:space="preserve">. </w:t>
      </w:r>
      <w:r w:rsidR="00FE6D47">
        <w:t>In</w:t>
      </w:r>
      <w:r>
        <w:t xml:space="preserve"> both Indigenous and non-Indigenous populations, rates </w:t>
      </w:r>
      <w:r w:rsidR="00FA4344">
        <w:t>are highest among young people (</w:t>
      </w:r>
      <w:r>
        <w:t>15-24 year olds</w:t>
      </w:r>
      <w:r w:rsidR="00FA4344">
        <w:t>)</w:t>
      </w:r>
      <w:r w:rsidR="004559AF">
        <w:t xml:space="preserve"> </w:t>
      </w:r>
      <w:r w:rsidR="004559AF">
        <w:fldChar w:fldCharType="begin"/>
      </w:r>
      <w:r w:rsidR="008E71EF">
        <w:instrText xml:space="preserve"> ADDIN EN.CITE &lt;EndNote&gt;&lt;Cite&gt;&lt;Author&gt;Lahra&lt;/Author&gt;&lt;Year&gt;2017&lt;/Year&gt;&lt;RecNum&gt;26&lt;/RecNum&gt;&lt;DisplayText&gt;(26)&lt;/DisplayText&gt;&lt;record&gt;&lt;rec-number&gt;26&lt;/rec-number&gt;&lt;foreign-keys&gt;&lt;key app="EN" db-id="fzaaxasxops2faezrzkxwvvy0ffap0tvxwfx" timestamp="1539233122"&gt;26&lt;/key&gt;&lt;/foreign-keys&gt;&lt;ref-type name="Report"&gt;27&lt;/ref-type&gt;&lt;contributors&gt;&lt;authors&gt;&lt;author&gt;MM Lahra&lt;/author&gt;&lt;author&gt;Enriquez, R&lt;/author&gt;&lt;author&gt;Robert George, CR&lt;/author&gt;&lt;/authors&gt;&lt;secondary-authors&gt;&lt;author&gt;The Australian Department of Health&lt;/author&gt;&lt;/secondary-authors&gt;&lt;/contributors&gt;&lt;titles&gt;&lt;title&gt;Australian Gonococcal Surveillance Programme Annual Report, 2017&lt;/title&gt;&lt;/titles&gt;&lt;dates&gt;&lt;year&gt;2017&lt;/year&gt;&lt;/dates&gt;&lt;publisher&gt;National Neisseria Network, Australia&lt;/publisher&gt;&lt;urls&gt;&lt;related-urls&gt;&lt;url&gt;&lt;style face="normal" font="default" size="100%"&gt; &lt;/style&gt;&lt;style face="underline" font="default" size="100%"&gt;www.health.gov.au/internet/main/publishing.nsf/Content/ohp-gonorrhoea-surveil.htm&lt;/style&gt;&lt;/url&gt;&lt;/related-urls&gt;&lt;/urls&gt;&lt;/record&gt;&lt;/Cite&gt;&lt;/EndNote&gt;</w:instrText>
      </w:r>
      <w:r w:rsidR="004559AF">
        <w:fldChar w:fldCharType="separate"/>
      </w:r>
      <w:r w:rsidR="008E71EF">
        <w:rPr>
          <w:noProof/>
        </w:rPr>
        <w:t>(26)</w:t>
      </w:r>
      <w:r w:rsidR="004559AF">
        <w:fldChar w:fldCharType="end"/>
      </w:r>
      <w:r w:rsidR="004559AF">
        <w:t>.</w:t>
      </w:r>
    </w:p>
    <w:p w:rsidR="00FA4344" w:rsidRPr="00FA4344" w:rsidRDefault="00FA4344" w:rsidP="00FA4344">
      <w:pPr>
        <w:autoSpaceDE/>
        <w:autoSpaceDN/>
        <w:adjustRightInd/>
        <w:spacing w:before="100" w:beforeAutospacing="1" w:after="100" w:afterAutospacing="1"/>
        <w:ind w:right="0"/>
      </w:pPr>
      <w:r>
        <w:t xml:space="preserve">The reasons for these disparate rates are complex. They include social disadvantage including poverty, income and education inequality, and challenges accessing culturally appropriate health care and specialist STI services. These factors are known to be associated with higher STI </w:t>
      </w:r>
      <w:r w:rsidR="00966A78">
        <w:t>rates in population</w:t>
      </w:r>
      <w:r w:rsidR="003678CE">
        <w:t>s</w:t>
      </w:r>
      <w:r>
        <w:t xml:space="preserve"> globally</w:t>
      </w:r>
      <w:r w:rsidR="00EF0437">
        <w:t xml:space="preserve"> </w:t>
      </w:r>
      <w:r w:rsidR="00EF0437">
        <w:fldChar w:fldCharType="begin"/>
      </w:r>
      <w:r w:rsidR="008E71EF">
        <w:instrText xml:space="preserve"> ADDIN EN.CITE &lt;EndNote&gt;&lt;Cite&gt;&lt;Author&gt;Buot&lt;/Author&gt;&lt;Year&gt;2014&lt;/Year&gt;&lt;RecNum&gt;27&lt;/RecNum&gt;&lt;DisplayText&gt;(27)&lt;/DisplayText&gt;&lt;record&gt;&lt;rec-number&gt;27&lt;/rec-number&gt;&lt;foreign-keys&gt;&lt;key app="EN" db-id="fzaaxasxops2faezrzkxwvvy0ffap0tvxwfx" timestamp="1539233449"&gt;27&lt;/key&gt;&lt;/foreign-keys&gt;&lt;ref-type name="Journal Article"&gt;17&lt;/ref-type&gt;&lt;contributors&gt;&lt;authors&gt;&lt;author&gt;MLG Buot&lt;/author&gt;&lt;author&gt;Docena, JP&lt;/author&gt;&lt;author&gt;Ratemo, BK&lt;/author&gt;&lt;author&gt;Bittner, MJ&lt;/author&gt;&lt;author&gt;Burlew, JT&lt;/author&gt;&lt;author&gt;Nuritdinov, AR&lt;/author&gt;&lt;author&gt;Robbins, JR&lt;/author&gt;&lt;/authors&gt;&lt;/contributors&gt;&lt;titles&gt;&lt;title&gt;Beyond race and place: distal sociological determinants of HIV disparities&lt;/title&gt;&lt;secondary-title&gt;PLoS One&lt;/secondary-title&gt;&lt;/titles&gt;&lt;periodical&gt;&lt;full-title&gt;PLoS One&lt;/full-title&gt;&lt;/periodical&gt;&lt;pages&gt;e91711&lt;/pages&gt;&lt;volume&gt;9&lt;/volume&gt;&lt;number&gt;4&lt;/number&gt;&lt;dates&gt;&lt;year&gt;2014&lt;/year&gt;&lt;/dates&gt;&lt;urls&gt;&lt;related-urls&gt;&lt;url&gt;&lt;style face="underline" font="default" size="100%"&gt;https://www.ncbi.nlm.nih.gov/pubmed/24743728&lt;/style&gt;&lt;/url&gt;&lt;/related-urls&gt;&lt;/urls&gt;&lt;custom2&gt;PMC3990614&lt;/custom2&gt;&lt;electronic-resource-num&gt;doi.org/10.1371/journal.pone.0091711&lt;/electronic-resource-num&gt;&lt;/record&gt;&lt;/Cite&gt;&lt;/EndNote&gt;</w:instrText>
      </w:r>
      <w:r w:rsidR="00EF0437">
        <w:fldChar w:fldCharType="separate"/>
      </w:r>
      <w:r w:rsidR="008E71EF">
        <w:rPr>
          <w:noProof/>
        </w:rPr>
        <w:t>(27)</w:t>
      </w:r>
      <w:r w:rsidR="00EF0437">
        <w:fldChar w:fldCharType="end"/>
      </w:r>
      <w:r w:rsidR="00EF0437">
        <w:t>.</w:t>
      </w:r>
    </w:p>
    <w:p w:rsidR="001F59C1" w:rsidRDefault="007E543D" w:rsidP="00FD75AD">
      <w:pPr>
        <w:autoSpaceDE/>
        <w:autoSpaceDN/>
        <w:adjustRightInd/>
        <w:spacing w:before="100" w:beforeAutospacing="1" w:after="100" w:afterAutospacing="1"/>
        <w:ind w:right="0"/>
      </w:pPr>
      <w:r w:rsidRPr="007E543D">
        <w:t>Higher gono</w:t>
      </w:r>
      <w:r w:rsidR="000B059F">
        <w:t>coccal infection</w:t>
      </w:r>
      <w:r w:rsidRPr="007E543D">
        <w:t xml:space="preserve"> notification rates in </w:t>
      </w:r>
      <w:r w:rsidR="00DC0F46">
        <w:t xml:space="preserve">the </w:t>
      </w:r>
      <w:r w:rsidRPr="007E543D">
        <w:t>MSM community have been observed in recent years</w:t>
      </w:r>
      <w:r w:rsidR="00EF0437">
        <w:t xml:space="preserve"> </w:t>
      </w:r>
      <w:r w:rsidR="00EF0437">
        <w:fldChar w:fldCharType="begin"/>
      </w:r>
      <w:r w:rsidR="008E71EF">
        <w:instrText xml:space="preserve"> ADDIN EN.CITE &lt;EndNote&gt;&lt;Cite&gt;&lt;Author&gt;Jasek&lt;/Author&gt;&lt;Year&gt;2017&lt;/Year&gt;&lt;RecNum&gt;22&lt;/RecNum&gt;&lt;DisplayText&gt;(22)&lt;/DisplayText&gt;&lt;record&gt;&lt;rec-number&gt;22&lt;/rec-number&gt;&lt;foreign-keys&gt;&lt;key app="EN" db-id="fzaaxasxops2faezrzkxwvvy0ffap0tvxwfx" timestamp="1539231457"&gt;22&lt;/key&gt;&lt;/foreign-keys&gt;&lt;ref-type name="Journal Article"&gt;17&lt;/ref-type&gt;&lt;contributors&gt;&lt;authors&gt;&lt;author&gt;E Jasek&lt;/author&gt;&lt;author&gt;Chow, EP&lt;/author&gt;&lt;author&gt;Ong, JJ&lt;/author&gt;&lt;author&gt;Bradshaw, CS&lt;/author&gt;&lt;author&gt;Chen, MY&lt;/author&gt;&lt;author&gt;Hocking, JS&lt;/author&gt;&lt;author&gt;Lee, D&lt;/author&gt;&lt;author&gt;Phillips, T&lt;/author&gt;&lt;author&gt;Temple-Smith, M&lt;/author&gt;&lt;author&gt;Fehler, G&lt;/author&gt;&lt;author&gt;Fairley, CK&lt;/author&gt;&lt;/authors&gt;&lt;/contributors&gt;&lt;titles&gt;&lt;title&gt;Sexually Transmitted Infections in Melbourne, Australia from 1918 to 2016: nearly a century of data&lt;/title&gt;&lt;secondary-title&gt;Commun Dis Intell. Q. Rep.&lt;/secondary-title&gt;&lt;/titles&gt;&lt;periodical&gt;&lt;full-title&gt;Commun Dis Intell. Q. Rep.&lt;/full-title&gt;&lt;/periodical&gt;&lt;pages&gt;E212-E222&lt;/pages&gt;&lt;volume&gt;41&lt;/volume&gt;&lt;number&gt;3&lt;/number&gt;&lt;dates&gt;&lt;year&gt;2017&lt;/year&gt;&lt;/dates&gt;&lt;urls&gt;&lt;related-urls&gt;&lt;url&gt;&lt;style face="underline" font="default" size="100%"&gt;https://www.ncbi.nlm.nih.gov/pubmed/29720070&lt;/style&gt;&lt;/url&gt;&lt;/related-urls&gt;&lt;/urls&gt;&lt;custom2&gt;PMID: 29720070 &lt;/custom2&gt;&lt;/record&gt;&lt;/Cite&gt;&lt;/EndNote&gt;</w:instrText>
      </w:r>
      <w:r w:rsidR="00EF0437">
        <w:fldChar w:fldCharType="separate"/>
      </w:r>
      <w:r w:rsidR="008E71EF">
        <w:rPr>
          <w:noProof/>
        </w:rPr>
        <w:t>(22)</w:t>
      </w:r>
      <w:r w:rsidR="00EF0437">
        <w:fldChar w:fldCharType="end"/>
      </w:r>
      <w:r w:rsidR="00EF0437">
        <w:t>.</w:t>
      </w:r>
      <w:r>
        <w:rPr>
          <w:vertAlign w:val="superscript"/>
        </w:rPr>
        <w:t xml:space="preserve"> </w:t>
      </w:r>
      <w:r w:rsidR="00046C2A">
        <w:t>T</w:t>
      </w:r>
      <w:r w:rsidR="00940CF4" w:rsidRPr="00940CF4">
        <w:t xml:space="preserve">he increase in notifications </w:t>
      </w:r>
      <w:r w:rsidR="00940CF4">
        <w:t>is</w:t>
      </w:r>
      <w:r w:rsidR="00940CF4" w:rsidRPr="00940CF4">
        <w:t xml:space="preserve"> most likely due to multiple factors including increased screening and use of more sensitive tests to screen and diagnose the infection. </w:t>
      </w:r>
      <w:r w:rsidR="001F59C1" w:rsidRPr="00940CF4">
        <w:t>Individual-level risk behavio</w:t>
      </w:r>
      <w:r w:rsidR="00940CF4">
        <w:t>u</w:t>
      </w:r>
      <w:r w:rsidR="001F59C1" w:rsidRPr="00940CF4">
        <w:t>rs, such as number of lifetime sex partners, rate of partner exchange and frequency of unprotected sex, may</w:t>
      </w:r>
      <w:r w:rsidR="00940CF4" w:rsidRPr="00940CF4">
        <w:t xml:space="preserve"> also </w:t>
      </w:r>
      <w:r w:rsidR="001F59C1" w:rsidRPr="00940CF4">
        <w:t xml:space="preserve">contribute to </w:t>
      </w:r>
      <w:r w:rsidR="00940CF4" w:rsidRPr="00940CF4">
        <w:t>the increased notification</w:t>
      </w:r>
      <w:r w:rsidR="00E673D1">
        <w:t>s</w:t>
      </w:r>
      <w:r w:rsidR="001F59C1" w:rsidRPr="00940CF4">
        <w:t xml:space="preserve"> obser</w:t>
      </w:r>
      <w:r w:rsidR="003B6ACC" w:rsidRPr="00940CF4">
        <w:t>ved in MSM</w:t>
      </w:r>
      <w:r w:rsidR="00EF0437">
        <w:t xml:space="preserve"> </w:t>
      </w:r>
      <w:r w:rsidR="00EF0437">
        <w:fldChar w:fldCharType="begin">
          <w:fldData xml:space="preserve">PEVuZE5vdGU+PENpdGU+PEF1dGhvcj5HYWxlPC9BdXRob3I+PFllYXI+MjAxNzwvWWVhcj48UmVj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</w:fldData>
        </w:fldChar>
      </w:r>
      <w:r w:rsidR="008E71EF">
        <w:instrText xml:space="preserve"> ADDIN EN.CITE </w:instrText>
      </w:r>
      <w:r w:rsidR="008E71EF">
        <w:fldChar w:fldCharType="begin">
          <w:fldData xml:space="preserve">PEVuZE5vdGU+PENpdGU+PEF1dGhvcj5HYWxlPC9BdXRob3I+PFllYXI+MjAxNzwvWWVhcj48UmVj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</w:fldData>
        </w:fldChar>
      </w:r>
      <w:r w:rsidR="008E71EF">
        <w:instrText xml:space="preserve"> ADDIN EN.CITE.DATA </w:instrText>
      </w:r>
      <w:r w:rsidR="008E71EF">
        <w:fldChar w:fldCharType="end"/>
      </w:r>
      <w:r w:rsidR="00EF0437">
        <w:fldChar w:fldCharType="separate"/>
      </w:r>
      <w:r w:rsidR="008E71EF">
        <w:rPr>
          <w:noProof/>
        </w:rPr>
        <w:t>(28, 29)</w:t>
      </w:r>
      <w:r w:rsidR="00EF0437">
        <w:fldChar w:fldCharType="end"/>
      </w:r>
      <w:r w:rsidR="00EF0437">
        <w:t>.</w:t>
      </w:r>
      <w:r w:rsidR="001F59C1" w:rsidRPr="00940CF4">
        <w:t xml:space="preserve"> </w:t>
      </w:r>
    </w:p>
    <w:p w:rsidR="00B72201" w:rsidRDefault="00B72201" w:rsidP="00B72201">
      <w:pPr>
        <w:autoSpaceDE/>
        <w:autoSpaceDN/>
        <w:adjustRightInd/>
        <w:spacing w:before="100" w:beforeAutospacing="1" w:after="100" w:afterAutospacing="1"/>
        <w:ind w:right="0"/>
        <w:rPr>
          <w:rFonts w:cs="Arial"/>
          <w:lang w:eastAsia="en-AU"/>
        </w:rPr>
      </w:pPr>
      <w:r w:rsidRPr="00F60F54">
        <w:rPr>
          <w:rFonts w:cs="Arial"/>
          <w:lang w:eastAsia="en-AU"/>
        </w:rPr>
        <w:t xml:space="preserve">The development of antimicrobial resistance in </w:t>
      </w:r>
      <w:r w:rsidRPr="00F60F54">
        <w:rPr>
          <w:rFonts w:cs="Arial"/>
          <w:i/>
          <w:lang w:eastAsia="en-AU"/>
        </w:rPr>
        <w:t>N. gonorrhoeae</w:t>
      </w:r>
      <w:r w:rsidRPr="00F60F54">
        <w:rPr>
          <w:rFonts w:cs="Arial"/>
          <w:lang w:eastAsia="en-AU"/>
        </w:rPr>
        <w:t xml:space="preserve"> has led to an increase in the </w:t>
      </w:r>
      <w:r w:rsidRPr="007740ED">
        <w:rPr>
          <w:rFonts w:cs="Arial"/>
          <w:lang w:eastAsia="en-AU"/>
        </w:rPr>
        <w:t>prevalence of multidrug resistant (MDR)</w:t>
      </w:r>
      <w:r w:rsidR="00DA1769" w:rsidRPr="007740ED">
        <w:rPr>
          <w:rFonts w:cs="Arial"/>
          <w:lang w:eastAsia="en-AU"/>
        </w:rPr>
        <w:t xml:space="preserve"> </w:t>
      </w:r>
      <w:r w:rsidRPr="007740ED">
        <w:rPr>
          <w:rFonts w:cs="Arial"/>
          <w:lang w:eastAsia="en-AU"/>
        </w:rPr>
        <w:t>and extensively</w:t>
      </w:r>
      <w:r w:rsidR="000B059F" w:rsidRPr="007740ED">
        <w:rPr>
          <w:rFonts w:cs="Arial"/>
          <w:lang w:eastAsia="en-AU"/>
        </w:rPr>
        <w:t xml:space="preserve"> drug </w:t>
      </w:r>
      <w:r w:rsidR="000B059F" w:rsidRPr="007740ED">
        <w:rPr>
          <w:rFonts w:cs="Arial"/>
          <w:lang w:eastAsia="en-AU"/>
        </w:rPr>
        <w:lastRenderedPageBreak/>
        <w:t>resistant (XDR)</w:t>
      </w:r>
      <w:r w:rsidR="00266545">
        <w:rPr>
          <w:rFonts w:cs="Arial"/>
          <w:lang w:eastAsia="en-AU"/>
        </w:rPr>
        <w:t xml:space="preserve"> </w:t>
      </w:r>
      <w:r w:rsidR="000B059F" w:rsidRPr="007740ED">
        <w:rPr>
          <w:rFonts w:cs="Arial"/>
          <w:lang w:eastAsia="en-AU"/>
        </w:rPr>
        <w:t>gonococcal infection</w:t>
      </w:r>
      <w:r w:rsidR="00DA1769">
        <w:rPr>
          <w:rStyle w:val="FootnoteReference"/>
          <w:rFonts w:cs="Arial"/>
          <w:lang w:eastAsia="en-AU"/>
        </w:rPr>
        <w:footnoteReference w:id="2"/>
      </w:r>
      <w:r w:rsidRPr="00F60F54">
        <w:rPr>
          <w:rFonts w:cs="Arial"/>
          <w:lang w:eastAsia="en-AU"/>
        </w:rPr>
        <w:t>, which includes resistance to extended-spectrum cephalosporins</w:t>
      </w:r>
      <w:r>
        <w:rPr>
          <w:rFonts w:cs="Arial"/>
          <w:lang w:eastAsia="en-AU"/>
        </w:rPr>
        <w:t xml:space="preserve"> </w:t>
      </w:r>
      <w:r>
        <w:rPr>
          <w:rFonts w:cs="Arial"/>
          <w:lang w:eastAsia="en-AU"/>
        </w:rPr>
        <w:fldChar w:fldCharType="begin">
          <w:fldData xml:space="preserve">PEVuZE5vdGU+PENpdGU+PEF1dGhvcj5FdXJvcGVhbiBDZW50cmUgZm9yIERpc2Vhc2UgUHJldmVu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</w:fldData>
        </w:fldChar>
      </w:r>
      <w:r w:rsidR="00171FF7">
        <w:rPr>
          <w:rFonts w:cs="Arial"/>
          <w:lang w:eastAsia="en-AU"/>
        </w:rPr>
        <w:instrText xml:space="preserve"> ADDIN EN.CITE </w:instrText>
      </w:r>
      <w:r w:rsidR="00171FF7">
        <w:rPr>
          <w:rFonts w:cs="Arial"/>
          <w:lang w:eastAsia="en-AU"/>
        </w:rPr>
        <w:fldChar w:fldCharType="begin">
          <w:fldData xml:space="preserve">PEVuZE5vdGU+PENpdGU+PEF1dGhvcj5FdXJvcGVhbiBDZW50cmUgZm9yIERpc2Vhc2UgUHJldmVu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</w:fldData>
        </w:fldChar>
      </w:r>
      <w:r w:rsidR="00171FF7">
        <w:rPr>
          <w:rFonts w:cs="Arial"/>
          <w:lang w:eastAsia="en-AU"/>
        </w:rPr>
        <w:instrText xml:space="preserve"> ADDIN EN.CITE.DATA </w:instrText>
      </w:r>
      <w:r w:rsidR="00171FF7">
        <w:rPr>
          <w:rFonts w:cs="Arial"/>
          <w:lang w:eastAsia="en-AU"/>
        </w:rPr>
      </w:r>
      <w:r w:rsidR="00171FF7">
        <w:rPr>
          <w:rFonts w:cs="Arial"/>
          <w:lang w:eastAsia="en-AU"/>
        </w:rPr>
        <w:fldChar w:fldCharType="end"/>
      </w:r>
      <w:r>
        <w:rPr>
          <w:rFonts w:cs="Arial"/>
          <w:lang w:eastAsia="en-AU"/>
        </w:rPr>
      </w:r>
      <w:r>
        <w:rPr>
          <w:rFonts w:cs="Arial"/>
          <w:lang w:eastAsia="en-AU"/>
        </w:rPr>
        <w:fldChar w:fldCharType="separate"/>
      </w:r>
      <w:r w:rsidR="00171FF7">
        <w:rPr>
          <w:rFonts w:cs="Arial"/>
          <w:noProof/>
          <w:lang w:eastAsia="en-AU"/>
        </w:rPr>
        <w:t>(30, 31)</w:t>
      </w:r>
      <w:r>
        <w:rPr>
          <w:rFonts w:cs="Arial"/>
          <w:lang w:eastAsia="en-AU"/>
        </w:rPr>
        <w:fldChar w:fldCharType="end"/>
      </w:r>
      <w:r>
        <w:rPr>
          <w:rFonts w:cs="Arial"/>
          <w:lang w:eastAsia="en-AU"/>
        </w:rPr>
        <w:t>.</w:t>
      </w:r>
      <w:r w:rsidRPr="00F60F54">
        <w:rPr>
          <w:rFonts w:cs="Arial"/>
          <w:lang w:eastAsia="en-AU"/>
        </w:rPr>
        <w:t xml:space="preserve"> Isolates of strains</w:t>
      </w:r>
      <w:r>
        <w:rPr>
          <w:rFonts w:cs="Arial"/>
          <w:lang w:eastAsia="en-AU"/>
        </w:rPr>
        <w:t xml:space="preserve"> exhibiting critical antimicrobial resistance</w:t>
      </w:r>
      <w:r w:rsidRPr="00F60F54">
        <w:rPr>
          <w:rFonts w:cs="Arial"/>
          <w:lang w:eastAsia="en-AU"/>
        </w:rPr>
        <w:t xml:space="preserve"> to ceftriaxone (MIC </w:t>
      </w:r>
      <w:r w:rsidR="00D02C9E">
        <w:rPr>
          <w:rFonts w:cs="Arial"/>
          <w:lang w:eastAsia="en-AU"/>
        </w:rPr>
        <w:t>≥</w:t>
      </w:r>
      <w:r w:rsidRPr="00F60F54">
        <w:rPr>
          <w:rFonts w:cs="Arial"/>
          <w:lang w:eastAsia="en-AU"/>
        </w:rPr>
        <w:t xml:space="preserve"> 0.</w:t>
      </w:r>
      <w:r>
        <w:rPr>
          <w:rFonts w:cs="Arial"/>
          <w:lang w:eastAsia="en-AU"/>
        </w:rPr>
        <w:t>5</w:t>
      </w:r>
      <w:r w:rsidRPr="00F60F54">
        <w:rPr>
          <w:rFonts w:cs="Arial"/>
          <w:lang w:eastAsia="en-AU"/>
        </w:rPr>
        <w:t xml:space="preserve"> mg/L) and with high</w:t>
      </w:r>
      <w:r w:rsidR="009F0C30">
        <w:rPr>
          <w:rFonts w:cs="Arial"/>
          <w:lang w:eastAsia="en-AU"/>
        </w:rPr>
        <w:t xml:space="preserve"> </w:t>
      </w:r>
      <w:r w:rsidRPr="00F60F54">
        <w:rPr>
          <w:rFonts w:cs="Arial"/>
          <w:lang w:eastAsia="en-AU"/>
        </w:rPr>
        <w:t xml:space="preserve">level resistance to azithromycin (MIC </w:t>
      </w:r>
      <w:r>
        <w:rPr>
          <w:rFonts w:cs="Arial"/>
          <w:lang w:eastAsia="en-AU"/>
        </w:rPr>
        <w:t>≥</w:t>
      </w:r>
      <w:r w:rsidRPr="00F60F54">
        <w:rPr>
          <w:rFonts w:cs="Arial"/>
          <w:lang w:eastAsia="en-AU"/>
        </w:rPr>
        <w:t xml:space="preserve"> 256 mg/L) have been reported</w:t>
      </w:r>
      <w:r w:rsidR="0080340E">
        <w:rPr>
          <w:rFonts w:cs="Arial"/>
          <w:lang w:eastAsia="en-AU"/>
        </w:rPr>
        <w:t xml:space="preserve"> including in Australia</w:t>
      </w:r>
      <w:r>
        <w:rPr>
          <w:rFonts w:cs="Arial"/>
          <w:lang w:eastAsia="en-AU"/>
        </w:rPr>
        <w:t xml:space="preserve"> </w:t>
      </w:r>
      <w:r>
        <w:rPr>
          <w:rFonts w:cs="Arial"/>
          <w:lang w:eastAsia="en-AU"/>
        </w:rPr>
        <w:fldChar w:fldCharType="begin">
          <w:fldData xml:space="preserve">PEVuZE5vdGU+PENpdGU+PEF1dGhvcj5TdGV2ZW5zPC9BdXRob3I+PFllYXI+MjAxNTwvWWVhcj48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</w:fldData>
        </w:fldChar>
      </w:r>
      <w:r w:rsidR="00171FF7">
        <w:rPr>
          <w:rFonts w:cs="Arial"/>
          <w:lang w:eastAsia="en-AU"/>
        </w:rPr>
        <w:instrText xml:space="preserve"> ADDIN EN.CITE </w:instrText>
      </w:r>
      <w:r w:rsidR="00171FF7">
        <w:rPr>
          <w:rFonts w:cs="Arial"/>
          <w:lang w:eastAsia="en-AU"/>
        </w:rPr>
        <w:fldChar w:fldCharType="begin">
          <w:fldData xml:space="preserve">PEVuZE5vdGU+PENpdGU+PEF1dGhvcj5TdGV2ZW5zPC9BdXRob3I+PFllYXI+MjAxNTwvWWVhcj48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</w:fldData>
        </w:fldChar>
      </w:r>
      <w:r w:rsidR="00171FF7">
        <w:rPr>
          <w:rFonts w:cs="Arial"/>
          <w:lang w:eastAsia="en-AU"/>
        </w:rPr>
        <w:instrText xml:space="preserve"> ADDIN EN.CITE.DATA </w:instrText>
      </w:r>
      <w:r w:rsidR="00171FF7">
        <w:rPr>
          <w:rFonts w:cs="Arial"/>
          <w:lang w:eastAsia="en-AU"/>
        </w:rPr>
      </w:r>
      <w:r w:rsidR="00171FF7">
        <w:rPr>
          <w:rFonts w:cs="Arial"/>
          <w:lang w:eastAsia="en-AU"/>
        </w:rPr>
        <w:fldChar w:fldCharType="end"/>
      </w:r>
      <w:r>
        <w:rPr>
          <w:rFonts w:cs="Arial"/>
          <w:lang w:eastAsia="en-AU"/>
        </w:rPr>
      </w:r>
      <w:r>
        <w:rPr>
          <w:rFonts w:cs="Arial"/>
          <w:lang w:eastAsia="en-AU"/>
        </w:rPr>
        <w:fldChar w:fldCharType="separate"/>
      </w:r>
      <w:r w:rsidR="00171FF7">
        <w:rPr>
          <w:rFonts w:cs="Arial"/>
          <w:noProof/>
          <w:lang w:eastAsia="en-AU"/>
        </w:rPr>
        <w:t>(32, 33)</w:t>
      </w:r>
      <w:r>
        <w:rPr>
          <w:rFonts w:cs="Arial"/>
          <w:lang w:eastAsia="en-AU"/>
        </w:rPr>
        <w:fldChar w:fldCharType="end"/>
      </w:r>
      <w:r>
        <w:rPr>
          <w:rFonts w:cs="Arial"/>
          <w:lang w:eastAsia="en-AU"/>
        </w:rPr>
        <w:t xml:space="preserve">, </w:t>
      </w:r>
      <w:r w:rsidR="000B059F">
        <w:rPr>
          <w:rFonts w:cs="Arial"/>
          <w:lang w:eastAsia="en-AU"/>
        </w:rPr>
        <w:t>raising concerns that gonococcal infection</w:t>
      </w:r>
      <w:r w:rsidRPr="00F60F54">
        <w:rPr>
          <w:rFonts w:cs="Arial"/>
          <w:lang w:eastAsia="en-AU"/>
        </w:rPr>
        <w:t xml:space="preserve"> may become </w:t>
      </w:r>
      <w:r>
        <w:rPr>
          <w:rFonts w:cs="Arial"/>
          <w:lang w:eastAsia="en-AU"/>
        </w:rPr>
        <w:t xml:space="preserve">challenging to treat </w:t>
      </w:r>
      <w:r w:rsidRPr="00F60F54">
        <w:rPr>
          <w:rFonts w:cs="Arial"/>
          <w:lang w:eastAsia="en-AU"/>
        </w:rPr>
        <w:t xml:space="preserve">in certain circumstances. </w:t>
      </w:r>
    </w:p>
    <w:bookmarkStart w:id="20" w:name="Sec3"/>
    <w:p w:rsidR="002F6115" w:rsidRPr="00B72201" w:rsidRDefault="001A0CFB" w:rsidP="00BB587D">
      <w:pPr>
        <w:pStyle w:val="Heading1"/>
        <w:numPr>
          <w:ilvl w:val="0"/>
          <w:numId w:val="2"/>
        </w:numPr>
        <w:rPr>
          <w:u w:val="single"/>
        </w:rPr>
      </w:pPr>
      <w:r w:rsidRPr="00EF74CF">
        <w:fldChar w:fldCharType="begin"/>
      </w:r>
      <w:r w:rsidRPr="00EF74CF">
        <w:instrText xml:space="preserve"> HYPERLINK  \l "Sec3" </w:instrText>
      </w:r>
      <w:r w:rsidRPr="00EF74CF">
        <w:fldChar w:fldCharType="separate"/>
      </w:r>
      <w:bookmarkStart w:id="21" w:name="_Toc8202633"/>
      <w:r w:rsidR="002F6115" w:rsidRPr="00B72201">
        <w:rPr>
          <w:rStyle w:val="Hyperlink"/>
          <w:rFonts w:cs="Arial"/>
          <w:color w:val="auto"/>
          <w:sz w:val="28"/>
          <w:u w:val="none"/>
        </w:rPr>
        <w:t>Routine prevention activities</w:t>
      </w:r>
      <w:bookmarkEnd w:id="21"/>
      <w:r w:rsidRPr="00EF74CF">
        <w:fldChar w:fldCharType="end"/>
      </w:r>
      <w:bookmarkEnd w:id="20"/>
      <w:r w:rsidR="002F6115" w:rsidRPr="00B72201">
        <w:rPr>
          <w:u w:val="single"/>
        </w:rPr>
        <w:t xml:space="preserve"> </w:t>
      </w:r>
    </w:p>
    <w:p w:rsidR="002F6115" w:rsidRDefault="002F6115" w:rsidP="00295275">
      <w:pPr>
        <w:pStyle w:val="BodyText"/>
      </w:pPr>
      <w:r>
        <w:t>A combination of coordinated prevention activities is more effective than an isolated, single activity.</w:t>
      </w:r>
      <w:r w:rsidR="009D4D30">
        <w:t xml:space="preserve"> Testing </w:t>
      </w:r>
      <w:r w:rsidR="00C217B8">
        <w:t xml:space="preserve">should be done </w:t>
      </w:r>
      <w:r w:rsidR="00B04C56">
        <w:t>o</w:t>
      </w:r>
      <w:r w:rsidR="00C217B8">
        <w:t xml:space="preserve">n all </w:t>
      </w:r>
      <w:r w:rsidR="009D4D30">
        <w:t xml:space="preserve">individuals </w:t>
      </w:r>
      <w:r w:rsidR="00580B9F">
        <w:t>requesting sexually t</w:t>
      </w:r>
      <w:r w:rsidR="00E63F81">
        <w:t>ransmissible</w:t>
      </w:r>
      <w:r w:rsidR="00580B9F">
        <w:t xml:space="preserve"> / blood-borne infection screening.</w:t>
      </w:r>
    </w:p>
    <w:p w:rsidR="002F6115" w:rsidRDefault="002F6115" w:rsidP="00295275">
      <w:pPr>
        <w:pStyle w:val="BodyText"/>
      </w:pPr>
      <w:r>
        <w:t xml:space="preserve">Sexual health promotion and education programs aim to increase awareness of </w:t>
      </w:r>
      <w:r w:rsidR="00FD5CF2">
        <w:t>STIs</w:t>
      </w:r>
      <w:r>
        <w:t xml:space="preserve"> and empower people to adopt safer sex practices, such as using condoms. These programs are targeted to priority populations including young people, MSM, Aboriginal and Torres Strait Islander populations, and sex workers.  </w:t>
      </w:r>
    </w:p>
    <w:p w:rsidR="00E321CA" w:rsidRDefault="002F6115" w:rsidP="00295275">
      <w:pPr>
        <w:pStyle w:val="BodyText"/>
      </w:pPr>
      <w:r>
        <w:t>Re</w:t>
      </w:r>
      <w:r w:rsidR="00E321CA">
        <w:t xml:space="preserve">gular </w:t>
      </w:r>
      <w:r w:rsidR="00F06D3B">
        <w:t xml:space="preserve">testing </w:t>
      </w:r>
      <w:r w:rsidR="00E321CA">
        <w:t>is encouraged for</w:t>
      </w:r>
      <w:r w:rsidR="00ED3FD2">
        <w:t>:</w:t>
      </w:r>
    </w:p>
    <w:p w:rsidR="000132A4" w:rsidRDefault="00DC0F46" w:rsidP="00BB587D">
      <w:pPr>
        <w:pStyle w:val="BodyText"/>
        <w:numPr>
          <w:ilvl w:val="0"/>
          <w:numId w:val="4"/>
        </w:numPr>
        <w:spacing w:after="0"/>
        <w:ind w:left="714" w:hanging="357"/>
      </w:pPr>
      <w:r>
        <w:t>individuals</w:t>
      </w:r>
      <w:r w:rsidR="002F6115">
        <w:t xml:space="preserve"> </w:t>
      </w:r>
      <w:r w:rsidR="00B8159C">
        <w:t xml:space="preserve">with </w:t>
      </w:r>
      <w:r w:rsidR="002F6115">
        <w:t>mult</w:t>
      </w:r>
      <w:r w:rsidR="00ED3FD2">
        <w:t>iple and new partners</w:t>
      </w:r>
      <w:r w:rsidR="002F6115">
        <w:t xml:space="preserve"> </w:t>
      </w:r>
      <w:r w:rsidR="00E321CA">
        <w:t>to limit onward transmission</w:t>
      </w:r>
    </w:p>
    <w:p w:rsidR="00E321CA" w:rsidRPr="001D7699" w:rsidRDefault="00D81333" w:rsidP="00BB587D">
      <w:pPr>
        <w:pStyle w:val="BodyText"/>
        <w:numPr>
          <w:ilvl w:val="0"/>
          <w:numId w:val="4"/>
        </w:numPr>
        <w:spacing w:after="0"/>
        <w:ind w:left="714" w:hanging="357"/>
        <w:rPr>
          <w:color w:val="auto"/>
        </w:rPr>
      </w:pPr>
      <w:r>
        <w:rPr>
          <w:color w:val="auto"/>
        </w:rPr>
        <w:t>i</w:t>
      </w:r>
      <w:r w:rsidR="00E321CA" w:rsidRPr="001D7699">
        <w:rPr>
          <w:color w:val="auto"/>
        </w:rPr>
        <w:t xml:space="preserve">ndividuals who have had sexual contact with a </w:t>
      </w:r>
      <w:r w:rsidR="00657D4D">
        <w:rPr>
          <w:color w:val="auto"/>
        </w:rPr>
        <w:t xml:space="preserve">person with </w:t>
      </w:r>
      <w:r w:rsidR="00E321CA" w:rsidRPr="001D7699">
        <w:rPr>
          <w:color w:val="auto"/>
        </w:rPr>
        <w:t>confirmed or</w:t>
      </w:r>
      <w:r w:rsidR="00ED3FD2">
        <w:rPr>
          <w:color w:val="auto"/>
        </w:rPr>
        <w:t xml:space="preserve"> suspected gonococcal infection</w:t>
      </w:r>
    </w:p>
    <w:p w:rsidR="00E321CA" w:rsidRPr="001D7699" w:rsidRDefault="00D81333" w:rsidP="00BB587D">
      <w:pPr>
        <w:pStyle w:val="BodyText"/>
        <w:numPr>
          <w:ilvl w:val="0"/>
          <w:numId w:val="4"/>
        </w:numPr>
        <w:spacing w:after="0"/>
        <w:ind w:left="714" w:hanging="357"/>
        <w:rPr>
          <w:color w:val="auto"/>
        </w:rPr>
      </w:pPr>
      <w:r>
        <w:rPr>
          <w:color w:val="auto"/>
        </w:rPr>
        <w:t>i</w:t>
      </w:r>
      <w:r w:rsidR="00E321CA" w:rsidRPr="001D7699">
        <w:rPr>
          <w:color w:val="auto"/>
        </w:rPr>
        <w:t>ndividuals with a history o</w:t>
      </w:r>
      <w:r w:rsidR="00ED3FD2">
        <w:rPr>
          <w:color w:val="auto"/>
        </w:rPr>
        <w:t>f previous gonococcal infection</w:t>
      </w:r>
    </w:p>
    <w:p w:rsidR="00E321CA" w:rsidRPr="001D7699" w:rsidRDefault="00D81333" w:rsidP="00BB587D">
      <w:pPr>
        <w:pStyle w:val="BodyText"/>
        <w:numPr>
          <w:ilvl w:val="0"/>
          <w:numId w:val="4"/>
        </w:numPr>
        <w:spacing w:after="0"/>
        <w:ind w:left="714" w:hanging="357"/>
        <w:rPr>
          <w:color w:val="auto"/>
        </w:rPr>
      </w:pPr>
      <w:r>
        <w:rPr>
          <w:color w:val="auto"/>
        </w:rPr>
        <w:lastRenderedPageBreak/>
        <w:t>i</w:t>
      </w:r>
      <w:r w:rsidR="00E321CA" w:rsidRPr="001D7699">
        <w:rPr>
          <w:color w:val="auto"/>
        </w:rPr>
        <w:t xml:space="preserve">ndividuals with a history of other </w:t>
      </w:r>
      <w:r>
        <w:rPr>
          <w:color w:val="auto"/>
        </w:rPr>
        <w:t>STIs</w:t>
      </w:r>
      <w:r w:rsidR="00ED3FD2">
        <w:rPr>
          <w:color w:val="auto"/>
        </w:rPr>
        <w:t xml:space="preserve"> such as </w:t>
      </w:r>
      <w:r w:rsidR="005561B3">
        <w:rPr>
          <w:color w:val="auto"/>
        </w:rPr>
        <w:t xml:space="preserve">syphilis, </w:t>
      </w:r>
      <w:r w:rsidR="00ED3FD2">
        <w:rPr>
          <w:color w:val="auto"/>
        </w:rPr>
        <w:t xml:space="preserve">chlamydia and </w:t>
      </w:r>
      <w:r w:rsidR="00E63F81">
        <w:rPr>
          <w:color w:val="auto"/>
        </w:rPr>
        <w:t>human immunodeficiency virus (</w:t>
      </w:r>
      <w:r w:rsidR="00ED3FD2">
        <w:rPr>
          <w:color w:val="auto"/>
        </w:rPr>
        <w:t>HIV</w:t>
      </w:r>
      <w:r w:rsidR="00E63F81">
        <w:rPr>
          <w:color w:val="auto"/>
        </w:rPr>
        <w:t>)</w:t>
      </w:r>
    </w:p>
    <w:p w:rsidR="00E321CA" w:rsidRPr="001D7699" w:rsidRDefault="00D81333" w:rsidP="00BB587D">
      <w:pPr>
        <w:pStyle w:val="BodyText"/>
        <w:numPr>
          <w:ilvl w:val="0"/>
          <w:numId w:val="4"/>
        </w:numPr>
        <w:spacing w:after="0"/>
        <w:ind w:left="714" w:hanging="357"/>
        <w:rPr>
          <w:color w:val="auto"/>
        </w:rPr>
      </w:pPr>
      <w:r>
        <w:rPr>
          <w:color w:val="auto"/>
        </w:rPr>
        <w:t>s</w:t>
      </w:r>
      <w:r w:rsidR="00ED3FD2">
        <w:rPr>
          <w:color w:val="auto"/>
        </w:rPr>
        <w:t>ex workers</w:t>
      </w:r>
      <w:r w:rsidR="00FD5CF2">
        <w:rPr>
          <w:color w:val="auto"/>
        </w:rPr>
        <w:t xml:space="preserve"> </w:t>
      </w:r>
    </w:p>
    <w:p w:rsidR="00E321CA" w:rsidRDefault="00FE6D47" w:rsidP="00BB587D">
      <w:pPr>
        <w:pStyle w:val="BodyText"/>
        <w:numPr>
          <w:ilvl w:val="0"/>
          <w:numId w:val="4"/>
        </w:numPr>
        <w:spacing w:after="0"/>
        <w:ind w:left="714" w:hanging="357"/>
        <w:rPr>
          <w:color w:val="auto"/>
        </w:rPr>
      </w:pPr>
      <w:r>
        <w:rPr>
          <w:color w:val="auto"/>
        </w:rPr>
        <w:t>MSM</w:t>
      </w:r>
      <w:r w:rsidR="00B2116C">
        <w:rPr>
          <w:color w:val="auto"/>
        </w:rPr>
        <w:t>,</w:t>
      </w:r>
      <w:r w:rsidR="00B2116C" w:rsidRPr="00B2116C">
        <w:rPr>
          <w:color w:val="auto"/>
        </w:rPr>
        <w:t xml:space="preserve"> </w:t>
      </w:r>
      <w:r w:rsidR="00B2116C">
        <w:rPr>
          <w:color w:val="auto"/>
        </w:rPr>
        <w:t>and</w:t>
      </w:r>
    </w:p>
    <w:p w:rsidR="00ED0F88" w:rsidRDefault="00ED0F88" w:rsidP="00BB587D">
      <w:pPr>
        <w:pStyle w:val="BodyText"/>
        <w:numPr>
          <w:ilvl w:val="0"/>
          <w:numId w:val="4"/>
        </w:numPr>
        <w:spacing w:after="0"/>
        <w:ind w:left="714" w:hanging="357"/>
        <w:rPr>
          <w:color w:val="auto"/>
        </w:rPr>
      </w:pPr>
      <w:r>
        <w:rPr>
          <w:color w:val="auto"/>
        </w:rPr>
        <w:t>Aboriginal and Torres Strait Islander people aged 15-29 years</w:t>
      </w:r>
    </w:p>
    <w:p w:rsidR="0066352D" w:rsidRDefault="0066352D" w:rsidP="0066352D">
      <w:pPr>
        <w:pStyle w:val="BodyText"/>
        <w:spacing w:after="0"/>
        <w:rPr>
          <w:color w:val="auto"/>
        </w:rPr>
      </w:pPr>
    </w:p>
    <w:p w:rsidR="00FD5CF2" w:rsidRPr="001D7699" w:rsidRDefault="00FD5CF2" w:rsidP="00E63F81">
      <w:pPr>
        <w:pStyle w:val="BodyText"/>
        <w:spacing w:after="0"/>
        <w:rPr>
          <w:color w:val="auto"/>
        </w:rPr>
      </w:pPr>
    </w:p>
    <w:p w:rsidR="002F6115" w:rsidRDefault="002F6115" w:rsidP="00BB587D">
      <w:pPr>
        <w:pStyle w:val="Heading1"/>
        <w:numPr>
          <w:ilvl w:val="0"/>
          <w:numId w:val="2"/>
        </w:numPr>
      </w:pPr>
      <w:bookmarkStart w:id="22" w:name="_Toc8202634"/>
      <w:bookmarkStart w:id="23" w:name="Sec4"/>
      <w:r w:rsidRPr="002264F9">
        <w:t>Surveillance objectives</w:t>
      </w:r>
      <w:bookmarkEnd w:id="22"/>
    </w:p>
    <w:bookmarkEnd w:id="23"/>
    <w:p w:rsidR="00371E7C" w:rsidRDefault="005E1541" w:rsidP="00BB587D">
      <w:pPr>
        <w:pStyle w:val="BodyText"/>
        <w:numPr>
          <w:ilvl w:val="0"/>
          <w:numId w:val="5"/>
        </w:numPr>
      </w:pPr>
      <w:r>
        <w:t>M</w:t>
      </w:r>
      <w:r w:rsidR="00371E7C">
        <w:t xml:space="preserve">onitor disease trends </w:t>
      </w:r>
      <w:r w:rsidR="00A7033C">
        <w:t>to direct and</w:t>
      </w:r>
      <w:r w:rsidR="00371E7C">
        <w:t xml:space="preserve"> evaluate </w:t>
      </w:r>
      <w:r w:rsidR="00A7033C">
        <w:t>public health</w:t>
      </w:r>
      <w:r w:rsidR="00371E7C">
        <w:t xml:space="preserve"> strategies</w:t>
      </w:r>
      <w:r w:rsidR="00FD5CF2">
        <w:t>.</w:t>
      </w:r>
    </w:p>
    <w:p w:rsidR="00371E7C" w:rsidRDefault="00371E7C" w:rsidP="00BB587D">
      <w:pPr>
        <w:pStyle w:val="BodyText"/>
        <w:numPr>
          <w:ilvl w:val="0"/>
          <w:numId w:val="5"/>
        </w:numPr>
      </w:pPr>
      <w:r>
        <w:t xml:space="preserve">Enable timely notification of cases </w:t>
      </w:r>
      <w:r w:rsidR="00531370">
        <w:t>to facilitate prompt management</w:t>
      </w:r>
      <w:r>
        <w:t xml:space="preserve"> of cases and contact</w:t>
      </w:r>
      <w:r w:rsidR="001054FF">
        <w:t>s</w:t>
      </w:r>
      <w:r>
        <w:t xml:space="preserve"> </w:t>
      </w:r>
      <w:r w:rsidR="00F3586F">
        <w:t>(testi</w:t>
      </w:r>
      <w:r w:rsidR="001054FF">
        <w:t>ng and treatment</w:t>
      </w:r>
      <w:r w:rsidR="00F3586F">
        <w:t>)</w:t>
      </w:r>
      <w:r w:rsidR="00FD5CF2">
        <w:t>.</w:t>
      </w:r>
    </w:p>
    <w:p w:rsidR="00371E7C" w:rsidRDefault="00371E7C" w:rsidP="00BB587D">
      <w:pPr>
        <w:pStyle w:val="BodyText"/>
        <w:numPr>
          <w:ilvl w:val="0"/>
          <w:numId w:val="5"/>
        </w:numPr>
      </w:pPr>
      <w:r>
        <w:t>Enable timely detection of clusters and outbreaks to facilitate prompt investigation and implementation of interve</w:t>
      </w:r>
      <w:r w:rsidR="00164772">
        <w:t>ntions to control transmission</w:t>
      </w:r>
      <w:r w:rsidR="00FD5CF2">
        <w:t>.</w:t>
      </w:r>
    </w:p>
    <w:p w:rsidR="00275F21" w:rsidRPr="00275F21" w:rsidRDefault="005E1541" w:rsidP="00BB587D">
      <w:pPr>
        <w:pStyle w:val="ListParagraph"/>
        <w:numPr>
          <w:ilvl w:val="0"/>
          <w:numId w:val="5"/>
        </w:numPr>
        <w:rPr>
          <w:b/>
          <w:i/>
        </w:rPr>
      </w:pPr>
      <w:r>
        <w:t xml:space="preserve">Monitor antimicrobial susceptibility to identify </w:t>
      </w:r>
      <w:r w:rsidR="002B22DD">
        <w:t xml:space="preserve">XDR </w:t>
      </w:r>
      <w:r>
        <w:t xml:space="preserve">strains to facilitate urgent case management and contact tracing, and to evaluate treatment </w:t>
      </w:r>
      <w:r w:rsidR="00531370" w:rsidRPr="00531370">
        <w:rPr>
          <w:rFonts w:cs="Tahoma"/>
          <w:color w:val="000000"/>
        </w:rPr>
        <w:t>guideli</w:t>
      </w:r>
      <w:r w:rsidR="00531370">
        <w:rPr>
          <w:rFonts w:cs="Tahoma"/>
          <w:color w:val="000000"/>
        </w:rPr>
        <w:t>nes</w:t>
      </w:r>
      <w:r w:rsidR="00FD5CF2">
        <w:rPr>
          <w:rFonts w:cs="Tahoma"/>
          <w:color w:val="000000"/>
        </w:rPr>
        <w:t>.</w:t>
      </w:r>
      <w:r w:rsidR="00275F21">
        <w:rPr>
          <w:rStyle w:val="FootnoteReference"/>
          <w:rFonts w:cs="Tahoma"/>
          <w:color w:val="000000"/>
        </w:rPr>
        <w:footnoteReference w:id="3"/>
      </w:r>
      <w:r w:rsidR="00531370">
        <w:rPr>
          <w:rFonts w:cs="Tahoma"/>
          <w:color w:val="000000"/>
        </w:rPr>
        <w:t xml:space="preserve"> </w:t>
      </w:r>
    </w:p>
    <w:p w:rsidR="002F6115" w:rsidRPr="00A95274" w:rsidRDefault="002F6115" w:rsidP="00A95274">
      <w:pPr>
        <w:rPr>
          <w:b/>
          <w:i/>
        </w:rPr>
      </w:pPr>
      <w:r w:rsidRPr="00A95274">
        <w:rPr>
          <w:b/>
          <w:i/>
        </w:rPr>
        <w:t>Data management</w:t>
      </w:r>
    </w:p>
    <w:p w:rsidR="007D5F95" w:rsidRPr="001D7699" w:rsidRDefault="002F6115" w:rsidP="00FE66AB">
      <w:pPr>
        <w:rPr>
          <w:highlight w:val="green"/>
          <w:lang w:val="en-US"/>
        </w:rPr>
      </w:pPr>
      <w:r w:rsidRPr="00AC0633">
        <w:rPr>
          <w:lang w:val="en-US"/>
        </w:rPr>
        <w:t xml:space="preserve">Confirmed cases should be </w:t>
      </w:r>
      <w:r w:rsidR="00EC3CB4">
        <w:t xml:space="preserve">entered into the jurisdictional notifiable diseases database </w:t>
      </w:r>
      <w:r w:rsidRPr="001D7699">
        <w:rPr>
          <w:lang w:val="en-US"/>
        </w:rPr>
        <w:t>within three working days</w:t>
      </w:r>
      <w:r w:rsidR="005B69C2">
        <w:rPr>
          <w:lang w:val="en-US"/>
        </w:rPr>
        <w:t xml:space="preserve"> for high priority cases and five working days for routine cases</w:t>
      </w:r>
      <w:r w:rsidRPr="001D7699">
        <w:rPr>
          <w:lang w:val="en-US"/>
        </w:rPr>
        <w:t xml:space="preserve"> following </w:t>
      </w:r>
      <w:r w:rsidR="00EC3CB4">
        <w:rPr>
          <w:lang w:val="en-US"/>
        </w:rPr>
        <w:t xml:space="preserve">laboratory </w:t>
      </w:r>
      <w:r w:rsidRPr="001D7699">
        <w:rPr>
          <w:lang w:val="en-US"/>
        </w:rPr>
        <w:t>notification.</w:t>
      </w:r>
      <w:r w:rsidR="007D5F95" w:rsidRPr="007D5F95">
        <w:rPr>
          <w:highlight w:val="green"/>
          <w:lang w:val="en-US"/>
        </w:rPr>
        <w:t xml:space="preserve"> </w:t>
      </w:r>
    </w:p>
    <w:p w:rsidR="007D5F95" w:rsidRPr="00F9184E" w:rsidRDefault="007D5F95" w:rsidP="007D5F95">
      <w:pPr>
        <w:rPr>
          <w:lang w:val="en-US"/>
        </w:rPr>
      </w:pPr>
      <w:r>
        <w:rPr>
          <w:lang w:val="en-US"/>
        </w:rPr>
        <w:lastRenderedPageBreak/>
        <w:t>If an ind</w:t>
      </w:r>
      <w:r w:rsidR="001E476C">
        <w:rPr>
          <w:lang w:val="en-US"/>
        </w:rPr>
        <w:t xml:space="preserve">ividual has </w:t>
      </w:r>
      <w:r w:rsidR="001E476C" w:rsidRPr="007D5F95">
        <w:rPr>
          <w:i/>
          <w:lang w:val="en-US"/>
        </w:rPr>
        <w:t>N. gonorrhoeae</w:t>
      </w:r>
      <w:r w:rsidR="001E476C">
        <w:rPr>
          <w:lang w:val="en-US"/>
        </w:rPr>
        <w:t xml:space="preserve"> detected in</w:t>
      </w:r>
      <w:r>
        <w:rPr>
          <w:lang w:val="en-US"/>
        </w:rPr>
        <w:t xml:space="preserve"> </w:t>
      </w:r>
      <w:r w:rsidR="001E476C">
        <w:rPr>
          <w:lang w:val="en-US"/>
        </w:rPr>
        <w:t>more than one</w:t>
      </w:r>
      <w:r>
        <w:rPr>
          <w:lang w:val="en-US"/>
        </w:rPr>
        <w:t xml:space="preserve"> anatomical site </w:t>
      </w:r>
      <w:r w:rsidR="00FB6FBB">
        <w:rPr>
          <w:lang w:val="en-US"/>
        </w:rPr>
        <w:t xml:space="preserve">for specimens </w:t>
      </w:r>
      <w:r w:rsidR="001E476C">
        <w:rPr>
          <w:lang w:val="en-US"/>
        </w:rPr>
        <w:t xml:space="preserve">taken </w:t>
      </w:r>
      <w:r>
        <w:rPr>
          <w:lang w:val="en-US"/>
        </w:rPr>
        <w:t>on the same day, then these positive results w</w:t>
      </w:r>
      <w:r w:rsidR="001E476C">
        <w:rPr>
          <w:lang w:val="en-US"/>
        </w:rPr>
        <w:t>ill be counted as a single case.</w:t>
      </w:r>
    </w:p>
    <w:p w:rsidR="002F6115" w:rsidRPr="001D7699" w:rsidRDefault="002F6115" w:rsidP="00FE66AB">
      <w:pPr>
        <w:rPr>
          <w:lang w:val="en-US"/>
        </w:rPr>
      </w:pPr>
      <w:r w:rsidRPr="001D7699">
        <w:rPr>
          <w:lang w:val="en-US"/>
        </w:rPr>
        <w:t xml:space="preserve">Where a positive </w:t>
      </w:r>
      <w:r w:rsidR="00CE0AF2">
        <w:rPr>
          <w:lang w:val="en-US"/>
        </w:rPr>
        <w:t xml:space="preserve">culture or </w:t>
      </w:r>
      <w:r w:rsidRPr="001D7699">
        <w:rPr>
          <w:lang w:val="en-US"/>
        </w:rPr>
        <w:t>NA</w:t>
      </w:r>
      <w:r w:rsidR="006C3112">
        <w:rPr>
          <w:lang w:val="en-US"/>
        </w:rPr>
        <w:t>A</w:t>
      </w:r>
      <w:r w:rsidRPr="001D7699">
        <w:rPr>
          <w:lang w:val="en-US"/>
        </w:rPr>
        <w:t xml:space="preserve">T test is reported following </w:t>
      </w:r>
      <w:r w:rsidR="00CE0AF2">
        <w:rPr>
          <w:lang w:val="en-US"/>
        </w:rPr>
        <w:t>a p</w:t>
      </w:r>
      <w:r w:rsidR="005F1435">
        <w:rPr>
          <w:lang w:val="en-US"/>
        </w:rPr>
        <w:t>re</w:t>
      </w:r>
      <w:r w:rsidR="00CE0AF2">
        <w:rPr>
          <w:lang w:val="en-US"/>
        </w:rPr>
        <w:t>vious notification</w:t>
      </w:r>
      <w:r w:rsidR="00CA6881">
        <w:rPr>
          <w:lang w:val="en-US"/>
        </w:rPr>
        <w:t>, this</w:t>
      </w:r>
      <w:r w:rsidR="00CE0AF2">
        <w:rPr>
          <w:lang w:val="en-US"/>
        </w:rPr>
        <w:t xml:space="preserve"> report </w:t>
      </w:r>
      <w:r w:rsidRPr="001D7699">
        <w:rPr>
          <w:lang w:val="en-US"/>
        </w:rPr>
        <w:t xml:space="preserve">should be counted as a new infection if more than </w:t>
      </w:r>
      <w:r w:rsidR="00657D4D">
        <w:rPr>
          <w:lang w:val="en-US"/>
        </w:rPr>
        <w:t>21</w:t>
      </w:r>
      <w:r w:rsidR="00657D4D" w:rsidRPr="001D7699">
        <w:rPr>
          <w:lang w:val="en-US"/>
        </w:rPr>
        <w:t xml:space="preserve"> </w:t>
      </w:r>
      <w:r w:rsidRPr="001D7699">
        <w:rPr>
          <w:lang w:val="en-US"/>
        </w:rPr>
        <w:t xml:space="preserve">days </w:t>
      </w:r>
      <w:r w:rsidR="00CE0AF2">
        <w:rPr>
          <w:lang w:val="en-US"/>
        </w:rPr>
        <w:t xml:space="preserve">have passed </w:t>
      </w:r>
      <w:r w:rsidRPr="001D7699">
        <w:rPr>
          <w:lang w:val="en-US"/>
        </w:rPr>
        <w:t xml:space="preserve">since completion of </w:t>
      </w:r>
      <w:r w:rsidR="00CE0AF2">
        <w:rPr>
          <w:lang w:val="en-US"/>
        </w:rPr>
        <w:t xml:space="preserve">appropriate </w:t>
      </w:r>
      <w:r w:rsidRPr="001D7699">
        <w:rPr>
          <w:lang w:val="en-US"/>
        </w:rPr>
        <w:t>treatment.</w:t>
      </w:r>
    </w:p>
    <w:p w:rsidR="002F6115" w:rsidRDefault="002F6115" w:rsidP="00BB587D">
      <w:pPr>
        <w:pStyle w:val="Heading1"/>
        <w:numPr>
          <w:ilvl w:val="0"/>
          <w:numId w:val="2"/>
        </w:numPr>
      </w:pPr>
      <w:bookmarkStart w:id="24" w:name="Sec5"/>
      <w:bookmarkStart w:id="25" w:name="_Toc8202635"/>
      <w:r w:rsidRPr="002264F9">
        <w:t>Communications</w:t>
      </w:r>
      <w:bookmarkEnd w:id="24"/>
      <w:bookmarkEnd w:id="25"/>
    </w:p>
    <w:p w:rsidR="002F6115" w:rsidRPr="001D7699" w:rsidRDefault="002F6115" w:rsidP="00F04BEF">
      <w:pPr>
        <w:rPr>
          <w:lang w:val="en-US"/>
        </w:rPr>
      </w:pPr>
      <w:r w:rsidRPr="001D7699">
        <w:rPr>
          <w:lang w:val="en-US"/>
        </w:rPr>
        <w:t>Confirmed cases must be notified to the state</w:t>
      </w:r>
      <w:r w:rsidR="0080340E">
        <w:rPr>
          <w:lang w:val="en-US"/>
        </w:rPr>
        <w:t xml:space="preserve"> </w:t>
      </w:r>
      <w:r w:rsidRPr="001D7699">
        <w:rPr>
          <w:lang w:val="en-US"/>
        </w:rPr>
        <w:t>/</w:t>
      </w:r>
      <w:r w:rsidR="003C3E69">
        <w:rPr>
          <w:lang w:val="en-US"/>
        </w:rPr>
        <w:t xml:space="preserve"> territory </w:t>
      </w:r>
      <w:r w:rsidRPr="001D7699">
        <w:rPr>
          <w:lang w:val="en-US"/>
        </w:rPr>
        <w:t>C</w:t>
      </w:r>
      <w:r w:rsidR="00556B7C">
        <w:rPr>
          <w:lang w:val="en-US"/>
        </w:rPr>
        <w:t xml:space="preserve">ommunicable </w:t>
      </w:r>
      <w:r w:rsidRPr="001D7699">
        <w:rPr>
          <w:lang w:val="en-US"/>
        </w:rPr>
        <w:t>D</w:t>
      </w:r>
      <w:r w:rsidR="00556B7C">
        <w:rPr>
          <w:lang w:val="en-US"/>
        </w:rPr>
        <w:t xml:space="preserve">isease </w:t>
      </w:r>
      <w:r w:rsidRPr="001D7699">
        <w:rPr>
          <w:lang w:val="en-US"/>
        </w:rPr>
        <w:t>B</w:t>
      </w:r>
      <w:r w:rsidR="00556B7C">
        <w:rPr>
          <w:lang w:val="en-US"/>
        </w:rPr>
        <w:t>ranch (CDB)</w:t>
      </w:r>
      <w:r w:rsidR="003C3E69">
        <w:rPr>
          <w:lang w:val="en-US"/>
        </w:rPr>
        <w:t xml:space="preserve"> (via PHUs in some jurisdictions)</w:t>
      </w:r>
      <w:r w:rsidRPr="001D7699">
        <w:rPr>
          <w:lang w:val="en-US"/>
        </w:rPr>
        <w:t xml:space="preserve"> as routinely required under public health legislation of that jurisdiction. This will involve notification by the diagnosing laboratory and in some jurisdictions also by the</w:t>
      </w:r>
      <w:r w:rsidR="00855D74">
        <w:rPr>
          <w:lang w:val="en-US"/>
        </w:rPr>
        <w:t xml:space="preserve"> diagnosing</w:t>
      </w:r>
      <w:r w:rsidRPr="001D7699">
        <w:rPr>
          <w:lang w:val="en-US"/>
        </w:rPr>
        <w:t xml:space="preserve"> clinician. The CDB will notify the case to the</w:t>
      </w:r>
      <w:r w:rsidR="003134CF">
        <w:rPr>
          <w:lang w:val="en-US"/>
        </w:rPr>
        <w:t xml:space="preserve"> National Notifiable Diseases Surveillance System (</w:t>
      </w:r>
      <w:r w:rsidRPr="001D7699">
        <w:rPr>
          <w:lang w:val="en-US"/>
        </w:rPr>
        <w:t>NNDSS</w:t>
      </w:r>
      <w:r w:rsidR="003134CF">
        <w:rPr>
          <w:lang w:val="en-US"/>
        </w:rPr>
        <w:t>)</w:t>
      </w:r>
      <w:r w:rsidRPr="001D7699">
        <w:rPr>
          <w:lang w:val="en-US"/>
        </w:rPr>
        <w:t>.</w:t>
      </w:r>
    </w:p>
    <w:p w:rsidR="002F6115" w:rsidRDefault="002F6115" w:rsidP="00F04BEF">
      <w:pPr>
        <w:rPr>
          <w:lang w:val="en-US"/>
        </w:rPr>
      </w:pPr>
      <w:r w:rsidRPr="001D7699">
        <w:rPr>
          <w:lang w:val="en-US"/>
        </w:rPr>
        <w:t>The patient should be advised that gonococcal infection is a notifiable disease and that it is necessary for the</w:t>
      </w:r>
      <w:r w:rsidR="002F7F09">
        <w:rPr>
          <w:lang w:val="en-US"/>
        </w:rPr>
        <w:t xml:space="preserve"> jurisdictional health department</w:t>
      </w:r>
      <w:r w:rsidR="00855D74">
        <w:rPr>
          <w:lang w:val="en-US"/>
        </w:rPr>
        <w:t xml:space="preserve"> </w:t>
      </w:r>
      <w:r w:rsidR="002F7F09">
        <w:rPr>
          <w:lang w:val="en-US"/>
        </w:rPr>
        <w:t>/</w:t>
      </w:r>
      <w:r w:rsidR="0080340E">
        <w:rPr>
          <w:lang w:val="en-US"/>
        </w:rPr>
        <w:t xml:space="preserve"> </w:t>
      </w:r>
      <w:r w:rsidR="002F7F09">
        <w:rPr>
          <w:lang w:val="en-US"/>
        </w:rPr>
        <w:t>PHU</w:t>
      </w:r>
      <w:r w:rsidR="002F7F09" w:rsidRPr="001D7699">
        <w:rPr>
          <w:lang w:val="en-US"/>
        </w:rPr>
        <w:t xml:space="preserve"> </w:t>
      </w:r>
      <w:r w:rsidRPr="001D7699">
        <w:rPr>
          <w:lang w:val="en-US"/>
        </w:rPr>
        <w:t xml:space="preserve">to be notified of this infection. </w:t>
      </w:r>
      <w:r w:rsidR="00275F21">
        <w:rPr>
          <w:lang w:val="en-US"/>
        </w:rPr>
        <w:t>It is the responsibility of the</w:t>
      </w:r>
      <w:r w:rsidR="00B834DF">
        <w:rPr>
          <w:lang w:val="en-US"/>
        </w:rPr>
        <w:t xml:space="preserve"> treating </w:t>
      </w:r>
      <w:r w:rsidR="00754D9C">
        <w:rPr>
          <w:lang w:val="en-US"/>
        </w:rPr>
        <w:t>clinician</w:t>
      </w:r>
      <w:r w:rsidR="00275F21">
        <w:rPr>
          <w:lang w:val="en-US"/>
        </w:rPr>
        <w:t xml:space="preserve"> to do the case follow-up</w:t>
      </w:r>
      <w:r w:rsidR="002F7F09">
        <w:rPr>
          <w:lang w:val="en-US"/>
        </w:rPr>
        <w:t xml:space="preserve"> including contact tracing</w:t>
      </w:r>
      <w:r w:rsidR="003C3E69">
        <w:rPr>
          <w:lang w:val="en-US"/>
        </w:rPr>
        <w:t xml:space="preserve"> and partner notification</w:t>
      </w:r>
      <w:r w:rsidR="00B834DF">
        <w:rPr>
          <w:lang w:val="en-US"/>
        </w:rPr>
        <w:t>;</w:t>
      </w:r>
      <w:r w:rsidRPr="001D7699">
        <w:rPr>
          <w:lang w:val="en-US"/>
        </w:rPr>
        <w:t xml:space="preserve"> </w:t>
      </w:r>
      <w:r w:rsidR="002F7F09">
        <w:rPr>
          <w:lang w:val="en-US"/>
        </w:rPr>
        <w:t>PHUs</w:t>
      </w:r>
      <w:r w:rsidR="00754D9C">
        <w:rPr>
          <w:lang w:val="en-US"/>
        </w:rPr>
        <w:t xml:space="preserve"> </w:t>
      </w:r>
      <w:r w:rsidR="00B834DF">
        <w:rPr>
          <w:lang w:val="en-US"/>
        </w:rPr>
        <w:t>may elect to do</w:t>
      </w:r>
      <w:r w:rsidR="002F7F09">
        <w:rPr>
          <w:lang w:val="en-US"/>
        </w:rPr>
        <w:t xml:space="preserve"> this under specific circumstances</w:t>
      </w:r>
      <w:r w:rsidR="00B834DF">
        <w:rPr>
          <w:lang w:val="en-US"/>
        </w:rPr>
        <w:t xml:space="preserve"> if resources permit.</w:t>
      </w:r>
    </w:p>
    <w:p w:rsidR="00A95274" w:rsidRDefault="00A95274">
      <w:pPr>
        <w:autoSpaceDE/>
        <w:autoSpaceDN/>
        <w:adjustRightInd/>
        <w:spacing w:after="0"/>
        <w:ind w:right="0"/>
        <w:rPr>
          <w:lang w:val="en-US"/>
        </w:rPr>
      </w:pPr>
      <w:r>
        <w:rPr>
          <w:lang w:val="en-US"/>
        </w:rPr>
        <w:br w:type="page"/>
      </w:r>
    </w:p>
    <w:p w:rsidR="00BF1FBB" w:rsidRDefault="002F6115" w:rsidP="00BF1FBB">
      <w:pPr>
        <w:pStyle w:val="Heading1"/>
        <w:numPr>
          <w:ilvl w:val="0"/>
          <w:numId w:val="2"/>
        </w:numPr>
      </w:pPr>
      <w:bookmarkStart w:id="26" w:name="_Toc8202636"/>
      <w:bookmarkStart w:id="27" w:name="Sec6"/>
      <w:r w:rsidRPr="002264F9">
        <w:lastRenderedPageBreak/>
        <w:t>Case definition</w:t>
      </w:r>
      <w:bookmarkEnd w:id="26"/>
      <w:r w:rsidR="009F77B8">
        <w:t xml:space="preserve"> </w:t>
      </w:r>
    </w:p>
    <w:bookmarkEnd w:id="27"/>
    <w:p w:rsidR="00A14168" w:rsidRPr="00A14168" w:rsidRDefault="00A14168" w:rsidP="00A14168">
      <w:pPr>
        <w:rPr>
          <w:lang w:val="en-US"/>
        </w:rPr>
      </w:pPr>
      <w:r w:rsidRPr="00A14168">
        <w:rPr>
          <w:lang w:val="en-US"/>
        </w:rPr>
        <w:t xml:space="preserve">The case definition may have been updated since the publication of this guideline. Please check the case definitions </w:t>
      </w:r>
      <w:hyperlink r:id="rId13" w:history="1">
        <w:r w:rsidRPr="00250189">
          <w:rPr>
            <w:rStyle w:val="Hyperlink"/>
            <w:lang w:val="en-US"/>
          </w:rPr>
          <w:t>webpage</w:t>
        </w:r>
      </w:hyperlink>
      <w:r w:rsidRPr="00A14168">
        <w:rPr>
          <w:lang w:val="en-US"/>
        </w:rPr>
        <w:t xml:space="preserve"> on the Australian</w:t>
      </w:r>
      <w:r w:rsidR="0080340E">
        <w:rPr>
          <w:lang w:val="en-US"/>
        </w:rPr>
        <w:t xml:space="preserve"> Government</w:t>
      </w:r>
      <w:r w:rsidRPr="00A14168">
        <w:rPr>
          <w:lang w:val="en-US"/>
        </w:rPr>
        <w:t xml:space="preserve"> Department of Health’s website (</w:t>
      </w:r>
      <w:r w:rsidR="00922440" w:rsidRPr="0080340E">
        <w:rPr>
          <w:lang w:val="en-US"/>
        </w:rPr>
        <w:t>www.health.gov.au/internet/main/publishing.nsf/Content/cdna-casedefinitions.htm</w:t>
      </w:r>
      <w:r>
        <w:rPr>
          <w:lang w:val="en-US"/>
        </w:rPr>
        <w:t xml:space="preserve"> </w:t>
      </w:r>
      <w:r w:rsidRPr="00A14168">
        <w:rPr>
          <w:lang w:val="en-US"/>
        </w:rPr>
        <w:t>) for the latest version.</w:t>
      </w:r>
    </w:p>
    <w:p w:rsidR="002F6115" w:rsidRPr="00250189" w:rsidRDefault="002F6115" w:rsidP="00A95274">
      <w:pPr>
        <w:rPr>
          <w:i/>
        </w:rPr>
      </w:pPr>
      <w:r w:rsidRPr="00250189">
        <w:rPr>
          <w:i/>
        </w:rPr>
        <w:t>Reporting</w:t>
      </w:r>
    </w:p>
    <w:p w:rsidR="002F6115" w:rsidRPr="00250189" w:rsidRDefault="002F6115" w:rsidP="00C120FA">
      <w:pPr>
        <w:rPr>
          <w:rFonts w:cs="Arial"/>
        </w:rPr>
      </w:pPr>
      <w:r w:rsidRPr="00250189">
        <w:rPr>
          <w:rFonts w:cs="Arial"/>
          <w:shd w:val="clear" w:color="auto" w:fill="FFFFFF"/>
        </w:rPr>
        <w:t>Only </w:t>
      </w:r>
      <w:r w:rsidRPr="00250189">
        <w:rPr>
          <w:rStyle w:val="Strong"/>
          <w:rFonts w:cs="Arial"/>
          <w:shd w:val="clear" w:color="auto" w:fill="FFFFFF"/>
        </w:rPr>
        <w:t>confirmed cases</w:t>
      </w:r>
      <w:r w:rsidRPr="00250189">
        <w:rPr>
          <w:rFonts w:cs="Arial"/>
          <w:shd w:val="clear" w:color="auto" w:fill="FFFFFF"/>
        </w:rPr>
        <w:t> should be notified. </w:t>
      </w:r>
      <w:r w:rsidRPr="00250189">
        <w:rPr>
          <w:rFonts w:cs="Arial"/>
        </w:rPr>
        <w:br/>
      </w:r>
    </w:p>
    <w:p w:rsidR="002F6115" w:rsidRPr="00250189" w:rsidRDefault="002F6115" w:rsidP="00A95274">
      <w:pPr>
        <w:rPr>
          <w:i/>
        </w:rPr>
      </w:pPr>
      <w:r w:rsidRPr="00250189">
        <w:rPr>
          <w:i/>
        </w:rPr>
        <w:t>Confirmed case</w:t>
      </w:r>
    </w:p>
    <w:p w:rsidR="002F6115" w:rsidRPr="00250189" w:rsidRDefault="002F6115" w:rsidP="00C120FA">
      <w:pPr>
        <w:rPr>
          <w:rFonts w:cs="Arial"/>
        </w:rPr>
      </w:pPr>
      <w:r w:rsidRPr="00250189">
        <w:rPr>
          <w:rFonts w:cs="Arial"/>
          <w:shd w:val="clear" w:color="auto" w:fill="FFFFFF"/>
        </w:rPr>
        <w:t>A confirmed case requires</w:t>
      </w:r>
      <w:r w:rsidRPr="00250189">
        <w:rPr>
          <w:rStyle w:val="Strong"/>
          <w:rFonts w:cs="Arial"/>
          <w:shd w:val="clear" w:color="auto" w:fill="FFFFFF"/>
        </w:rPr>
        <w:t xml:space="preserve"> laboratory </w:t>
      </w:r>
      <w:r w:rsidR="00531370" w:rsidRPr="00250189">
        <w:rPr>
          <w:rStyle w:val="Strong"/>
          <w:rFonts w:cs="Arial"/>
          <w:shd w:val="clear" w:color="auto" w:fill="FFFFFF"/>
        </w:rPr>
        <w:t>definitive</w:t>
      </w:r>
      <w:r w:rsidRPr="00250189">
        <w:rPr>
          <w:rStyle w:val="Strong"/>
          <w:rFonts w:cs="Arial"/>
          <w:shd w:val="clear" w:color="auto" w:fill="FFFFFF"/>
        </w:rPr>
        <w:t xml:space="preserve"> evidence</w:t>
      </w:r>
      <w:r w:rsidRPr="00250189">
        <w:rPr>
          <w:rFonts w:cs="Arial"/>
          <w:shd w:val="clear" w:color="auto" w:fill="FFFFFF"/>
        </w:rPr>
        <w:t> only.</w:t>
      </w:r>
    </w:p>
    <w:p w:rsidR="002F6115" w:rsidRPr="00250189" w:rsidRDefault="002F6115" w:rsidP="00A95274">
      <w:pPr>
        <w:rPr>
          <w:i/>
        </w:rPr>
      </w:pPr>
      <w:r w:rsidRPr="00250189">
        <w:rPr>
          <w:i/>
        </w:rPr>
        <w:t>Laboratory definitive evidence</w:t>
      </w:r>
    </w:p>
    <w:p w:rsidR="002F6115" w:rsidRPr="00250189" w:rsidRDefault="002F6115" w:rsidP="00C120FA">
      <w:pPr>
        <w:rPr>
          <w:rFonts w:cs="Arial"/>
        </w:rPr>
      </w:pPr>
      <w:r w:rsidRPr="00250189">
        <w:rPr>
          <w:rFonts w:cs="Arial"/>
          <w:shd w:val="clear" w:color="auto" w:fill="FFFFFF"/>
        </w:rPr>
        <w:t>1. Isolation</w:t>
      </w:r>
      <w:r w:rsidR="000132A4" w:rsidRPr="00250189">
        <w:rPr>
          <w:rFonts w:cs="Arial"/>
          <w:shd w:val="clear" w:color="auto" w:fill="FFFFFF"/>
        </w:rPr>
        <w:t xml:space="preserve"> / detection</w:t>
      </w:r>
      <w:r w:rsidRPr="00250189">
        <w:rPr>
          <w:rFonts w:cs="Arial"/>
          <w:shd w:val="clear" w:color="auto" w:fill="FFFFFF"/>
        </w:rPr>
        <w:t xml:space="preserve"> of </w:t>
      </w:r>
      <w:r w:rsidRPr="00250189">
        <w:rPr>
          <w:rStyle w:val="Emphasis"/>
          <w:rFonts w:cs="Arial"/>
          <w:shd w:val="clear" w:color="auto" w:fill="FFFFFF"/>
        </w:rPr>
        <w:t>Neisseria gonorrhoeae</w:t>
      </w:r>
      <w:r w:rsidR="000132A4" w:rsidRPr="00250189">
        <w:rPr>
          <w:rStyle w:val="Emphasis"/>
          <w:rFonts w:cs="Arial"/>
          <w:shd w:val="clear" w:color="auto" w:fill="FFFFFF"/>
        </w:rPr>
        <w:t xml:space="preserve"> </w:t>
      </w:r>
      <w:r w:rsidR="000132A4" w:rsidRPr="00250189">
        <w:rPr>
          <w:rStyle w:val="Emphasis"/>
          <w:rFonts w:cs="Arial"/>
          <w:i w:val="0"/>
          <w:shd w:val="clear" w:color="auto" w:fill="FFFFFF"/>
        </w:rPr>
        <w:t>by culture</w:t>
      </w:r>
    </w:p>
    <w:p w:rsidR="002F6115" w:rsidRPr="00250189" w:rsidRDefault="002F6115" w:rsidP="00C120FA">
      <w:pPr>
        <w:pStyle w:val="NormalWeb"/>
        <w:shd w:val="clear" w:color="auto" w:fill="FFFFFF"/>
        <w:spacing w:before="240" w:beforeAutospacing="0" w:after="240" w:afterAutospacing="0" w:line="300" w:lineRule="atLeast"/>
        <w:rPr>
          <w:rFonts w:ascii="Arial" w:hAnsi="Arial" w:cs="Arial"/>
          <w:sz w:val="22"/>
          <w:szCs w:val="22"/>
        </w:rPr>
      </w:pPr>
      <w:r w:rsidRPr="00250189">
        <w:rPr>
          <w:rFonts w:ascii="Arial" w:hAnsi="Arial" w:cs="Arial"/>
          <w:sz w:val="22"/>
          <w:szCs w:val="22"/>
        </w:rPr>
        <w:t>OR</w:t>
      </w:r>
    </w:p>
    <w:p w:rsidR="00FA14AC" w:rsidRDefault="002F6115" w:rsidP="00C120FA">
      <w:pPr>
        <w:pStyle w:val="NormalWeb"/>
        <w:shd w:val="clear" w:color="auto" w:fill="FFFFFF"/>
        <w:spacing w:before="0" w:beforeAutospacing="0" w:after="240" w:afterAutospacing="0" w:line="300" w:lineRule="atLeast"/>
        <w:rPr>
          <w:rFonts w:ascii="Arial" w:hAnsi="Arial" w:cs="Arial"/>
          <w:sz w:val="22"/>
          <w:szCs w:val="22"/>
        </w:rPr>
      </w:pPr>
      <w:r w:rsidRPr="00250189">
        <w:rPr>
          <w:rFonts w:ascii="Arial" w:hAnsi="Arial" w:cs="Arial"/>
          <w:sz w:val="22"/>
          <w:szCs w:val="22"/>
        </w:rPr>
        <w:t>2. Detection of </w:t>
      </w:r>
      <w:r w:rsidRPr="00250189">
        <w:rPr>
          <w:rStyle w:val="Emphasis"/>
          <w:rFonts w:ascii="Arial" w:hAnsi="Arial" w:cs="Arial"/>
          <w:sz w:val="22"/>
          <w:szCs w:val="22"/>
        </w:rPr>
        <w:t>Neisseria gonorrhoeae</w:t>
      </w:r>
      <w:r w:rsidRPr="00250189">
        <w:rPr>
          <w:rFonts w:ascii="Arial" w:hAnsi="Arial" w:cs="Arial"/>
          <w:sz w:val="22"/>
          <w:szCs w:val="22"/>
        </w:rPr>
        <w:t> by nucleic acid testing</w:t>
      </w:r>
    </w:p>
    <w:p w:rsidR="00250189" w:rsidRPr="00250189" w:rsidRDefault="00250189" w:rsidP="00C120FA">
      <w:pPr>
        <w:pStyle w:val="NormalWeb"/>
        <w:shd w:val="clear" w:color="auto" w:fill="FFFFFF"/>
        <w:spacing w:before="0" w:beforeAutospacing="0" w:after="240" w:afterAutospacing="0" w:line="300" w:lineRule="atLeast"/>
        <w:rPr>
          <w:rFonts w:ascii="Arial" w:hAnsi="Arial" w:cs="Arial"/>
          <w:sz w:val="22"/>
          <w:szCs w:val="22"/>
        </w:rPr>
      </w:pPr>
    </w:p>
    <w:p w:rsidR="002F6115" w:rsidRDefault="002F6115" w:rsidP="00BB587D">
      <w:pPr>
        <w:pStyle w:val="Heading1"/>
        <w:numPr>
          <w:ilvl w:val="0"/>
          <w:numId w:val="2"/>
        </w:numPr>
      </w:pPr>
      <w:bookmarkStart w:id="28" w:name="_Toc8202637"/>
      <w:bookmarkStart w:id="29" w:name="Sec7"/>
      <w:r w:rsidRPr="002264F9">
        <w:t>Laboratory testing</w:t>
      </w:r>
      <w:bookmarkEnd w:id="28"/>
    </w:p>
    <w:p w:rsidR="002F6115" w:rsidRPr="00F058F0" w:rsidRDefault="002F6115" w:rsidP="004604F8">
      <w:pPr>
        <w:pStyle w:val="Heading2"/>
      </w:pPr>
      <w:bookmarkStart w:id="30" w:name="_Toc8202638"/>
      <w:bookmarkEnd w:id="29"/>
      <w:r w:rsidRPr="00F058F0">
        <w:t>Testing guidelines</w:t>
      </w:r>
      <w:bookmarkEnd w:id="30"/>
    </w:p>
    <w:p w:rsidR="005F7D0C" w:rsidRDefault="005F7D0C" w:rsidP="005F7D0C">
      <w:pPr>
        <w:rPr>
          <w:rFonts w:cs="Tahoma"/>
          <w:color w:val="000000"/>
          <w:lang w:val="en-US"/>
        </w:rPr>
      </w:pPr>
      <w:r w:rsidRPr="004029B5">
        <w:rPr>
          <w:rFonts w:cs="Tahoma"/>
          <w:color w:val="000000"/>
          <w:lang w:val="en-US"/>
        </w:rPr>
        <w:t xml:space="preserve">Patients with </w:t>
      </w:r>
      <w:r w:rsidRPr="007740ED">
        <w:rPr>
          <w:rFonts w:cs="Tahoma"/>
          <w:color w:val="000000"/>
          <w:lang w:val="en-US"/>
        </w:rPr>
        <w:t>probable</w:t>
      </w:r>
      <w:r w:rsidRPr="004029B5">
        <w:rPr>
          <w:rFonts w:cs="Tahoma"/>
          <w:color w:val="000000"/>
          <w:lang w:val="en-US"/>
        </w:rPr>
        <w:t xml:space="preserve"> gono</w:t>
      </w:r>
      <w:r w:rsidR="000B059F">
        <w:rPr>
          <w:rFonts w:cs="Tahoma"/>
          <w:color w:val="000000"/>
          <w:lang w:val="en-US"/>
        </w:rPr>
        <w:t>coccal infection</w:t>
      </w:r>
      <w:r w:rsidRPr="004029B5">
        <w:rPr>
          <w:rFonts w:cs="Tahoma"/>
          <w:color w:val="000000"/>
          <w:lang w:val="en-US"/>
        </w:rPr>
        <w:t xml:space="preserve"> on clinical appearance or who have tested positive by NAAT should have a swab collected from that site </w:t>
      </w:r>
      <w:r>
        <w:rPr>
          <w:rFonts w:cs="Tahoma"/>
          <w:color w:val="000000"/>
          <w:lang w:val="en-US"/>
        </w:rPr>
        <w:t xml:space="preserve">sent </w:t>
      </w:r>
      <w:r w:rsidRPr="004029B5">
        <w:rPr>
          <w:rFonts w:cs="Tahoma"/>
          <w:color w:val="000000"/>
          <w:lang w:val="en-US"/>
        </w:rPr>
        <w:t xml:space="preserve">for culture and </w:t>
      </w:r>
      <w:r>
        <w:rPr>
          <w:rFonts w:cs="Tahoma"/>
          <w:color w:val="000000"/>
          <w:lang w:val="en-US"/>
        </w:rPr>
        <w:t xml:space="preserve">susceptibility </w:t>
      </w:r>
      <w:r w:rsidRPr="004029B5">
        <w:rPr>
          <w:rFonts w:cs="Tahoma"/>
          <w:color w:val="000000"/>
          <w:lang w:val="en-US"/>
        </w:rPr>
        <w:t>testing whenever it is possible</w:t>
      </w:r>
      <w:r>
        <w:rPr>
          <w:rFonts w:cs="Tahoma"/>
          <w:color w:val="000000"/>
          <w:lang w:val="en-US"/>
        </w:rPr>
        <w:t>, prior to treatment</w:t>
      </w:r>
      <w:r w:rsidRPr="004029B5">
        <w:rPr>
          <w:rFonts w:cs="Tahoma"/>
          <w:color w:val="000000"/>
          <w:lang w:val="en-US"/>
        </w:rPr>
        <w:t>. This is increasingly important with the emergence of resistance to anti</w:t>
      </w:r>
      <w:r w:rsidR="006E4708">
        <w:rPr>
          <w:rFonts w:cs="Tahoma"/>
          <w:color w:val="000000"/>
          <w:lang w:val="en-US"/>
        </w:rPr>
        <w:t>microbial</w:t>
      </w:r>
      <w:r w:rsidRPr="004029B5">
        <w:rPr>
          <w:rFonts w:cs="Tahoma"/>
          <w:color w:val="000000"/>
          <w:lang w:val="en-US"/>
        </w:rPr>
        <w:t>s routinely used for treatment.</w:t>
      </w:r>
      <w:r>
        <w:rPr>
          <w:rFonts w:cs="Tahoma"/>
          <w:color w:val="000000"/>
          <w:lang w:val="en-US"/>
        </w:rPr>
        <w:t xml:space="preserve"> </w:t>
      </w:r>
    </w:p>
    <w:p w:rsidR="005F7D0C" w:rsidRPr="004029B5" w:rsidRDefault="005F7D0C" w:rsidP="005F7D0C">
      <w:pPr>
        <w:rPr>
          <w:rFonts w:cs="Tahoma"/>
          <w:color w:val="000000"/>
          <w:lang w:val="en-US"/>
        </w:rPr>
      </w:pPr>
      <w:r>
        <w:rPr>
          <w:rFonts w:cs="Tahoma"/>
          <w:color w:val="000000"/>
          <w:lang w:val="en-US"/>
        </w:rPr>
        <w:t>On</w:t>
      </w:r>
      <w:r w:rsidRPr="004029B5">
        <w:rPr>
          <w:rFonts w:cs="Tahoma"/>
          <w:color w:val="000000"/>
          <w:lang w:val="en-US"/>
        </w:rPr>
        <w:t>-site microscopy</w:t>
      </w:r>
      <w:r>
        <w:rPr>
          <w:rFonts w:cs="Tahoma"/>
          <w:color w:val="000000"/>
          <w:lang w:val="en-US"/>
        </w:rPr>
        <w:t>,</w:t>
      </w:r>
      <w:r w:rsidRPr="004029B5">
        <w:rPr>
          <w:rFonts w:cs="Tahoma"/>
          <w:color w:val="000000"/>
          <w:lang w:val="en-US"/>
        </w:rPr>
        <w:t xml:space="preserve"> </w:t>
      </w:r>
      <w:r>
        <w:rPr>
          <w:rFonts w:cs="Tahoma"/>
          <w:color w:val="000000"/>
          <w:lang w:val="en-US"/>
        </w:rPr>
        <w:t>if available,</w:t>
      </w:r>
      <w:r w:rsidRPr="004029B5">
        <w:rPr>
          <w:rFonts w:cs="Tahoma"/>
          <w:color w:val="000000"/>
          <w:lang w:val="en-US"/>
        </w:rPr>
        <w:t xml:space="preserve"> of a Gram</w:t>
      </w:r>
      <w:r w:rsidR="00FB6FBB">
        <w:rPr>
          <w:rFonts w:cs="Tahoma"/>
          <w:color w:val="000000"/>
          <w:lang w:val="en-US"/>
        </w:rPr>
        <w:t>-</w:t>
      </w:r>
      <w:r w:rsidRPr="004029B5">
        <w:rPr>
          <w:rFonts w:cs="Tahoma"/>
          <w:color w:val="000000"/>
          <w:lang w:val="en-US"/>
        </w:rPr>
        <w:t>stained smear from a man with a urethral discharge can provide a rapid presumptive diagnosis with high (&gt;95%) sensitivity and specificity. Due to poor sensitivity and specificity, microscopy is not recommended for cervic</w:t>
      </w:r>
      <w:r>
        <w:rPr>
          <w:rFonts w:cs="Tahoma"/>
          <w:color w:val="000000"/>
          <w:lang w:val="en-US"/>
        </w:rPr>
        <w:t xml:space="preserve">al, </w:t>
      </w:r>
      <w:r w:rsidRPr="004029B5">
        <w:rPr>
          <w:rFonts w:cs="Tahoma"/>
          <w:color w:val="000000"/>
          <w:lang w:val="en-US"/>
        </w:rPr>
        <w:t>vaginal, rectal and throat infections.</w:t>
      </w:r>
    </w:p>
    <w:p w:rsidR="005F7D0C" w:rsidRPr="004029B5" w:rsidRDefault="005F7D0C" w:rsidP="005F7D0C">
      <w:pPr>
        <w:rPr>
          <w:rFonts w:cs="Tahoma"/>
          <w:color w:val="000000"/>
          <w:lang w:val="en-US"/>
        </w:rPr>
      </w:pPr>
      <w:r w:rsidRPr="004029B5">
        <w:rPr>
          <w:rFonts w:cs="Tahoma"/>
          <w:color w:val="000000"/>
          <w:lang w:val="en-US"/>
        </w:rPr>
        <w:lastRenderedPageBreak/>
        <w:t>There is no blood test for gono</w:t>
      </w:r>
      <w:r w:rsidR="000B059F">
        <w:rPr>
          <w:rFonts w:cs="Tahoma"/>
          <w:color w:val="000000"/>
          <w:lang w:val="en-US"/>
        </w:rPr>
        <w:t>coccal infection</w:t>
      </w:r>
      <w:r w:rsidRPr="004029B5">
        <w:rPr>
          <w:rFonts w:cs="Tahoma"/>
          <w:color w:val="000000"/>
          <w:lang w:val="en-US"/>
        </w:rPr>
        <w:t>.</w:t>
      </w:r>
    </w:p>
    <w:p w:rsidR="005F7D0C" w:rsidRPr="004029B5" w:rsidRDefault="005F7D0C" w:rsidP="005F7D0C">
      <w:pPr>
        <w:rPr>
          <w:rFonts w:cs="Tahoma"/>
          <w:color w:val="000000"/>
          <w:lang w:val="en-US"/>
        </w:rPr>
      </w:pPr>
      <w:r>
        <w:rPr>
          <w:rFonts w:cs="Tahoma"/>
          <w:color w:val="000000"/>
          <w:lang w:val="en-US"/>
        </w:rPr>
        <w:t>NAATs</w:t>
      </w:r>
      <w:r w:rsidRPr="004029B5">
        <w:rPr>
          <w:rFonts w:cs="Tahoma"/>
          <w:color w:val="000000"/>
          <w:lang w:val="en-US"/>
        </w:rPr>
        <w:t xml:space="preserve"> are the mainstay of gono</w:t>
      </w:r>
      <w:r w:rsidR="000B059F">
        <w:rPr>
          <w:rFonts w:cs="Tahoma"/>
          <w:color w:val="000000"/>
          <w:lang w:val="en-US"/>
        </w:rPr>
        <w:t>coccal infection</w:t>
      </w:r>
      <w:r w:rsidRPr="004029B5">
        <w:rPr>
          <w:rFonts w:cs="Tahoma"/>
          <w:color w:val="000000"/>
          <w:lang w:val="en-US"/>
        </w:rPr>
        <w:t xml:space="preserve"> diagnosis</w:t>
      </w:r>
      <w:r>
        <w:rPr>
          <w:rFonts w:cs="Tahoma"/>
          <w:color w:val="000000"/>
          <w:lang w:val="en-US"/>
        </w:rPr>
        <w:t xml:space="preserve"> </w:t>
      </w:r>
      <w:r>
        <w:rPr>
          <w:rFonts w:cs="Tahoma"/>
          <w:color w:val="000000"/>
          <w:lang w:val="en-US"/>
        </w:rPr>
        <w:fldChar w:fldCharType="begin"/>
      </w:r>
      <w:r w:rsidR="00171FF7">
        <w:rPr>
          <w:rFonts w:cs="Tahoma"/>
          <w:color w:val="000000"/>
          <w:lang w:val="en-US"/>
        </w:rPr>
        <w:instrText xml:space="preserve"> ADDIN EN.CITE &lt;EndNote&gt;&lt;Cite&gt;&lt;Author&gt;Whiley&lt;/Author&gt;&lt;Year&gt;2015&lt;/Year&gt;&lt;RecNum&gt;33&lt;/RecNum&gt;&lt;DisplayText&gt;(34)&lt;/DisplayText&gt;&lt;record&gt;&lt;rec-number&gt;33&lt;/rec-number&gt;&lt;foreign-keys&gt;&lt;key app="EN" db-id="fzaaxasxops2faezrzkxwvvy0ffap0tvxwfx" timestamp="1539557132"&gt;33&lt;/key&gt;&lt;/foreign-keys&gt;&lt;ref-type name="Journal Article"&gt;17&lt;/ref-type&gt;&lt;contributors&gt;&lt;authors&gt;&lt;author&gt;DM Whiley&lt;/author&gt;&lt;author&gt;Lahra, MM&lt;/author&gt;&lt;author&gt;National Neisseria Network,&lt;/author&gt;&lt;/authors&gt;&lt;/contributors&gt;&lt;titles&gt;&lt;title&gt;&lt;style face="normal" font="default" size="100%"&gt;Review of 2005 Public Health Laboratory Network &lt;/style&gt;&lt;style face="italic" font="default" size="100%"&gt;Neisseria gonorrhoeae &lt;/style&gt;&lt;style face="normal" font="default" size="100%"&gt;nucleic acid amplification tests guidelines&lt;/style&gt;&lt;/title&gt;&lt;secondary-title&gt;Commun Dis Intell.&lt;/secondary-title&gt;&lt;/titles&gt;&lt;periodical&gt;&lt;full-title&gt;Commun Dis Intell.&lt;/full-title&gt;&lt;/periodical&gt;&lt;pages&gt;E42–E45&lt;/pages&gt;&lt;volume&gt;39&lt;/volume&gt;&lt;number&gt;1&lt;/number&gt;&lt;dates&gt;&lt;year&gt;2015&lt;/year&gt;&lt;/dates&gt;&lt;urls&gt;&lt;related-urls&gt;&lt;url&gt;&lt;style face="underline" font="default" size="100%"&gt;https://www.ncbi.nlm.nih.gov/pubmed/26063097&lt;/style&gt;&lt;/url&gt;&lt;/related-urls&gt;&lt;/urls&gt;&lt;/record&gt;&lt;/Cite&gt;&lt;/EndNote&gt;</w:instrText>
      </w:r>
      <w:r>
        <w:rPr>
          <w:rFonts w:cs="Tahoma"/>
          <w:color w:val="000000"/>
          <w:lang w:val="en-US"/>
        </w:rPr>
        <w:fldChar w:fldCharType="separate"/>
      </w:r>
      <w:r w:rsidR="00171FF7">
        <w:rPr>
          <w:rFonts w:cs="Tahoma"/>
          <w:noProof/>
          <w:color w:val="000000"/>
          <w:lang w:val="en-US"/>
        </w:rPr>
        <w:t>(34)</w:t>
      </w:r>
      <w:r>
        <w:rPr>
          <w:rFonts w:cs="Tahoma"/>
          <w:color w:val="000000"/>
          <w:lang w:val="en-US"/>
        </w:rPr>
        <w:fldChar w:fldCharType="end"/>
      </w:r>
      <w:r>
        <w:rPr>
          <w:rFonts w:cs="Tahoma"/>
          <w:color w:val="000000"/>
          <w:lang w:val="en-US"/>
        </w:rPr>
        <w:t xml:space="preserve">. </w:t>
      </w:r>
      <w:r w:rsidRPr="004029B5">
        <w:rPr>
          <w:rFonts w:cs="Tahoma"/>
          <w:color w:val="000000"/>
          <w:lang w:val="en-US"/>
        </w:rPr>
        <w:t>These tests are usually combined with a NAAT for chlamydia.  NAATs that provide some l</w:t>
      </w:r>
      <w:r w:rsidR="0050269D">
        <w:rPr>
          <w:rFonts w:cs="Tahoma"/>
          <w:color w:val="000000"/>
          <w:lang w:val="en-US"/>
        </w:rPr>
        <w:t>imited information on antimicrobial</w:t>
      </w:r>
      <w:r w:rsidRPr="004029B5">
        <w:rPr>
          <w:rFonts w:cs="Tahoma"/>
          <w:color w:val="000000"/>
          <w:lang w:val="en-US"/>
        </w:rPr>
        <w:t xml:space="preserve"> sensitivity are becoming available but are not yet widely used in diagnostic laboratories</w:t>
      </w:r>
      <w:r>
        <w:rPr>
          <w:rFonts w:cs="Tahoma"/>
          <w:color w:val="000000"/>
          <w:lang w:val="en-US"/>
        </w:rPr>
        <w:t>.</w:t>
      </w:r>
    </w:p>
    <w:p w:rsidR="005F7D0C" w:rsidRPr="004029B5" w:rsidRDefault="005F7D0C" w:rsidP="005F7D0C">
      <w:pPr>
        <w:rPr>
          <w:rFonts w:cs="Tahoma"/>
          <w:color w:val="000000"/>
          <w:lang w:val="en-US"/>
        </w:rPr>
      </w:pPr>
      <w:r w:rsidRPr="004029B5">
        <w:rPr>
          <w:rFonts w:cs="Tahoma"/>
          <w:color w:val="000000"/>
          <w:lang w:val="en-US"/>
        </w:rPr>
        <w:t>Rapid (90 minutes) point-of-care NAAT tests for gono</w:t>
      </w:r>
      <w:r w:rsidR="000B059F">
        <w:rPr>
          <w:rFonts w:cs="Tahoma"/>
          <w:color w:val="000000"/>
          <w:lang w:val="en-US"/>
        </w:rPr>
        <w:t>coccal infection</w:t>
      </w:r>
      <w:r w:rsidRPr="004029B5">
        <w:rPr>
          <w:rFonts w:cs="Tahoma"/>
          <w:color w:val="000000"/>
          <w:lang w:val="en-US"/>
        </w:rPr>
        <w:t xml:space="preserve"> and chlamydia using the GeneXpert® system are becoming available, greatly reducing the time to treatment. These point-of care tests perform as well as laboratory-based NAATs. Positive results from point-of-care tests that are not confirmed with conventional laboratory testing should be notified to the relevant state/territory health authority by the person </w:t>
      </w:r>
      <w:r w:rsidR="00FB6FBB">
        <w:rPr>
          <w:rFonts w:cs="Tahoma"/>
          <w:color w:val="000000"/>
          <w:lang w:val="en-US"/>
        </w:rPr>
        <w:t>performing</w:t>
      </w:r>
      <w:r w:rsidR="00FB6FBB" w:rsidRPr="004029B5">
        <w:rPr>
          <w:rFonts w:cs="Tahoma"/>
          <w:color w:val="000000"/>
          <w:lang w:val="en-US"/>
        </w:rPr>
        <w:t xml:space="preserve"> </w:t>
      </w:r>
      <w:r w:rsidRPr="004029B5">
        <w:rPr>
          <w:rFonts w:cs="Tahoma"/>
          <w:color w:val="000000"/>
          <w:lang w:val="en-US"/>
        </w:rPr>
        <w:t>the test. It is important that</w:t>
      </w:r>
      <w:r>
        <w:rPr>
          <w:rFonts w:cs="Tahoma"/>
          <w:color w:val="000000"/>
          <w:lang w:val="en-US"/>
        </w:rPr>
        <w:t xml:space="preserve"> swabs are also collected</w:t>
      </w:r>
      <w:r w:rsidRPr="004029B5">
        <w:rPr>
          <w:rFonts w:cs="Tahoma"/>
          <w:color w:val="000000"/>
          <w:lang w:val="en-US"/>
        </w:rPr>
        <w:t xml:space="preserve"> where possible</w:t>
      </w:r>
      <w:r>
        <w:rPr>
          <w:rFonts w:cs="Tahoma"/>
          <w:color w:val="000000"/>
          <w:lang w:val="en-US"/>
        </w:rPr>
        <w:t>,</w:t>
      </w:r>
      <w:r w:rsidR="0050269D">
        <w:rPr>
          <w:rFonts w:cs="Tahoma"/>
          <w:color w:val="000000"/>
          <w:lang w:val="en-US"/>
        </w:rPr>
        <w:t xml:space="preserve"> so that antimicrobial</w:t>
      </w:r>
      <w:r>
        <w:rPr>
          <w:rFonts w:cs="Tahoma"/>
          <w:color w:val="000000"/>
          <w:lang w:val="en-US"/>
        </w:rPr>
        <w:t xml:space="preserve"> susceptibility</w:t>
      </w:r>
      <w:r w:rsidRPr="004029B5">
        <w:rPr>
          <w:rFonts w:cs="Tahoma"/>
          <w:color w:val="000000"/>
          <w:lang w:val="en-US"/>
        </w:rPr>
        <w:t xml:space="preserve"> testing can be undertaken.</w:t>
      </w:r>
    </w:p>
    <w:p w:rsidR="005F7D0C" w:rsidRDefault="005F7D0C" w:rsidP="005F7D0C">
      <w:pPr>
        <w:rPr>
          <w:rFonts w:cs="Tahoma"/>
          <w:color w:val="000000"/>
          <w:lang w:val="en-US"/>
        </w:rPr>
      </w:pPr>
      <w:r w:rsidRPr="004029B5">
        <w:rPr>
          <w:rFonts w:cs="Tahoma"/>
          <w:color w:val="000000"/>
          <w:lang w:val="en-US"/>
        </w:rPr>
        <w:t>Rapid lateral flow tests for gono</w:t>
      </w:r>
      <w:r w:rsidR="000B059F">
        <w:rPr>
          <w:rFonts w:cs="Tahoma"/>
          <w:color w:val="000000"/>
          <w:lang w:val="en-US"/>
        </w:rPr>
        <w:t>coccal infection</w:t>
      </w:r>
      <w:r w:rsidRPr="004029B5">
        <w:rPr>
          <w:rFonts w:cs="Tahoma"/>
          <w:color w:val="000000"/>
          <w:lang w:val="en-US"/>
        </w:rPr>
        <w:t xml:space="preserve"> are not recommended due to poor performance.</w:t>
      </w:r>
    </w:p>
    <w:p w:rsidR="002F6115" w:rsidRDefault="002F6115" w:rsidP="00BB587D">
      <w:pPr>
        <w:pStyle w:val="Heading1"/>
        <w:numPr>
          <w:ilvl w:val="0"/>
          <w:numId w:val="2"/>
        </w:numPr>
      </w:pPr>
      <w:bookmarkStart w:id="31" w:name="_Toc8202639"/>
      <w:bookmarkStart w:id="32" w:name="Sec8"/>
      <w:r w:rsidRPr="000A68DD">
        <w:t>Case management</w:t>
      </w:r>
      <w:bookmarkEnd w:id="31"/>
    </w:p>
    <w:p w:rsidR="002F6115" w:rsidRPr="001D7699" w:rsidRDefault="002F6115" w:rsidP="0047657B">
      <w:pPr>
        <w:pStyle w:val="Heading2"/>
      </w:pPr>
      <w:bookmarkStart w:id="33" w:name="_Toc8202640"/>
      <w:bookmarkEnd w:id="32"/>
      <w:r w:rsidRPr="001D7699">
        <w:t>Response times</w:t>
      </w:r>
      <w:bookmarkEnd w:id="33"/>
    </w:p>
    <w:p w:rsidR="00080A7B" w:rsidRPr="00A40805" w:rsidRDefault="001902B9" w:rsidP="00B627C8">
      <w:pPr>
        <w:pStyle w:val="BodyText"/>
        <w:rPr>
          <w:color w:val="auto"/>
        </w:rPr>
      </w:pPr>
      <w:r>
        <w:t>Prioriti</w:t>
      </w:r>
      <w:r w:rsidR="00D81333">
        <w:t>s</w:t>
      </w:r>
      <w:r w:rsidR="00614D29" w:rsidRPr="001D7699">
        <w:t xml:space="preserve">ation of the public health response to a case of </w:t>
      </w:r>
      <w:r w:rsidR="007B2158">
        <w:t xml:space="preserve">critical </w:t>
      </w:r>
      <w:r w:rsidR="0032011D">
        <w:t>antimicrobial</w:t>
      </w:r>
      <w:r w:rsidR="00726B5D">
        <w:t xml:space="preserve"> </w:t>
      </w:r>
      <w:r w:rsidR="00E673D1">
        <w:t xml:space="preserve">resistant </w:t>
      </w:r>
      <w:r w:rsidR="008D1AA3" w:rsidRPr="008D1AA3">
        <w:t>gonococcal infection</w:t>
      </w:r>
      <w:r w:rsidR="00614D29" w:rsidRPr="001D7699">
        <w:t xml:space="preserve"> </w:t>
      </w:r>
      <w:r w:rsidR="00080A7B" w:rsidRPr="001D7699">
        <w:t>is HIGH</w:t>
      </w:r>
      <w:r w:rsidR="00614D29" w:rsidRPr="001D7699">
        <w:t xml:space="preserve">. </w:t>
      </w:r>
      <w:r w:rsidR="00080A7B" w:rsidRPr="001D7699">
        <w:t xml:space="preserve">Where a case of </w:t>
      </w:r>
      <w:r w:rsidR="00786569">
        <w:t>c</w:t>
      </w:r>
      <w:r w:rsidR="0032011D">
        <w:t>ritical antimicrobial</w:t>
      </w:r>
      <w:r w:rsidR="00786569" w:rsidRPr="00786569">
        <w:t xml:space="preserve"> resistant gonococcal infection </w:t>
      </w:r>
      <w:r w:rsidR="00080A7B" w:rsidRPr="001D7699">
        <w:t xml:space="preserve">is identified, </w:t>
      </w:r>
      <w:r w:rsidR="0017040B">
        <w:t xml:space="preserve">the relevant </w:t>
      </w:r>
      <w:r w:rsidR="00080A7B" w:rsidRPr="001D7699">
        <w:t>PHU</w:t>
      </w:r>
      <w:r w:rsidR="0017040B">
        <w:t xml:space="preserve"> should respond within </w:t>
      </w:r>
      <w:r w:rsidR="001B215B">
        <w:t>1 working day</w:t>
      </w:r>
      <w:r w:rsidR="00080A7B" w:rsidRPr="001D7699">
        <w:t xml:space="preserve"> follow</w:t>
      </w:r>
      <w:r w:rsidR="00985C44">
        <w:t>ing</w:t>
      </w:r>
      <w:r w:rsidR="00080A7B" w:rsidRPr="001D7699">
        <w:t xml:space="preserve"> the ‘Public Health response to</w:t>
      </w:r>
      <w:r w:rsidR="007B2158">
        <w:t xml:space="preserve"> </w:t>
      </w:r>
      <w:r w:rsidR="00786569">
        <w:t>c</w:t>
      </w:r>
      <w:r w:rsidR="0032011D">
        <w:t>ritical antimicrobial</w:t>
      </w:r>
      <w:r w:rsidR="00786569" w:rsidRPr="00786569">
        <w:t xml:space="preserve"> resistant gonococcal infection</w:t>
      </w:r>
      <w:r w:rsidR="00080A7B" w:rsidRPr="001D7699">
        <w:t xml:space="preserve">’ procedure outlined in </w:t>
      </w:r>
      <w:hyperlink w:anchor="AppxD" w:history="1">
        <w:r w:rsidR="00080A7B" w:rsidRPr="009B71F8">
          <w:rPr>
            <w:rStyle w:val="Hyperlink"/>
            <w:rFonts w:cs="Tahoma"/>
          </w:rPr>
          <w:t>Appendix D</w:t>
        </w:r>
      </w:hyperlink>
      <w:r w:rsidR="00080A7B" w:rsidRPr="00A40805">
        <w:rPr>
          <w:color w:val="auto"/>
        </w:rPr>
        <w:t>.</w:t>
      </w:r>
    </w:p>
    <w:p w:rsidR="00726B5D" w:rsidRDefault="00726B5D" w:rsidP="00726B5D">
      <w:pPr>
        <w:pStyle w:val="BodyText"/>
        <w:spacing w:after="0"/>
      </w:pPr>
      <w:r>
        <w:t xml:space="preserve">Critical </w:t>
      </w:r>
      <w:r w:rsidR="0032011D">
        <w:t>antimicrobial</w:t>
      </w:r>
      <w:r w:rsidR="00BB40F6">
        <w:t xml:space="preserve"> resistan</w:t>
      </w:r>
      <w:r w:rsidR="00786569">
        <w:t>t</w:t>
      </w:r>
      <w:r>
        <w:t xml:space="preserve"> </w:t>
      </w:r>
      <w:r w:rsidR="00084F5E">
        <w:t>gonococcal</w:t>
      </w:r>
      <w:r w:rsidR="00DA175F">
        <w:t xml:space="preserve"> infection</w:t>
      </w:r>
      <w:r w:rsidR="00084F5E">
        <w:t xml:space="preserve"> </w:t>
      </w:r>
      <w:r w:rsidR="00786569">
        <w:t>is defined</w:t>
      </w:r>
      <w:r w:rsidR="00474849">
        <w:t xml:space="preserve"> </w:t>
      </w:r>
      <w:r w:rsidR="00474849">
        <w:fldChar w:fldCharType="begin"/>
      </w:r>
      <w:r w:rsidR="003E6E6B">
        <w:instrText xml:space="preserve"> ADDIN EN.CITE &lt;EndNote&gt;&lt;Cite&gt;&lt;Author&gt;European Centre for Disease Prevention and Control&lt;/Author&gt;&lt;Year&gt;2018&lt;/Year&gt;&lt;RecNum&gt;30&lt;/RecNum&gt;&lt;DisplayText&gt;(30)&lt;/DisplayText&gt;&lt;record&gt;&lt;rec-number&gt;30&lt;/rec-number&gt;&lt;foreign-keys&gt;&lt;key app="EN" db-id="fzaaxasxops2faezrzkxwvvy0ffap0tvxwfx" timestamp="1539555330"&gt;30&lt;/key&gt;&lt;/foreign-keys&gt;&lt;ref-type name="Report"&gt;27&lt;/ref-type&gt;&lt;contributors&gt;&lt;authors&gt;&lt;author&gt;European Centre for Disease Prevention and Control,&lt;/author&gt;&lt;/authors&gt;&lt;/contributors&gt;&lt;titles&gt;&lt;title&gt;&lt;style face="normal" font="default" size="100%"&gt;Rapid Risk Assessment: Extensively drug-resistant (XDR) &lt;/style&gt;&lt;style face="italic" font="default" size="100%"&gt;Neisseria gonorrhoeae&lt;/style&gt;&lt;style face="normal" font="default" size="100%"&gt; in the United Kingdom and Australia&lt;/style&gt;&lt;/title&gt;&lt;/titles&gt;&lt;dates&gt;&lt;year&gt;2018&lt;/year&gt;&lt;pub-dates&gt;&lt;date&gt;7 May 2018&lt;/date&gt;&lt;/pub-dates&gt;&lt;/dates&gt;&lt;pub-location&gt;Stockholm&lt;/pub-location&gt;&lt;publisher&gt;ECDC&lt;/publisher&gt;&lt;urls&gt;&lt;related-urls&gt;&lt;url&gt;&lt;style face="underline" font="default" size="100%"&gt;https://ecdc.europa.eu/en/publications-data/rapid-risk-assessment-extensively-drug-resistant-xdr-neisseria-gonorrhoeae-united&lt;/style&gt;&lt;/url&gt;&lt;/related-urls&gt;&lt;/urls&gt;&lt;/record&gt;&lt;/Cite&gt;&lt;/EndNote&gt;</w:instrText>
      </w:r>
      <w:r w:rsidR="00474849">
        <w:fldChar w:fldCharType="separate"/>
      </w:r>
      <w:r w:rsidR="003E6E6B">
        <w:rPr>
          <w:noProof/>
        </w:rPr>
        <w:t>(30)</w:t>
      </w:r>
      <w:r w:rsidR="00474849">
        <w:fldChar w:fldCharType="end"/>
      </w:r>
      <w:r w:rsidR="00786569">
        <w:t xml:space="preserve"> as gonorrhoea with:</w:t>
      </w:r>
    </w:p>
    <w:p w:rsidR="00BF1E52" w:rsidRDefault="00BF1E52" w:rsidP="00BB587D">
      <w:pPr>
        <w:pStyle w:val="BodyText"/>
        <w:numPr>
          <w:ilvl w:val="0"/>
          <w:numId w:val="9"/>
        </w:numPr>
        <w:spacing w:after="0"/>
      </w:pPr>
      <w:r>
        <w:t xml:space="preserve">High level resistance to azithromycin (MIC ≥ 256mg/L) OR </w:t>
      </w:r>
    </w:p>
    <w:p w:rsidR="00BF1E52" w:rsidRDefault="00BF1E52" w:rsidP="00BB587D">
      <w:pPr>
        <w:pStyle w:val="BodyText"/>
        <w:numPr>
          <w:ilvl w:val="0"/>
          <w:numId w:val="9"/>
        </w:numPr>
        <w:spacing w:after="0"/>
      </w:pPr>
      <w:r>
        <w:t>Resis</w:t>
      </w:r>
      <w:r w:rsidR="005E1214">
        <w:t>tance</w:t>
      </w:r>
      <w:r w:rsidR="004374EA">
        <w:t xml:space="preserve"> </w:t>
      </w:r>
      <w:r w:rsidR="005E1214">
        <w:t xml:space="preserve">to ceftriaxone </w:t>
      </w:r>
      <w:r w:rsidR="005E1214" w:rsidRPr="00B75517">
        <w:t xml:space="preserve">(MIC </w:t>
      </w:r>
      <w:r w:rsidR="00D02C9E" w:rsidRPr="00B75517">
        <w:rPr>
          <w:rFonts w:cs="Arial"/>
        </w:rPr>
        <w:t>≥</w:t>
      </w:r>
      <w:r w:rsidR="005E1214" w:rsidRPr="00B75517">
        <w:t xml:space="preserve"> 0.</w:t>
      </w:r>
      <w:r w:rsidRPr="00B75517">
        <w:t>5mg/L)</w:t>
      </w:r>
      <w:r>
        <w:t xml:space="preserve"> OR  </w:t>
      </w:r>
    </w:p>
    <w:p w:rsidR="00BF1E52" w:rsidRDefault="00BF1E52" w:rsidP="00BB587D">
      <w:pPr>
        <w:pStyle w:val="BodyText"/>
        <w:numPr>
          <w:ilvl w:val="0"/>
          <w:numId w:val="9"/>
        </w:numPr>
        <w:spacing w:after="0"/>
      </w:pPr>
      <w:r>
        <w:t xml:space="preserve">Both </w:t>
      </w:r>
      <w:r w:rsidR="00FB6FBB">
        <w:t xml:space="preserve">of </w:t>
      </w:r>
      <w:r>
        <w:t xml:space="preserve">the above (including </w:t>
      </w:r>
      <w:r w:rsidR="002A3327">
        <w:t>MDR</w:t>
      </w:r>
      <w:r>
        <w:t xml:space="preserve"> </w:t>
      </w:r>
      <w:r w:rsidR="002A3327">
        <w:t>and XDR</w:t>
      </w:r>
      <w:r>
        <w:t xml:space="preserve"> isolates)</w:t>
      </w:r>
    </w:p>
    <w:p w:rsidR="00726B5D" w:rsidRPr="001D7699" w:rsidRDefault="00726B5D" w:rsidP="00726B5D">
      <w:pPr>
        <w:pStyle w:val="BodyText"/>
        <w:spacing w:after="0"/>
        <w:ind w:left="360"/>
      </w:pPr>
    </w:p>
    <w:p w:rsidR="00BB7261" w:rsidRPr="001D7699" w:rsidRDefault="00986D96" w:rsidP="00B627C8">
      <w:pPr>
        <w:pStyle w:val="BodyText"/>
      </w:pPr>
      <w:r w:rsidRPr="001D7699">
        <w:t xml:space="preserve">For all </w:t>
      </w:r>
      <w:r w:rsidR="0066622F">
        <w:t>other</w:t>
      </w:r>
      <w:r w:rsidRPr="001D7699">
        <w:t xml:space="preserve"> gono</w:t>
      </w:r>
      <w:r w:rsidR="000B059F">
        <w:t>coccal infection</w:t>
      </w:r>
      <w:r w:rsidRPr="001D7699">
        <w:t xml:space="preserve"> cases, the public health response is ROUTINE. </w:t>
      </w:r>
      <w:r w:rsidR="00614D29" w:rsidRPr="001D7699">
        <w:t>Within 5 working days of notification enter confirmed cases into jurisdictional database</w:t>
      </w:r>
      <w:r w:rsidR="001F2CAD" w:rsidRPr="001D7699">
        <w:t xml:space="preserve"> and </w:t>
      </w:r>
      <w:r w:rsidR="00F94C35" w:rsidRPr="001D7699">
        <w:t>begin follow up where there is capacity to do so</w:t>
      </w:r>
      <w:r w:rsidR="00B43A3E" w:rsidRPr="001D7699">
        <w:t xml:space="preserve">, using the relevant state/territory disease investigation form (example provided in </w:t>
      </w:r>
      <w:hyperlink w:anchor="AppxC" w:history="1">
        <w:r w:rsidR="00A9578A" w:rsidRPr="009B71F8">
          <w:rPr>
            <w:rStyle w:val="Hyperlink"/>
            <w:rFonts w:cs="Tahoma"/>
          </w:rPr>
          <w:t>A</w:t>
        </w:r>
        <w:r w:rsidR="00B43A3E" w:rsidRPr="009B71F8">
          <w:rPr>
            <w:rStyle w:val="Hyperlink"/>
            <w:rFonts w:cs="Tahoma"/>
          </w:rPr>
          <w:t>ppendix C</w:t>
        </w:r>
      </w:hyperlink>
      <w:r w:rsidR="00B43A3E" w:rsidRPr="00A40805">
        <w:rPr>
          <w:color w:val="auto"/>
        </w:rPr>
        <w:t>)</w:t>
      </w:r>
      <w:r w:rsidR="00614D29" w:rsidRPr="001D7699">
        <w:t>.</w:t>
      </w:r>
      <w:r w:rsidRPr="001D7699">
        <w:t xml:space="preserve"> </w:t>
      </w:r>
      <w:r w:rsidR="00B43A3E" w:rsidRPr="001D7699">
        <w:t xml:space="preserve">Follow </w:t>
      </w:r>
      <w:r w:rsidR="00B43A3E" w:rsidRPr="001D7699">
        <w:lastRenderedPageBreak/>
        <w:t>up should be prioriti</w:t>
      </w:r>
      <w:r w:rsidR="0032011D">
        <w:t>s</w:t>
      </w:r>
      <w:r w:rsidR="00B43A3E" w:rsidRPr="001D7699">
        <w:t>ed for the following populations – children aged &lt;16 years, pregnant women</w:t>
      </w:r>
      <w:r w:rsidR="007F06CD">
        <w:t xml:space="preserve"> (where known)</w:t>
      </w:r>
      <w:r w:rsidR="00B43A3E" w:rsidRPr="001D7699">
        <w:t>, sex workers</w:t>
      </w:r>
      <w:r w:rsidR="007F06CD">
        <w:t xml:space="preserve"> (where known)</w:t>
      </w:r>
      <w:r w:rsidR="00B43A3E" w:rsidRPr="001D7699">
        <w:t>, people with repeat notifications within 12</w:t>
      </w:r>
      <w:r w:rsidR="00DB3EA5">
        <w:t> </w:t>
      </w:r>
      <w:r w:rsidR="00B43A3E" w:rsidRPr="001D7699">
        <w:t>months</w:t>
      </w:r>
      <w:r w:rsidR="00BB7261" w:rsidRPr="001D7699">
        <w:t xml:space="preserve"> and any identified clusters. </w:t>
      </w:r>
      <w:r w:rsidR="007A4F72" w:rsidRPr="007E1712">
        <w:t xml:space="preserve">A </w:t>
      </w:r>
      <w:r w:rsidR="007A4F72" w:rsidRPr="009F0C30">
        <w:rPr>
          <w:b/>
        </w:rPr>
        <w:t>cluster</w:t>
      </w:r>
      <w:r w:rsidR="007A4F72" w:rsidRPr="007E1712">
        <w:t xml:space="preserve"> is an unusually high incidence of a disease in close proximity in terms of both time and geography.</w:t>
      </w:r>
      <w:r w:rsidR="007A4F72">
        <w:t xml:space="preserve">  </w:t>
      </w:r>
    </w:p>
    <w:p w:rsidR="002F6115" w:rsidRPr="001D7699" w:rsidRDefault="002F6115" w:rsidP="0047657B">
      <w:pPr>
        <w:pStyle w:val="Heading2"/>
      </w:pPr>
      <w:bookmarkStart w:id="34" w:name="_Toc8202641"/>
      <w:r w:rsidRPr="001D7699">
        <w:t>Response procedure</w:t>
      </w:r>
      <w:r w:rsidR="002D3ADA">
        <w:t xml:space="preserve"> - routine</w:t>
      </w:r>
      <w:bookmarkEnd w:id="34"/>
    </w:p>
    <w:p w:rsidR="002F6115" w:rsidRPr="00FE584A" w:rsidRDefault="002F6115" w:rsidP="00FE584A">
      <w:pPr>
        <w:rPr>
          <w:b/>
        </w:rPr>
      </w:pPr>
      <w:r w:rsidRPr="00FE584A">
        <w:rPr>
          <w:b/>
        </w:rPr>
        <w:t>Case investigation</w:t>
      </w:r>
    </w:p>
    <w:p w:rsidR="00B20FE3" w:rsidRDefault="00B20FE3" w:rsidP="002A0F41">
      <w:pPr>
        <w:pStyle w:val="BodyText"/>
      </w:pPr>
      <w:r>
        <w:t>For routine cases, c</w:t>
      </w:r>
      <w:r w:rsidR="00985C44">
        <w:t>ase management is the responsibility of the diagnosing clinician</w:t>
      </w:r>
      <w:r>
        <w:t xml:space="preserve">; in some jurisdictions </w:t>
      </w:r>
      <w:r w:rsidR="009F0C30">
        <w:t>PHUs</w:t>
      </w:r>
      <w:r>
        <w:t xml:space="preserve"> elect to follow up all cases, whereas in others the involvement of </w:t>
      </w:r>
      <w:r w:rsidR="009F0C30">
        <w:t>PHU</w:t>
      </w:r>
      <w:r>
        <w:t>s is confined to specific circumstances. Jurisdictions may adapt the following in accordance with local practice and resourcing. A</w:t>
      </w:r>
      <w:r w:rsidR="00985C44">
        <w:t>ny public health</w:t>
      </w:r>
      <w:r w:rsidR="00985C44" w:rsidRPr="001D7699">
        <w:t xml:space="preserve"> </w:t>
      </w:r>
      <w:r w:rsidR="002F6115" w:rsidRPr="001D7699">
        <w:t xml:space="preserve">response to a notification will </w:t>
      </w:r>
      <w:r w:rsidR="00985C44">
        <w:t xml:space="preserve">usually </w:t>
      </w:r>
      <w:r w:rsidR="002F6115" w:rsidRPr="001D7699">
        <w:t xml:space="preserve">be carried out </w:t>
      </w:r>
      <w:r w:rsidR="002D3ADA">
        <w:t>by</w:t>
      </w:r>
      <w:r>
        <w:t>,</w:t>
      </w:r>
      <w:r w:rsidR="002D3ADA">
        <w:t xml:space="preserve"> or </w:t>
      </w:r>
      <w:r w:rsidR="002F6115" w:rsidRPr="001D7699">
        <w:t>in collaborati</w:t>
      </w:r>
      <w:r w:rsidR="002E49CA">
        <w:t>on with</w:t>
      </w:r>
      <w:r>
        <w:t>,</w:t>
      </w:r>
      <w:r w:rsidR="002E49CA">
        <w:t xml:space="preserve"> the case’s</w:t>
      </w:r>
      <w:r w:rsidR="00985C44">
        <w:t xml:space="preserve"> clinician</w:t>
      </w:r>
      <w:r w:rsidR="002F6115" w:rsidRPr="001D7699">
        <w:t xml:space="preserve">. </w:t>
      </w:r>
    </w:p>
    <w:p w:rsidR="002F6115" w:rsidRPr="001D7699" w:rsidRDefault="00985C44" w:rsidP="002A0F41">
      <w:pPr>
        <w:pStyle w:val="BodyText"/>
      </w:pPr>
      <w:r>
        <w:t>F</w:t>
      </w:r>
      <w:r w:rsidRPr="001D7699">
        <w:t xml:space="preserve">or </w:t>
      </w:r>
      <w:r>
        <w:t xml:space="preserve">a </w:t>
      </w:r>
      <w:r w:rsidR="002F6115" w:rsidRPr="001D7699">
        <w:t xml:space="preserve">confirmed </w:t>
      </w:r>
      <w:r>
        <w:t xml:space="preserve">case of </w:t>
      </w:r>
      <w:r w:rsidR="000B059F">
        <w:t>gonococcal infection</w:t>
      </w:r>
      <w:r w:rsidR="007E1712">
        <w:t xml:space="preserve"> the </w:t>
      </w:r>
      <w:r w:rsidR="00FA4A19">
        <w:t xml:space="preserve">diagnosing </w:t>
      </w:r>
      <w:r w:rsidR="00680BC7">
        <w:t>clinician should:</w:t>
      </w:r>
    </w:p>
    <w:p w:rsidR="003C50BB" w:rsidRDefault="00A1577E" w:rsidP="005434BC">
      <w:pPr>
        <w:pStyle w:val="ListParagraph"/>
        <w:numPr>
          <w:ilvl w:val="0"/>
          <w:numId w:val="6"/>
        </w:numPr>
      </w:pPr>
      <w:r w:rsidRPr="00A1577E">
        <w:rPr>
          <w:rFonts w:cs="Tahoma"/>
          <w:color w:val="000000"/>
        </w:rPr>
        <w:t>ensure specimens are collected for culture</w:t>
      </w:r>
      <w:r w:rsidR="0032011D">
        <w:rPr>
          <w:rFonts w:cs="Tahoma"/>
          <w:color w:val="000000"/>
        </w:rPr>
        <w:t xml:space="preserve"> and antimicrobial</w:t>
      </w:r>
      <w:r w:rsidR="003C50BB">
        <w:rPr>
          <w:rFonts w:cs="Tahoma"/>
          <w:color w:val="000000"/>
        </w:rPr>
        <w:t xml:space="preserve"> susceptibility</w:t>
      </w:r>
      <w:r w:rsidR="009F0C30">
        <w:rPr>
          <w:rFonts w:cs="Tahoma"/>
          <w:color w:val="000000"/>
        </w:rPr>
        <w:t xml:space="preserve"> testing</w:t>
      </w:r>
      <w:r w:rsidRPr="00A1577E">
        <w:rPr>
          <w:rFonts w:cs="Tahoma"/>
          <w:color w:val="000000"/>
        </w:rPr>
        <w:t xml:space="preserve"> from all anatomical sites </w:t>
      </w:r>
      <w:r w:rsidR="00B2116C">
        <w:rPr>
          <w:rFonts w:cs="Tahoma"/>
          <w:color w:val="000000"/>
        </w:rPr>
        <w:t xml:space="preserve">in cases </w:t>
      </w:r>
      <w:r w:rsidRPr="00A1577E">
        <w:rPr>
          <w:rFonts w:cs="Tahoma"/>
          <w:color w:val="000000"/>
        </w:rPr>
        <w:t xml:space="preserve">that are NAAT positive for </w:t>
      </w:r>
      <w:r w:rsidRPr="005434BC">
        <w:rPr>
          <w:rFonts w:cs="Tahoma"/>
          <w:i/>
          <w:color w:val="000000"/>
        </w:rPr>
        <w:t>N. gonorrhoeae</w:t>
      </w:r>
      <w:r w:rsidR="00B2116C">
        <w:rPr>
          <w:rFonts w:cs="Tahoma"/>
          <w:color w:val="000000"/>
        </w:rPr>
        <w:t>,</w:t>
      </w:r>
      <w:r w:rsidR="003C50BB">
        <w:rPr>
          <w:rFonts w:cs="Tahoma"/>
          <w:color w:val="000000"/>
        </w:rPr>
        <w:t xml:space="preserve"> and from </w:t>
      </w:r>
      <w:r w:rsidR="003C50BB" w:rsidRPr="00CE03E6">
        <w:rPr>
          <w:rFonts w:cs="Tahoma"/>
          <w:color w:val="000000"/>
        </w:rPr>
        <w:t>presumptive cases</w:t>
      </w:r>
      <w:r w:rsidRPr="00A1577E">
        <w:rPr>
          <w:rFonts w:cs="Tahoma"/>
          <w:color w:val="000000"/>
        </w:rPr>
        <w:t xml:space="preserve"> prior to treatment</w:t>
      </w:r>
    </w:p>
    <w:p w:rsidR="003C50BB" w:rsidRDefault="003C50BB" w:rsidP="005434BC">
      <w:pPr>
        <w:pStyle w:val="ListParagraph"/>
        <w:numPr>
          <w:ilvl w:val="0"/>
          <w:numId w:val="6"/>
        </w:numPr>
      </w:pPr>
      <w:r>
        <w:t>c</w:t>
      </w:r>
      <w:r w:rsidR="002F6115" w:rsidRPr="001D7699">
        <w:t>onfirm results of relevant pathology tests</w:t>
      </w:r>
      <w:r w:rsidR="001F2CAD" w:rsidRPr="001D7699">
        <w:t xml:space="preserve"> and</w:t>
      </w:r>
      <w:r>
        <w:t xml:space="preserve"> review</w:t>
      </w:r>
      <w:r w:rsidR="0032011D">
        <w:t xml:space="preserve"> antimicrobial</w:t>
      </w:r>
      <w:r w:rsidR="001F2CAD" w:rsidRPr="001D7699">
        <w:t xml:space="preserve"> </w:t>
      </w:r>
      <w:r w:rsidR="00305FEF">
        <w:t>susceptibility</w:t>
      </w:r>
      <w:r w:rsidR="001F2CAD" w:rsidRPr="001D7699">
        <w:t xml:space="preserve"> results for</w:t>
      </w:r>
      <w:r w:rsidR="00A66663" w:rsidRPr="001D7699">
        <w:t xml:space="preserve"> all cultures </w:t>
      </w:r>
    </w:p>
    <w:p w:rsidR="003C50BB" w:rsidRDefault="003C50BB" w:rsidP="005434BC">
      <w:pPr>
        <w:pStyle w:val="ListParagraph"/>
        <w:numPr>
          <w:ilvl w:val="0"/>
          <w:numId w:val="6"/>
        </w:numPr>
      </w:pPr>
      <w:r>
        <w:t>ob</w:t>
      </w:r>
      <w:r w:rsidR="002F6115" w:rsidRPr="001D7699">
        <w:t xml:space="preserve">tain </w:t>
      </w:r>
      <w:r w:rsidR="00A66663" w:rsidRPr="001D7699">
        <w:t>demographic information</w:t>
      </w:r>
      <w:r w:rsidR="002F6115" w:rsidRPr="001D7699">
        <w:t xml:space="preserve"> (including </w:t>
      </w:r>
      <w:r w:rsidR="00A66663" w:rsidRPr="001D7699">
        <w:t xml:space="preserve">age, sex, postcode, gender, country of birth and </w:t>
      </w:r>
      <w:r w:rsidR="007B3225">
        <w:t xml:space="preserve"> </w:t>
      </w:r>
      <w:r w:rsidR="003C0798">
        <w:t>I</w:t>
      </w:r>
      <w:r w:rsidR="00C95FFF">
        <w:t xml:space="preserve">ndigenous </w:t>
      </w:r>
      <w:r w:rsidR="00A9578A">
        <w:t>status</w:t>
      </w:r>
      <w:r w:rsidR="00A66663" w:rsidRPr="001D7699">
        <w:t>)</w:t>
      </w:r>
    </w:p>
    <w:p w:rsidR="005434BC" w:rsidRPr="001D7699" w:rsidRDefault="00DC0BBA" w:rsidP="005434BC">
      <w:pPr>
        <w:pStyle w:val="ListParagraph"/>
        <w:numPr>
          <w:ilvl w:val="0"/>
          <w:numId w:val="6"/>
        </w:numPr>
      </w:pPr>
      <w:r>
        <w:t>confirm onset date</w:t>
      </w:r>
      <w:r w:rsidR="007F06CD">
        <w:t xml:space="preserve"> and</w:t>
      </w:r>
      <w:r>
        <w:t xml:space="preserve"> symptoms </w:t>
      </w:r>
    </w:p>
    <w:p w:rsidR="005434BC" w:rsidRDefault="00A66663" w:rsidP="005434BC">
      <w:pPr>
        <w:pStyle w:val="ListParagraph"/>
        <w:numPr>
          <w:ilvl w:val="0"/>
          <w:numId w:val="6"/>
        </w:numPr>
      </w:pPr>
      <w:r w:rsidRPr="001D7699">
        <w:t>obtain a</w:t>
      </w:r>
      <w:r w:rsidR="009F6BBD" w:rsidRPr="001D7699">
        <w:t xml:space="preserve"> </w:t>
      </w:r>
      <w:r w:rsidR="007F06CD">
        <w:t>detailed</w:t>
      </w:r>
      <w:r w:rsidR="009F6BBD" w:rsidRPr="001D7699">
        <w:t xml:space="preserve"> history</w:t>
      </w:r>
      <w:r w:rsidR="0056441D">
        <w:t xml:space="preserve"> </w:t>
      </w:r>
      <w:r w:rsidR="007F06CD">
        <w:t>which should include sexual history, recent overseas travel and occupational exposures</w:t>
      </w:r>
    </w:p>
    <w:p w:rsidR="005434BC" w:rsidRDefault="002F6115" w:rsidP="005434BC">
      <w:pPr>
        <w:pStyle w:val="ListParagraph"/>
        <w:numPr>
          <w:ilvl w:val="0"/>
          <w:numId w:val="6"/>
        </w:numPr>
      </w:pPr>
      <w:r w:rsidRPr="001D7699">
        <w:t>ensur</w:t>
      </w:r>
      <w:r w:rsidR="00A1110B">
        <w:t>e</w:t>
      </w:r>
      <w:r w:rsidRPr="001D7699">
        <w:t xml:space="preserve"> </w:t>
      </w:r>
      <w:r w:rsidR="000D3790" w:rsidRPr="001D7699">
        <w:t xml:space="preserve">that correct treatment has been administered </w:t>
      </w:r>
      <w:r w:rsidR="00A1110B">
        <w:t>to both cases and contacts</w:t>
      </w:r>
      <w:r w:rsidRPr="001D7699">
        <w:t xml:space="preserve"> </w:t>
      </w:r>
    </w:p>
    <w:p w:rsidR="005434BC" w:rsidRDefault="00B86602" w:rsidP="005434BC">
      <w:pPr>
        <w:pStyle w:val="ListParagraph"/>
        <w:numPr>
          <w:ilvl w:val="0"/>
          <w:numId w:val="6"/>
        </w:numPr>
      </w:pPr>
      <w:r>
        <w:t xml:space="preserve">ensure </w:t>
      </w:r>
      <w:r w:rsidR="009F0C30">
        <w:t xml:space="preserve">a follow up visit for test of </w:t>
      </w:r>
      <w:r w:rsidR="00A1110B">
        <w:t>cure, and assessment of symptom resolution as relevant</w:t>
      </w:r>
    </w:p>
    <w:p w:rsidR="005434BC" w:rsidRDefault="005434BC" w:rsidP="005434BC">
      <w:pPr>
        <w:pStyle w:val="ListParagraph"/>
        <w:numPr>
          <w:ilvl w:val="0"/>
          <w:numId w:val="6"/>
        </w:numPr>
      </w:pPr>
      <w:r>
        <w:t>seek expert advice for all treatment failures or before using alternative treatments</w:t>
      </w:r>
    </w:p>
    <w:p w:rsidR="005434BC" w:rsidRPr="005434BC" w:rsidRDefault="00B86602" w:rsidP="005434BC">
      <w:pPr>
        <w:pStyle w:val="ListParagraph"/>
        <w:numPr>
          <w:ilvl w:val="0"/>
          <w:numId w:val="6"/>
        </w:numPr>
      </w:pPr>
      <w:r>
        <w:t>ensure</w:t>
      </w:r>
      <w:r w:rsidRPr="005434BC">
        <w:t xml:space="preserve"> </w:t>
      </w:r>
      <w:r w:rsidR="005434BC" w:rsidRPr="005434BC">
        <w:t xml:space="preserve">testing for other STIs, including HIV and syphilis </w:t>
      </w:r>
    </w:p>
    <w:p w:rsidR="0046165D" w:rsidRPr="0046165D" w:rsidRDefault="00DC0BBA" w:rsidP="0046165D">
      <w:pPr>
        <w:pStyle w:val="ListParagraph"/>
        <w:numPr>
          <w:ilvl w:val="0"/>
          <w:numId w:val="6"/>
        </w:numPr>
        <w:rPr>
          <w:rFonts w:cs="Tahoma"/>
        </w:rPr>
      </w:pPr>
      <w:r w:rsidRPr="005434BC">
        <w:rPr>
          <w:rFonts w:eastAsia="Times New Roman"/>
          <w:lang w:val="en" w:eastAsia="en-AU"/>
        </w:rPr>
        <w:t>w</w:t>
      </w:r>
      <w:r w:rsidR="00B43A3E" w:rsidRPr="005434BC">
        <w:rPr>
          <w:rFonts w:eastAsia="Times New Roman"/>
          <w:lang w:val="en" w:eastAsia="en-AU"/>
        </w:rPr>
        <w:t>here a case of gono</w:t>
      </w:r>
      <w:r w:rsidR="000B059F">
        <w:rPr>
          <w:rFonts w:eastAsia="Times New Roman"/>
          <w:lang w:val="en" w:eastAsia="en-AU"/>
        </w:rPr>
        <w:t>coccal infection</w:t>
      </w:r>
      <w:r w:rsidR="00B43A3E" w:rsidRPr="005434BC">
        <w:rPr>
          <w:rFonts w:eastAsia="Times New Roman"/>
          <w:lang w:val="en" w:eastAsia="en-AU"/>
        </w:rPr>
        <w:t xml:space="preserve"> is reported in a child &lt;16 years old, </w:t>
      </w:r>
      <w:r w:rsidR="00657BE6" w:rsidRPr="005434BC">
        <w:rPr>
          <w:rFonts w:eastAsia="Times New Roman"/>
          <w:lang w:val="en" w:eastAsia="en-AU"/>
        </w:rPr>
        <w:t>ensure that jurisdictional</w:t>
      </w:r>
      <w:r w:rsidR="00531C3B" w:rsidRPr="005434BC">
        <w:rPr>
          <w:rFonts w:eastAsia="Times New Roman"/>
          <w:lang w:val="en" w:eastAsia="en-AU"/>
        </w:rPr>
        <w:t xml:space="preserve"> legislative child protection reporting requiremen</w:t>
      </w:r>
      <w:r w:rsidR="00657BE6" w:rsidRPr="005434BC">
        <w:rPr>
          <w:rFonts w:eastAsia="Times New Roman"/>
          <w:lang w:val="en" w:eastAsia="en-AU"/>
        </w:rPr>
        <w:t>ts</w:t>
      </w:r>
      <w:r w:rsidR="002F6115" w:rsidRPr="005434BC">
        <w:rPr>
          <w:lang w:val="en"/>
        </w:rPr>
        <w:t xml:space="preserve"> have been </w:t>
      </w:r>
      <w:r w:rsidR="00657BE6" w:rsidRPr="005434BC">
        <w:rPr>
          <w:rFonts w:eastAsia="Times New Roman"/>
          <w:lang w:val="en" w:eastAsia="en-AU"/>
        </w:rPr>
        <w:t>fulfilled</w:t>
      </w:r>
      <w:r w:rsidR="00DB3EA5" w:rsidRPr="005434BC">
        <w:rPr>
          <w:rFonts w:eastAsia="Times New Roman"/>
          <w:lang w:val="en" w:eastAsia="en-AU"/>
        </w:rPr>
        <w:t>.</w:t>
      </w:r>
    </w:p>
    <w:p w:rsidR="0046165D" w:rsidRPr="0046165D" w:rsidRDefault="0046165D" w:rsidP="0046165D">
      <w:pPr>
        <w:autoSpaceDE/>
        <w:autoSpaceDN/>
        <w:adjustRightInd/>
        <w:spacing w:after="0"/>
        <w:ind w:right="0"/>
        <w:rPr>
          <w:rFonts w:eastAsia="Times New Roman" w:cs="Arial"/>
          <w:lang w:val="en" w:eastAsia="en-AU"/>
        </w:rPr>
      </w:pPr>
      <w:r>
        <w:rPr>
          <w:rFonts w:eastAsia="Times New Roman"/>
          <w:lang w:val="en" w:eastAsia="en-AU"/>
        </w:rPr>
        <w:lastRenderedPageBreak/>
        <w:br w:type="page"/>
      </w:r>
    </w:p>
    <w:p w:rsidR="002F6115" w:rsidRPr="00FE584A" w:rsidRDefault="002F6115" w:rsidP="00FE584A">
      <w:pPr>
        <w:rPr>
          <w:b/>
        </w:rPr>
      </w:pPr>
      <w:r w:rsidRPr="00FE584A">
        <w:rPr>
          <w:b/>
        </w:rPr>
        <w:lastRenderedPageBreak/>
        <w:t>Case treatment</w:t>
      </w:r>
    </w:p>
    <w:p w:rsidR="00E57C4E" w:rsidRDefault="00E57C4E" w:rsidP="009705C3">
      <w:pPr>
        <w:pStyle w:val="BodyText"/>
        <w:spacing w:after="0"/>
        <w:ind w:left="-3"/>
        <w:rPr>
          <w:lang w:val="en"/>
        </w:rPr>
      </w:pPr>
      <w:r w:rsidRPr="00E57C4E">
        <w:rPr>
          <w:lang w:val="en"/>
        </w:rPr>
        <w:t>All presumptive</w:t>
      </w:r>
      <w:r w:rsidR="009F0C30">
        <w:rPr>
          <w:lang w:val="en"/>
        </w:rPr>
        <w:t xml:space="preserve"> </w:t>
      </w:r>
      <w:r w:rsidRPr="00E57C4E">
        <w:rPr>
          <w:lang w:val="en"/>
        </w:rPr>
        <w:t>/</w:t>
      </w:r>
      <w:r w:rsidR="009F0C30">
        <w:rPr>
          <w:lang w:val="en"/>
        </w:rPr>
        <w:t xml:space="preserve"> </w:t>
      </w:r>
      <w:r w:rsidRPr="00E57C4E">
        <w:rPr>
          <w:lang w:val="en"/>
        </w:rPr>
        <w:t>confirmed case</w:t>
      </w:r>
      <w:r w:rsidR="000B059F">
        <w:rPr>
          <w:lang w:val="en"/>
        </w:rPr>
        <w:t>s of gonococcal infection</w:t>
      </w:r>
      <w:r w:rsidRPr="00E57C4E">
        <w:rPr>
          <w:lang w:val="en"/>
        </w:rPr>
        <w:t xml:space="preserve"> should be offered </w:t>
      </w:r>
      <w:r>
        <w:rPr>
          <w:lang w:val="en"/>
        </w:rPr>
        <w:t xml:space="preserve">recommended </w:t>
      </w:r>
      <w:r w:rsidRPr="00E57C4E">
        <w:rPr>
          <w:lang w:val="en"/>
        </w:rPr>
        <w:t>treatment.</w:t>
      </w:r>
      <w:r w:rsidR="000C7ACD">
        <w:rPr>
          <w:lang w:val="en"/>
        </w:rPr>
        <w:t xml:space="preserve"> See </w:t>
      </w:r>
      <w:r w:rsidR="000C7ACD" w:rsidRPr="00250189">
        <w:rPr>
          <w:i/>
          <w:lang w:val="en"/>
        </w:rPr>
        <w:t>Australasian Cont</w:t>
      </w:r>
      <w:r w:rsidRPr="00250189">
        <w:rPr>
          <w:i/>
          <w:lang w:val="en"/>
        </w:rPr>
        <w:t xml:space="preserve">act Tracing </w:t>
      </w:r>
      <w:r w:rsidR="000C7ACD" w:rsidRPr="00250189">
        <w:rPr>
          <w:i/>
          <w:lang w:val="en"/>
        </w:rPr>
        <w:t>Guidelines</w:t>
      </w:r>
      <w:r w:rsidRPr="00250189">
        <w:rPr>
          <w:i/>
          <w:lang w:val="en"/>
        </w:rPr>
        <w:t xml:space="preserve"> – Gonorrhoea</w:t>
      </w:r>
      <w:r w:rsidR="007E00BA">
        <w:rPr>
          <w:lang w:val="en"/>
        </w:rPr>
        <w:t xml:space="preserve"> </w:t>
      </w:r>
      <w:r w:rsidR="007E00BA">
        <w:rPr>
          <w:lang w:val="en"/>
        </w:rPr>
        <w:fldChar w:fldCharType="begin"/>
      </w:r>
      <w:r w:rsidR="00171FF7">
        <w:rPr>
          <w:lang w:val="en"/>
        </w:rPr>
        <w:instrText xml:space="preserve"> ADDIN EN.CITE &lt;EndNote&gt;&lt;Cite&gt;&lt;Author&gt;The Australasian Society for HIV Viral Hepatitis and Sexual Health Medicine (ASHM)&lt;/Author&gt;&lt;Year&gt;2016&lt;/Year&gt;&lt;RecNum&gt;34&lt;/RecNum&gt;&lt;DisplayText&gt;(35)&lt;/DisplayText&gt;&lt;record&gt;&lt;rec-number&gt;34&lt;/rec-number&gt;&lt;foreign-keys&gt;&lt;key app="EN" db-id="fzaaxasxops2faezrzkxwvvy0ffap0tvxwfx" timestamp="1539557690"&gt;34&lt;/key&gt;&lt;/foreign-keys&gt;&lt;ref-type name="Web Page"&gt;12&lt;/ref-type&gt;&lt;contributors&gt;&lt;authors&gt;&lt;author&gt;The Australasian Society for HIV Viral Hepatitis and Sexual Health Medicine (ASHM), &lt;/author&gt;&lt;/authors&gt;&lt;secondary-authors&gt;&lt;author&gt;The Australian Government Department of Health&lt;/author&gt;&lt;/secondary-authors&gt;&lt;/contributors&gt;&lt;titles&gt;&lt;title&gt;Australasian Contact Tracing Guidelines &lt;/title&gt;&lt;/titles&gt;&lt;dates&gt;&lt;year&gt;2016&lt;/year&gt;&lt;/dates&gt;&lt;urls&gt;&lt;related-urls&gt;&lt;url&gt;&lt;style face="underline" font="default" size="100%"&gt;www.contacttracing.ashm.org.au/conditions/when-contact-tracing-is-recommended/gonorrhoea&lt;/style&gt;&lt;/url&gt;&lt;/related-urls&gt;&lt;/urls&gt;&lt;/record&gt;&lt;/Cite&gt;&lt;/EndNote&gt;</w:instrText>
      </w:r>
      <w:r w:rsidR="007E00BA">
        <w:rPr>
          <w:lang w:val="en"/>
        </w:rPr>
        <w:fldChar w:fldCharType="separate"/>
      </w:r>
      <w:r w:rsidR="00171FF7">
        <w:rPr>
          <w:noProof/>
          <w:lang w:val="en"/>
        </w:rPr>
        <w:t>(35)</w:t>
      </w:r>
      <w:r w:rsidR="007E00BA">
        <w:rPr>
          <w:lang w:val="en"/>
        </w:rPr>
        <w:fldChar w:fldCharType="end"/>
      </w:r>
      <w:r>
        <w:rPr>
          <w:lang w:val="en"/>
        </w:rPr>
        <w:t xml:space="preserve"> and the </w:t>
      </w:r>
      <w:r w:rsidR="000C7ACD" w:rsidRPr="00250189">
        <w:rPr>
          <w:i/>
          <w:lang w:val="en"/>
        </w:rPr>
        <w:t xml:space="preserve">Australian </w:t>
      </w:r>
      <w:r w:rsidRPr="00250189">
        <w:rPr>
          <w:i/>
          <w:lang w:val="en"/>
        </w:rPr>
        <w:t>STI Management Guidelines</w:t>
      </w:r>
      <w:r w:rsidR="007E00BA">
        <w:rPr>
          <w:lang w:val="en"/>
        </w:rPr>
        <w:t xml:space="preserve"> </w:t>
      </w:r>
      <w:r w:rsidR="007E00BA">
        <w:rPr>
          <w:lang w:val="en"/>
        </w:rPr>
        <w:fldChar w:fldCharType="begin"/>
      </w:r>
      <w:r w:rsidR="008E71EF">
        <w:rPr>
          <w:lang w:val="en"/>
        </w:rPr>
        <w:instrText xml:space="preserve"> ADDIN EN.CITE &lt;EndNote&gt;&lt;Cite&gt;&lt;Author&gt;Australian Sexual Health Alliance (ASHA)&lt;/Author&gt;&lt;Year&gt;2018&lt;/Year&gt;&lt;RecNum&gt;15&lt;/RecNum&gt;&lt;DisplayText&gt;(13)&lt;/DisplayText&gt;&lt;record&gt;&lt;rec-number&gt;15&lt;/rec-number&gt;&lt;foreign-keys&gt;&lt;key app="EN" db-id="fzaaxasxops2faezrzkxwvvy0ffap0tvxwfx" timestamp="1539229114"&gt;15&lt;/key&gt;&lt;/foreign-keys&gt;&lt;ref-type name="Web Page"&gt;12&lt;/ref-type&gt;&lt;contributors&gt;&lt;authors&gt;&lt;author&gt;Australian Sexual Health Alliance (ASHA),&lt;/author&gt;&lt;/authors&gt;&lt;/contributors&gt;&lt;titles&gt;&lt;title&gt;Australian STI Management Guidelines for use in primary care&lt;/title&gt;&lt;/titles&gt;&lt;number&gt;1 May 2018&lt;/number&gt;&lt;dates&gt;&lt;year&gt;2018&lt;/year&gt;&lt;pub-dates&gt;&lt;date&gt;March 2018&lt;/date&gt;&lt;/pub-dates&gt;&lt;/dates&gt;&lt;urls&gt;&lt;related-urls&gt;&lt;url&gt;&lt;style face="underline" font="default" size="100%"&gt;www.sti.guidelines.org.au/&lt;/style&gt;&lt;/url&gt;&lt;/related-urls&gt;&lt;/urls&gt;&lt;/record&gt;&lt;/Cite&gt;&lt;/EndNote&gt;</w:instrText>
      </w:r>
      <w:r w:rsidR="007E00BA">
        <w:rPr>
          <w:lang w:val="en"/>
        </w:rPr>
        <w:fldChar w:fldCharType="separate"/>
      </w:r>
      <w:r w:rsidR="008E71EF">
        <w:rPr>
          <w:noProof/>
          <w:lang w:val="en"/>
        </w:rPr>
        <w:t>(13)</w:t>
      </w:r>
      <w:r w:rsidR="007E00BA">
        <w:rPr>
          <w:lang w:val="en"/>
        </w:rPr>
        <w:fldChar w:fldCharType="end"/>
      </w:r>
      <w:r>
        <w:rPr>
          <w:lang w:val="en"/>
        </w:rPr>
        <w:t xml:space="preserve"> for more information.</w:t>
      </w:r>
    </w:p>
    <w:p w:rsidR="00E57C4E" w:rsidRDefault="00E57C4E" w:rsidP="009705C3">
      <w:pPr>
        <w:pStyle w:val="BodyText"/>
        <w:spacing w:after="0"/>
        <w:ind w:left="-3"/>
        <w:rPr>
          <w:lang w:val="en"/>
        </w:rPr>
      </w:pPr>
    </w:p>
    <w:p w:rsidR="00E57C4E" w:rsidRPr="00E57C4E" w:rsidRDefault="00E57C4E" w:rsidP="00E57C4E">
      <w:pPr>
        <w:pStyle w:val="BodyText"/>
        <w:spacing w:after="0"/>
        <w:ind w:left="-3"/>
        <w:rPr>
          <w:lang w:val="en"/>
        </w:rPr>
      </w:pPr>
      <w:r w:rsidRPr="00E57C4E">
        <w:rPr>
          <w:lang w:val="en"/>
        </w:rPr>
        <w:t xml:space="preserve">Appropriate specimens for antimicrobial susceptibility testing should be obtained prior to initiating treatment. </w:t>
      </w:r>
    </w:p>
    <w:p w:rsidR="00E57C4E" w:rsidRDefault="00E57C4E" w:rsidP="00E57C4E">
      <w:pPr>
        <w:pStyle w:val="BodyText"/>
        <w:spacing w:after="0"/>
        <w:ind w:left="-3"/>
        <w:rPr>
          <w:lang w:val="en"/>
        </w:rPr>
      </w:pPr>
    </w:p>
    <w:p w:rsidR="00070C77" w:rsidRDefault="0099471D" w:rsidP="009705C3">
      <w:pPr>
        <w:pStyle w:val="BodyText"/>
        <w:spacing w:after="0"/>
        <w:ind w:left="-3"/>
      </w:pPr>
      <w:r>
        <w:rPr>
          <w:lang w:val="en"/>
        </w:rPr>
        <w:t>The</w:t>
      </w:r>
      <w:r w:rsidR="0090357E" w:rsidRPr="001D7699">
        <w:t xml:space="preserve"> </w:t>
      </w:r>
      <w:r w:rsidR="00E57C4E">
        <w:t xml:space="preserve">diagnosing clinician </w:t>
      </w:r>
      <w:r w:rsidR="0090357E" w:rsidRPr="001D7699">
        <w:t>is responsible for treatment</w:t>
      </w:r>
      <w:r w:rsidR="00A9578A">
        <w:t xml:space="preserve"> following </w:t>
      </w:r>
      <w:r w:rsidR="008410FF">
        <w:t>appropriate</w:t>
      </w:r>
      <w:r w:rsidR="00A9578A">
        <w:t xml:space="preserve"> guidelines</w:t>
      </w:r>
      <w:r w:rsidR="0090357E" w:rsidRPr="001D7699">
        <w:t xml:space="preserve">. </w:t>
      </w:r>
    </w:p>
    <w:p w:rsidR="009705C3" w:rsidRDefault="009705C3" w:rsidP="009705C3">
      <w:pPr>
        <w:pStyle w:val="BodyText"/>
        <w:spacing w:after="0"/>
        <w:ind w:left="-3"/>
      </w:pPr>
    </w:p>
    <w:p w:rsidR="0090357E" w:rsidRDefault="0090357E" w:rsidP="00E57C4E">
      <w:pPr>
        <w:pStyle w:val="BodyText"/>
        <w:spacing w:after="0"/>
        <w:ind w:left="-3"/>
      </w:pPr>
      <w:r w:rsidRPr="001D7699">
        <w:t xml:space="preserve">Treatment options are dependent on </w:t>
      </w:r>
      <w:r w:rsidR="00A1110B">
        <w:t>where</w:t>
      </w:r>
      <w:r w:rsidR="00A1110B" w:rsidRPr="001D7699">
        <w:t xml:space="preserve"> </w:t>
      </w:r>
      <w:r w:rsidRPr="001D7699">
        <w:t>the infection was acquired.</w:t>
      </w:r>
      <w:r w:rsidR="00A9578A">
        <w:t xml:space="preserve"> </w:t>
      </w:r>
    </w:p>
    <w:p w:rsidR="00DC0BBA" w:rsidRDefault="00DC0BBA" w:rsidP="00E57C4E">
      <w:pPr>
        <w:pStyle w:val="BodyText"/>
        <w:spacing w:after="0"/>
        <w:ind w:left="-3"/>
      </w:pPr>
    </w:p>
    <w:p w:rsidR="00DC0BBA" w:rsidRDefault="00DC0BBA" w:rsidP="00E57C4E">
      <w:pPr>
        <w:pStyle w:val="BodyText"/>
        <w:spacing w:after="0"/>
        <w:ind w:left="-3"/>
      </w:pPr>
      <w:r>
        <w:t>Treatment failures should be investigated using culture to allow for antimicrobial susceptibility testing.</w:t>
      </w:r>
    </w:p>
    <w:p w:rsidR="00DC0BBA" w:rsidRDefault="00DC0BBA" w:rsidP="00345124">
      <w:pPr>
        <w:pStyle w:val="BodyText"/>
        <w:spacing w:after="0"/>
        <w:ind w:left="-3"/>
      </w:pPr>
    </w:p>
    <w:p w:rsidR="00470D5E" w:rsidRDefault="00DC0BBA" w:rsidP="00395841">
      <w:pPr>
        <w:pStyle w:val="BodyText"/>
        <w:spacing w:after="0"/>
        <w:ind w:left="-3"/>
      </w:pPr>
      <w:r>
        <w:t>Special consideration should be given to pregnant women undergoing gono</w:t>
      </w:r>
      <w:r w:rsidR="000B059F">
        <w:t>coccal infection</w:t>
      </w:r>
      <w:r>
        <w:t xml:space="preserve"> treatment regarding medication risk. Neonates born to infected mothers must be tested and treated for gono</w:t>
      </w:r>
      <w:r w:rsidR="000B059F">
        <w:t>coccal infection</w:t>
      </w:r>
      <w:r>
        <w:t>.</w:t>
      </w:r>
    </w:p>
    <w:p w:rsidR="00470D5E" w:rsidRDefault="00470D5E" w:rsidP="00C37AA5">
      <w:pPr>
        <w:pStyle w:val="BodyText"/>
        <w:spacing w:after="0"/>
        <w:ind w:left="-3"/>
      </w:pPr>
    </w:p>
    <w:p w:rsidR="00470D5E" w:rsidRPr="00470D5E" w:rsidRDefault="00470D5E" w:rsidP="00C37AA5">
      <w:pPr>
        <w:pStyle w:val="BodyText"/>
        <w:spacing w:after="0"/>
        <w:ind w:left="-3"/>
      </w:pPr>
      <w:r w:rsidRPr="00470D5E">
        <w:t xml:space="preserve">Refer to the </w:t>
      </w:r>
      <w:r w:rsidRPr="00250189">
        <w:rPr>
          <w:i/>
        </w:rPr>
        <w:t>Australian STI Management Guidelines</w:t>
      </w:r>
      <w:r w:rsidR="007E00BA">
        <w:t xml:space="preserve"> </w:t>
      </w:r>
      <w:r w:rsidR="007E00BA">
        <w:fldChar w:fldCharType="begin"/>
      </w:r>
      <w:r w:rsidR="008E71EF">
        <w:instrText xml:space="preserve"> ADDIN EN.CITE &lt;EndNote&gt;&lt;Cite&gt;&lt;Author&gt;Australian Sexual Health Alliance (ASHA)&lt;/Author&gt;&lt;Year&gt;2018&lt;/Year&gt;&lt;RecNum&gt;15&lt;/RecNum&gt;&lt;DisplayText&gt;(13)&lt;/DisplayText&gt;&lt;record&gt;&lt;rec-number&gt;15&lt;/rec-number&gt;&lt;foreign-keys&gt;&lt;key app="EN" db-id="fzaaxasxops2faezrzkxwvvy0ffap0tvxwfx" timestamp="1539229114"&gt;15&lt;/key&gt;&lt;/foreign-keys&gt;&lt;ref-type name="Web Page"&gt;12&lt;/ref-type&gt;&lt;contributors&gt;&lt;authors&gt;&lt;author&gt;Australian Sexual Health Alliance (ASHA),&lt;/author&gt;&lt;/authors&gt;&lt;/contributors&gt;&lt;titles&gt;&lt;title&gt;Australian STI Management Guidelines for use in primary care&lt;/title&gt;&lt;/titles&gt;&lt;number&gt;1 May 2018&lt;/number&gt;&lt;dates&gt;&lt;year&gt;2018&lt;/year&gt;&lt;pub-dates&gt;&lt;date&gt;March 2018&lt;/date&gt;&lt;/pub-dates&gt;&lt;/dates&gt;&lt;urls&gt;&lt;related-urls&gt;&lt;url&gt;&lt;style face="underline" font="default" size="100%"&gt;www.sti.guidelines.org.au/&lt;/style&gt;&lt;/url&gt;&lt;/related-urls&gt;&lt;/urls&gt;&lt;/record&gt;&lt;/Cite&gt;&lt;/EndNote&gt;</w:instrText>
      </w:r>
      <w:r w:rsidR="007E00BA">
        <w:fldChar w:fldCharType="separate"/>
      </w:r>
      <w:r w:rsidR="008E71EF">
        <w:rPr>
          <w:noProof/>
        </w:rPr>
        <w:t>(13)</w:t>
      </w:r>
      <w:r w:rsidR="007E00BA">
        <w:fldChar w:fldCharType="end"/>
      </w:r>
      <w:r w:rsidRPr="00470D5E">
        <w:t xml:space="preserve"> for more information.</w:t>
      </w:r>
    </w:p>
    <w:p w:rsidR="001B570F" w:rsidRDefault="001B570F" w:rsidP="002A0F41">
      <w:pPr>
        <w:pStyle w:val="Heading3"/>
        <w:rPr>
          <w:i w:val="0"/>
        </w:rPr>
      </w:pPr>
    </w:p>
    <w:p w:rsidR="002F6115" w:rsidRPr="00FE584A" w:rsidRDefault="002F6115" w:rsidP="00FE584A">
      <w:pPr>
        <w:rPr>
          <w:b/>
        </w:rPr>
      </w:pPr>
      <w:r w:rsidRPr="00FE584A">
        <w:rPr>
          <w:b/>
        </w:rPr>
        <w:t>Education</w:t>
      </w:r>
    </w:p>
    <w:p w:rsidR="005E7A8E" w:rsidRPr="00C95FFF" w:rsidRDefault="007F06CD" w:rsidP="005E7A8E">
      <w:pPr>
        <w:pStyle w:val="BodyText"/>
      </w:pPr>
      <w:r>
        <w:t xml:space="preserve">The case should receive education covering gonococcal infection, risk of infection, </w:t>
      </w:r>
      <w:r w:rsidR="005E7A8E">
        <w:t>prevention,</w:t>
      </w:r>
      <w:r w:rsidR="00A205AA">
        <w:t xml:space="preserve"> </w:t>
      </w:r>
      <w:r w:rsidR="005E7A8E">
        <w:t xml:space="preserve">and </w:t>
      </w:r>
      <w:r>
        <w:t>contact tracing</w:t>
      </w:r>
      <w:r w:rsidR="00A205AA">
        <w:t xml:space="preserve">. </w:t>
      </w:r>
      <w:r w:rsidR="005E7A8E" w:rsidRPr="00C95FFF">
        <w:t xml:space="preserve">The information should include the risks of reinfection, </w:t>
      </w:r>
      <w:r w:rsidR="005E7A8E">
        <w:t xml:space="preserve">and </w:t>
      </w:r>
      <w:r w:rsidR="005E7A8E" w:rsidRPr="00C95FFF">
        <w:t>the need for the infected person to abstain from sex until 7 days after the completion of treatment and until the symptoms have resolved</w:t>
      </w:r>
      <w:r w:rsidR="005E7A8E">
        <w:t>.</w:t>
      </w:r>
      <w:r w:rsidR="005E7A8E" w:rsidRPr="00C95FFF">
        <w:t xml:space="preserve"> </w:t>
      </w:r>
    </w:p>
    <w:p w:rsidR="00916455" w:rsidRPr="002A5655" w:rsidRDefault="00916455" w:rsidP="00916455">
      <w:pPr>
        <w:pStyle w:val="BodyText"/>
      </w:pPr>
      <w:r>
        <w:t>Patients diagnosed with gonococcal infection should a</w:t>
      </w:r>
      <w:r w:rsidR="00820302">
        <w:t>lso be educated about antimicrobial</w:t>
      </w:r>
      <w:r>
        <w:t xml:space="preserve"> resistance and instructed to return to care if symptoms do not resolve in 3-5 days</w:t>
      </w:r>
      <w:r w:rsidR="00C217B8">
        <w:t>,</w:t>
      </w:r>
      <w:r>
        <w:t xml:space="preserve"> </w:t>
      </w:r>
      <w:r w:rsidR="007F06CD">
        <w:t xml:space="preserve">and the importance of </w:t>
      </w:r>
      <w:r>
        <w:t>test of cure.</w:t>
      </w:r>
      <w:r w:rsidR="00BF06EC">
        <w:t xml:space="preserve"> Provide further sexual health education and prevention counselling when reviewing the case in 1 week. </w:t>
      </w:r>
    </w:p>
    <w:p w:rsidR="0090357E" w:rsidRPr="001D7699" w:rsidRDefault="00187913" w:rsidP="0090357E">
      <w:pPr>
        <w:pStyle w:val="BodyText"/>
      </w:pPr>
      <w:r>
        <w:t>Refer to the Disease fact</w:t>
      </w:r>
      <w:r w:rsidR="0090357E" w:rsidRPr="001D7699">
        <w:t>sheet (</w:t>
      </w:r>
      <w:hyperlink w:anchor="AppxA" w:history="1">
        <w:r w:rsidR="0090357E" w:rsidRPr="009B71F8">
          <w:rPr>
            <w:rStyle w:val="Hyperlink"/>
            <w:rFonts w:cs="Tahoma"/>
          </w:rPr>
          <w:t>Appendix A</w:t>
        </w:r>
      </w:hyperlink>
      <w:r w:rsidR="0090357E" w:rsidRPr="00A40805">
        <w:rPr>
          <w:color w:val="auto"/>
        </w:rPr>
        <w:t>)</w:t>
      </w:r>
      <w:r w:rsidR="0090357E" w:rsidRPr="001D7699">
        <w:t>.</w:t>
      </w:r>
    </w:p>
    <w:p w:rsidR="002F6115" w:rsidRPr="00FE584A" w:rsidRDefault="002F6115" w:rsidP="00FE584A">
      <w:pPr>
        <w:rPr>
          <w:b/>
        </w:rPr>
      </w:pPr>
      <w:r w:rsidRPr="00FE584A">
        <w:rPr>
          <w:b/>
        </w:rPr>
        <w:t xml:space="preserve">Isolation and restriction </w:t>
      </w:r>
    </w:p>
    <w:p w:rsidR="009B2E99" w:rsidRPr="001D7699" w:rsidRDefault="009B2E99" w:rsidP="001D7699">
      <w:pPr>
        <w:pStyle w:val="BodyText"/>
        <w:rPr>
          <w:i/>
        </w:rPr>
      </w:pPr>
      <w:r w:rsidRPr="001D7699">
        <w:lastRenderedPageBreak/>
        <w:t>The case should be advised to have no sexual</w:t>
      </w:r>
      <w:r w:rsidR="002A5655">
        <w:rPr>
          <w:b/>
          <w:i/>
          <w:lang w:val="en"/>
        </w:rPr>
        <w:t xml:space="preserve"> </w:t>
      </w:r>
      <w:r w:rsidRPr="001D7699">
        <w:t>contact (including</w:t>
      </w:r>
      <w:r w:rsidR="003C390E">
        <w:t xml:space="preserve"> vaginal,</w:t>
      </w:r>
      <w:r w:rsidR="00291533">
        <w:t xml:space="preserve"> oral and anal sex) for 7 </w:t>
      </w:r>
      <w:r w:rsidRPr="001D7699">
        <w:t xml:space="preserve">days </w:t>
      </w:r>
      <w:r w:rsidRPr="002A5655">
        <w:t xml:space="preserve">after </w:t>
      </w:r>
      <w:r w:rsidR="003C390E">
        <w:t xml:space="preserve">the completion of </w:t>
      </w:r>
      <w:r w:rsidRPr="001D7699">
        <w:t>treatment. The case should also be advised to have no sexual</w:t>
      </w:r>
      <w:r w:rsidR="000C7ACD">
        <w:t xml:space="preserve"> contact with partners from </w:t>
      </w:r>
      <w:r w:rsidR="00FA4A19">
        <w:t xml:space="preserve">at least the </w:t>
      </w:r>
      <w:r w:rsidRPr="001D7699">
        <w:t xml:space="preserve">last </w:t>
      </w:r>
      <w:r w:rsidR="000C7ACD">
        <w:t>2</w:t>
      </w:r>
      <w:r w:rsidR="006E0771" w:rsidRPr="001D7699">
        <w:t xml:space="preserve"> </w:t>
      </w:r>
      <w:r w:rsidRPr="001D7699">
        <w:t>months until the partners have been tested and treated if necessary.</w:t>
      </w:r>
    </w:p>
    <w:p w:rsidR="002F6115" w:rsidRPr="00FE584A" w:rsidRDefault="002F6115" w:rsidP="00FE584A">
      <w:pPr>
        <w:rPr>
          <w:b/>
        </w:rPr>
      </w:pPr>
      <w:r w:rsidRPr="00FE584A">
        <w:rPr>
          <w:b/>
        </w:rPr>
        <w:t>Active case finding</w:t>
      </w:r>
    </w:p>
    <w:p w:rsidR="00C13A82" w:rsidRPr="00C51AB0" w:rsidRDefault="00C13A82" w:rsidP="00C13A82">
      <w:pPr>
        <w:rPr>
          <w:u w:val="single"/>
          <w:lang w:val="en-US"/>
        </w:rPr>
      </w:pPr>
      <w:r w:rsidRPr="00C51AB0">
        <w:rPr>
          <w:u w:val="single"/>
          <w:lang w:val="en-US"/>
        </w:rPr>
        <w:t>Sporadic cases</w:t>
      </w:r>
    </w:p>
    <w:p w:rsidR="00C13A82" w:rsidRPr="00A40805" w:rsidRDefault="00C13A82" w:rsidP="00C13A82">
      <w:pPr>
        <w:rPr>
          <w:lang w:val="en-US"/>
        </w:rPr>
      </w:pPr>
      <w:r w:rsidRPr="00C13A82">
        <w:rPr>
          <w:lang w:val="en-US"/>
        </w:rPr>
        <w:t xml:space="preserve">Regular </w:t>
      </w:r>
      <w:r w:rsidR="002E49CA">
        <w:rPr>
          <w:lang w:val="en-US"/>
        </w:rPr>
        <w:t>screen</w:t>
      </w:r>
      <w:r w:rsidRPr="00C13A82">
        <w:rPr>
          <w:lang w:val="en-US"/>
        </w:rPr>
        <w:t>ing is recommended for high risk</w:t>
      </w:r>
      <w:r w:rsidR="005B290F">
        <w:rPr>
          <w:lang w:val="en-US"/>
        </w:rPr>
        <w:t xml:space="preserve"> groups (</w:t>
      </w:r>
      <w:hyperlink w:anchor="Sec3" w:history="1">
        <w:r w:rsidR="00291533">
          <w:rPr>
            <w:rStyle w:val="Hyperlink"/>
            <w:lang w:val="en-US"/>
          </w:rPr>
          <w:t>S</w:t>
        </w:r>
        <w:r w:rsidR="005B290F" w:rsidRPr="00D558B0">
          <w:rPr>
            <w:rStyle w:val="Hyperlink"/>
            <w:lang w:val="en-US"/>
          </w:rPr>
          <w:t>ection 3</w:t>
        </w:r>
      </w:hyperlink>
      <w:r w:rsidR="005B290F" w:rsidRPr="009B71F8">
        <w:rPr>
          <w:lang w:val="en-US"/>
        </w:rPr>
        <w:t xml:space="preserve"> – Routine </w:t>
      </w:r>
      <w:r w:rsidRPr="009B71F8">
        <w:rPr>
          <w:lang w:val="en-US"/>
        </w:rPr>
        <w:t>prevention activities</w:t>
      </w:r>
      <w:r w:rsidRPr="00A40805">
        <w:rPr>
          <w:lang w:val="en-US"/>
        </w:rPr>
        <w:t>). Additionally, people who have a clinical present</w:t>
      </w:r>
      <w:r w:rsidR="000B059F">
        <w:rPr>
          <w:lang w:val="en-US"/>
        </w:rPr>
        <w:t>ation consistent with gonococcal infection</w:t>
      </w:r>
      <w:r w:rsidRPr="00A40805">
        <w:rPr>
          <w:lang w:val="en-US"/>
        </w:rPr>
        <w:t xml:space="preserve"> should be tested</w:t>
      </w:r>
      <w:r w:rsidR="00145E32" w:rsidRPr="00A40805">
        <w:rPr>
          <w:lang w:val="en-US"/>
        </w:rPr>
        <w:t xml:space="preserve"> including a swab for culture</w:t>
      </w:r>
      <w:r w:rsidRPr="00A40805">
        <w:rPr>
          <w:lang w:val="en-US"/>
        </w:rPr>
        <w:t xml:space="preserve">. Contact tracing should be undertaken for every diagnosed </w:t>
      </w:r>
      <w:r w:rsidR="000B059F" w:rsidRPr="000B059F">
        <w:rPr>
          <w:lang w:val="en-US"/>
        </w:rPr>
        <w:t>gonococcal infection</w:t>
      </w:r>
      <w:r w:rsidRPr="00A40805">
        <w:rPr>
          <w:lang w:val="en-US"/>
        </w:rPr>
        <w:t xml:space="preserve"> case to identify additional cases (</w:t>
      </w:r>
      <w:hyperlink w:anchor="Sec10" w:history="1">
        <w:r w:rsidR="00291533">
          <w:rPr>
            <w:rStyle w:val="Hyperlink"/>
            <w:lang w:val="en-US"/>
          </w:rPr>
          <w:t>S</w:t>
        </w:r>
        <w:r w:rsidRPr="005D4FD8">
          <w:rPr>
            <w:rStyle w:val="Hyperlink"/>
            <w:lang w:val="en-US"/>
          </w:rPr>
          <w:t>ection 10</w:t>
        </w:r>
      </w:hyperlink>
      <w:r w:rsidR="005B290F" w:rsidRPr="009B71F8">
        <w:rPr>
          <w:lang w:val="en-US"/>
        </w:rPr>
        <w:t xml:space="preserve"> – Contact </w:t>
      </w:r>
      <w:r w:rsidRPr="009B71F8">
        <w:rPr>
          <w:lang w:val="en-US"/>
        </w:rPr>
        <w:t>management</w:t>
      </w:r>
      <w:r w:rsidRPr="00A40805">
        <w:rPr>
          <w:lang w:val="en-US"/>
        </w:rPr>
        <w:t xml:space="preserve">). </w:t>
      </w:r>
    </w:p>
    <w:p w:rsidR="00C13A82" w:rsidRPr="00A40805" w:rsidRDefault="006A5089" w:rsidP="00C13A82">
      <w:pPr>
        <w:rPr>
          <w:lang w:val="en-US"/>
        </w:rPr>
      </w:pPr>
      <w:r w:rsidRPr="00A40805">
        <w:rPr>
          <w:lang w:val="en-US"/>
        </w:rPr>
        <w:t>People</w:t>
      </w:r>
      <w:r w:rsidR="00C13A82" w:rsidRPr="00A40805">
        <w:rPr>
          <w:lang w:val="en-US"/>
        </w:rPr>
        <w:t xml:space="preserve"> who are diagnosed with </w:t>
      </w:r>
      <w:r w:rsidR="00C217B8" w:rsidRPr="00A40805">
        <w:rPr>
          <w:i/>
          <w:lang w:val="en-US"/>
        </w:rPr>
        <w:t xml:space="preserve">N. gonorrhoeae </w:t>
      </w:r>
      <w:r w:rsidR="00C13A82" w:rsidRPr="00A40805">
        <w:rPr>
          <w:lang w:val="en-US"/>
        </w:rPr>
        <w:t xml:space="preserve">strains with </w:t>
      </w:r>
      <w:r w:rsidR="00820302">
        <w:rPr>
          <w:lang w:val="en-US"/>
        </w:rPr>
        <w:t>critical antimicrobial</w:t>
      </w:r>
      <w:r w:rsidR="005A168E" w:rsidRPr="005A168E">
        <w:rPr>
          <w:lang w:val="en-US"/>
        </w:rPr>
        <w:t xml:space="preserve"> resistan</w:t>
      </w:r>
      <w:r w:rsidR="00FA4A19">
        <w:rPr>
          <w:lang w:val="en-US"/>
        </w:rPr>
        <w:t>ce</w:t>
      </w:r>
      <w:r w:rsidR="00C217B8" w:rsidRPr="00A40805">
        <w:rPr>
          <w:lang w:val="en-US"/>
        </w:rPr>
        <w:t xml:space="preserve">, </w:t>
      </w:r>
      <w:r w:rsidR="00C13A82" w:rsidRPr="00A40805">
        <w:rPr>
          <w:lang w:val="en-US"/>
        </w:rPr>
        <w:t>and their contacts</w:t>
      </w:r>
      <w:r w:rsidR="00C217B8" w:rsidRPr="00A40805">
        <w:rPr>
          <w:lang w:val="en-US"/>
        </w:rPr>
        <w:t>,</w:t>
      </w:r>
      <w:r w:rsidR="00C13A82" w:rsidRPr="00A40805">
        <w:rPr>
          <w:lang w:val="en-US"/>
        </w:rPr>
        <w:t xml:space="preserve"> shoul</w:t>
      </w:r>
      <w:r w:rsidR="005B290F" w:rsidRPr="00A40805">
        <w:rPr>
          <w:lang w:val="en-US"/>
        </w:rPr>
        <w:t xml:space="preserve">d be managed as per </w:t>
      </w:r>
      <w:hyperlink w:anchor="AppxD" w:history="1">
        <w:r w:rsidR="005B290F" w:rsidRPr="009B71F8">
          <w:rPr>
            <w:rStyle w:val="Hyperlink"/>
            <w:lang w:val="en-US"/>
          </w:rPr>
          <w:t>Appendix D</w:t>
        </w:r>
      </w:hyperlink>
      <w:r w:rsidR="005B290F" w:rsidRPr="00A40805">
        <w:rPr>
          <w:lang w:val="en-US"/>
        </w:rPr>
        <w:t xml:space="preserve"> – </w:t>
      </w:r>
      <w:r w:rsidR="00C13A82" w:rsidRPr="00A40805">
        <w:rPr>
          <w:lang w:val="en-US"/>
        </w:rPr>
        <w:t>Public</w:t>
      </w:r>
      <w:r w:rsidR="005B290F" w:rsidRPr="00A40805">
        <w:rPr>
          <w:lang w:val="en-US"/>
        </w:rPr>
        <w:t xml:space="preserve"> </w:t>
      </w:r>
      <w:r w:rsidR="00291533">
        <w:rPr>
          <w:lang w:val="en-US"/>
        </w:rPr>
        <w:t>h</w:t>
      </w:r>
      <w:r w:rsidR="00C13A82" w:rsidRPr="00A40805">
        <w:rPr>
          <w:lang w:val="en-US"/>
        </w:rPr>
        <w:t>ealth response to</w:t>
      </w:r>
      <w:r w:rsidR="00291533">
        <w:rPr>
          <w:lang w:val="en-US"/>
        </w:rPr>
        <w:t xml:space="preserve"> critical antimicrobial resistant</w:t>
      </w:r>
      <w:r w:rsidR="00C13A82" w:rsidRPr="00A40805">
        <w:rPr>
          <w:lang w:val="en-US"/>
        </w:rPr>
        <w:t xml:space="preserve"> gonococcal </w:t>
      </w:r>
      <w:r w:rsidR="00291533">
        <w:rPr>
          <w:lang w:val="en-US"/>
        </w:rPr>
        <w:t>infection</w:t>
      </w:r>
      <w:r w:rsidR="00C217B8" w:rsidRPr="00A40805">
        <w:rPr>
          <w:lang w:val="en-US"/>
        </w:rPr>
        <w:t>.</w:t>
      </w:r>
    </w:p>
    <w:p w:rsidR="00C13A82" w:rsidRPr="00A40805" w:rsidRDefault="00C13A82" w:rsidP="00C13A82">
      <w:pPr>
        <w:rPr>
          <w:u w:val="single"/>
          <w:lang w:val="en-US"/>
        </w:rPr>
      </w:pPr>
      <w:r w:rsidRPr="00A40805">
        <w:rPr>
          <w:u w:val="single"/>
          <w:lang w:val="en-US"/>
        </w:rPr>
        <w:t>Clusters</w:t>
      </w:r>
    </w:p>
    <w:p w:rsidR="00C13A82" w:rsidRPr="00C13A82" w:rsidRDefault="00C13A82" w:rsidP="00C13A82">
      <w:pPr>
        <w:rPr>
          <w:lang w:val="en-US"/>
        </w:rPr>
      </w:pPr>
      <w:r w:rsidRPr="00A40805">
        <w:rPr>
          <w:lang w:val="en-US"/>
        </w:rPr>
        <w:t>Where clusters are</w:t>
      </w:r>
      <w:r w:rsidR="00A85C5B">
        <w:rPr>
          <w:lang w:val="en-US"/>
        </w:rPr>
        <w:t xml:space="preserve"> identifiable and</w:t>
      </w:r>
      <w:r w:rsidRPr="00A40805">
        <w:rPr>
          <w:lang w:val="en-US"/>
        </w:rPr>
        <w:t xml:space="preserve"> defined by time, person and place, an outbreak investigation should be initiated by </w:t>
      </w:r>
      <w:r w:rsidR="00D60B13" w:rsidRPr="00A40805">
        <w:rPr>
          <w:lang w:val="en-US"/>
        </w:rPr>
        <w:t>PHU</w:t>
      </w:r>
      <w:r w:rsidRPr="00A40805">
        <w:rPr>
          <w:lang w:val="en-US"/>
        </w:rPr>
        <w:t xml:space="preserve"> staff in conjunction with local sexual health services and other health services as appropriate. F</w:t>
      </w:r>
      <w:r w:rsidR="00123B7C">
        <w:rPr>
          <w:lang w:val="en-US"/>
        </w:rPr>
        <w:t>or clusters detected in remote A</w:t>
      </w:r>
      <w:r w:rsidRPr="00A40805">
        <w:rPr>
          <w:lang w:val="en-US"/>
        </w:rPr>
        <w:t>boriginal communities, consultation with and involvemen</w:t>
      </w:r>
      <w:r w:rsidR="00123B7C">
        <w:rPr>
          <w:lang w:val="en-US"/>
        </w:rPr>
        <w:t xml:space="preserve">t of local Aboriginal community </w:t>
      </w:r>
      <w:r w:rsidRPr="00A40805">
        <w:rPr>
          <w:lang w:val="en-US"/>
        </w:rPr>
        <w:t xml:space="preserve">controlled health services is advised. Where a cluster of </w:t>
      </w:r>
      <w:r w:rsidR="000B059F" w:rsidRPr="000B059F">
        <w:rPr>
          <w:lang w:val="en-US"/>
        </w:rPr>
        <w:t>gonococcal infection</w:t>
      </w:r>
      <w:r w:rsidRPr="00A40805">
        <w:rPr>
          <w:lang w:val="en-US"/>
        </w:rPr>
        <w:t xml:space="preserve"> notifications is associated with </w:t>
      </w:r>
      <w:r w:rsidR="005B290F" w:rsidRPr="00A40805">
        <w:rPr>
          <w:lang w:val="en-US"/>
        </w:rPr>
        <w:t xml:space="preserve">a </w:t>
      </w:r>
      <w:r w:rsidR="003C0798">
        <w:rPr>
          <w:lang w:val="en-US"/>
        </w:rPr>
        <w:t xml:space="preserve">brothel or </w:t>
      </w:r>
      <w:r w:rsidR="00D60B13" w:rsidRPr="00A40805">
        <w:rPr>
          <w:lang w:val="en-US"/>
        </w:rPr>
        <w:t>sex</w:t>
      </w:r>
      <w:r w:rsidR="00123B7C">
        <w:rPr>
          <w:lang w:val="en-US"/>
        </w:rPr>
        <w:t>-</w:t>
      </w:r>
      <w:r w:rsidR="00D60B13" w:rsidRPr="00A40805">
        <w:rPr>
          <w:lang w:val="en-US"/>
        </w:rPr>
        <w:t>on</w:t>
      </w:r>
      <w:r w:rsidR="00123B7C">
        <w:rPr>
          <w:lang w:val="en-US"/>
        </w:rPr>
        <w:t>-</w:t>
      </w:r>
      <w:r w:rsidR="00D60B13" w:rsidRPr="00A40805">
        <w:rPr>
          <w:lang w:val="en-US"/>
        </w:rPr>
        <w:t>premises venue</w:t>
      </w:r>
      <w:r w:rsidR="005B290F" w:rsidRPr="00A40805">
        <w:rPr>
          <w:lang w:val="en-US"/>
        </w:rPr>
        <w:t xml:space="preserve">, refer to </w:t>
      </w:r>
      <w:hyperlink w:anchor="Sec11" w:history="1">
        <w:r w:rsidR="00123B7C">
          <w:rPr>
            <w:rStyle w:val="Hyperlink"/>
            <w:lang w:val="en-US"/>
          </w:rPr>
          <w:t>S</w:t>
        </w:r>
        <w:r w:rsidR="005B290F" w:rsidRPr="005D4FD8">
          <w:rPr>
            <w:rStyle w:val="Hyperlink"/>
            <w:lang w:val="en-US"/>
          </w:rPr>
          <w:t>ection 11</w:t>
        </w:r>
      </w:hyperlink>
      <w:r w:rsidR="005B290F" w:rsidRPr="009B71F8">
        <w:rPr>
          <w:lang w:val="en-US"/>
        </w:rPr>
        <w:t xml:space="preserve"> – Special </w:t>
      </w:r>
      <w:r w:rsidRPr="009B71F8">
        <w:rPr>
          <w:lang w:val="en-US"/>
        </w:rPr>
        <w:t>situations</w:t>
      </w:r>
      <w:r w:rsidRPr="00C13A82">
        <w:rPr>
          <w:lang w:val="en-US"/>
        </w:rPr>
        <w:t>.</w:t>
      </w:r>
    </w:p>
    <w:p w:rsidR="002F6115" w:rsidRDefault="002F6115" w:rsidP="00BB587D">
      <w:pPr>
        <w:pStyle w:val="Heading1"/>
        <w:numPr>
          <w:ilvl w:val="0"/>
          <w:numId w:val="2"/>
        </w:numPr>
      </w:pPr>
      <w:bookmarkStart w:id="35" w:name="_Toc8202642"/>
      <w:bookmarkStart w:id="36" w:name="Sec9"/>
      <w:r>
        <w:t>Environmental evaluation</w:t>
      </w:r>
      <w:bookmarkEnd w:id="35"/>
      <w:r w:rsidRPr="002264F9">
        <w:t xml:space="preserve"> </w:t>
      </w:r>
    </w:p>
    <w:bookmarkEnd w:id="36"/>
    <w:p w:rsidR="00560088" w:rsidRDefault="00560088" w:rsidP="00B627C8">
      <w:pPr>
        <w:pStyle w:val="BodyText"/>
      </w:pPr>
      <w:r>
        <w:t>Not applicable</w:t>
      </w:r>
    </w:p>
    <w:p w:rsidR="002F6115" w:rsidRPr="00A40805" w:rsidRDefault="002F6115" w:rsidP="000D38F8">
      <w:pPr>
        <w:pStyle w:val="Heading1"/>
        <w:numPr>
          <w:ilvl w:val="0"/>
          <w:numId w:val="2"/>
        </w:numPr>
      </w:pPr>
      <w:bookmarkStart w:id="37" w:name="_Toc8202643"/>
      <w:bookmarkStart w:id="38" w:name="Sec10"/>
      <w:r w:rsidRPr="00B34846">
        <w:t>Contact management</w:t>
      </w:r>
      <w:bookmarkEnd w:id="37"/>
    </w:p>
    <w:bookmarkEnd w:id="38"/>
    <w:p w:rsidR="002F6115" w:rsidRDefault="00DB7FB4" w:rsidP="0028653A">
      <w:r w:rsidRPr="00B75517">
        <w:t xml:space="preserve">When patients are diagnosed with a treatable </w:t>
      </w:r>
      <w:r w:rsidR="000C7ACD" w:rsidRPr="00B75517">
        <w:t>STI</w:t>
      </w:r>
      <w:r w:rsidRPr="00B75517">
        <w:t xml:space="preserve"> it is vital that testing and treatment of their sexual partners is properly considered, discussed and supported.  Research shows that a substantial proportion of the partners of such patients will be infected but unaware of this, warranting efforts to ensure partner notification is facilitated and completed successfully. Treatment of infected partners will help them </w:t>
      </w:r>
      <w:r w:rsidRPr="00B75517">
        <w:lastRenderedPageBreak/>
        <w:t>avert complications and reduce the duration of infectiousness, potentially curbing further sexual transmission</w:t>
      </w:r>
      <w:r w:rsidR="00B75517" w:rsidRPr="00B75517">
        <w:t xml:space="preserve"> </w:t>
      </w:r>
      <w:r w:rsidR="00B75517" w:rsidRPr="00B75517">
        <w:fldChar w:fldCharType="begin"/>
      </w:r>
      <w:r w:rsidR="00171FF7">
        <w:instrText xml:space="preserve"> ADDIN EN.CITE &lt;EndNote&gt;&lt;Cite&gt;&lt;Author&gt;The Australasian Society for HIV Viral Hepatitis and Sexual Health Medicine (ASHM)&lt;/Author&gt;&lt;Year&gt;2016&lt;/Year&gt;&lt;RecNum&gt;34&lt;/RecNum&gt;&lt;DisplayText&gt;(35)&lt;/DisplayText&gt;&lt;record&gt;&lt;rec-number&gt;34&lt;/rec-number&gt;&lt;foreign-keys&gt;&lt;key app="EN" db-id="fzaaxasxops2faezrzkxwvvy0ffap0tvxwfx" timestamp="1539557690"&gt;34&lt;/key&gt;&lt;/foreign-keys&gt;&lt;ref-type name="Web Page"&gt;12&lt;/ref-type&gt;&lt;contributors&gt;&lt;authors&gt;&lt;author&gt;The Australasian Society for HIV Viral Hepatitis and Sexual Health Medicine (ASHM), &lt;/author&gt;&lt;/authors&gt;&lt;secondary-authors&gt;&lt;author&gt;The Australian Government Department of Health&lt;/author&gt;&lt;/secondary-authors&gt;&lt;/contributors&gt;&lt;titles&gt;&lt;title&gt;Australasian Contact Tracing Guidelines &lt;/title&gt;&lt;/titles&gt;&lt;dates&gt;&lt;year&gt;2016&lt;/year&gt;&lt;/dates&gt;&lt;urls&gt;&lt;related-urls&gt;&lt;url&gt;&lt;style face="underline" font="default" size="100%"&gt;www.contacttracing.ashm.org.au/conditions/when-contact-tracing-is-recommended/gonorrhoea&lt;/style&gt;&lt;/url&gt;&lt;/related-urls&gt;&lt;/urls&gt;&lt;/record&gt;&lt;/Cite&gt;&lt;/EndNote&gt;</w:instrText>
      </w:r>
      <w:r w:rsidR="00B75517" w:rsidRPr="00B75517">
        <w:fldChar w:fldCharType="separate"/>
      </w:r>
      <w:r w:rsidR="00171FF7">
        <w:rPr>
          <w:noProof/>
        </w:rPr>
        <w:t>(35)</w:t>
      </w:r>
      <w:r w:rsidR="00B75517" w:rsidRPr="00B75517">
        <w:fldChar w:fldCharType="end"/>
      </w:r>
      <w:r w:rsidRPr="00B75517">
        <w:t>.</w:t>
      </w:r>
      <w:r w:rsidR="00506B3D">
        <w:t xml:space="preserve">  </w:t>
      </w:r>
    </w:p>
    <w:p w:rsidR="00A57BAC" w:rsidRPr="007E2E95" w:rsidRDefault="00A57BAC" w:rsidP="0028653A">
      <w:r>
        <w:t>Partner notification/contact tracing includes a range of supportive interventions intended to assist cases</w:t>
      </w:r>
      <w:r w:rsidR="00123B7C">
        <w:t xml:space="preserve"> to</w:t>
      </w:r>
      <w:r>
        <w:t xml:space="preserve"> get their partners </w:t>
      </w:r>
      <w:r w:rsidR="00DB7FB4">
        <w:t>tested and treated. Establishing rapport and engagement with cases is important to facilitate identification of contacts.</w:t>
      </w:r>
    </w:p>
    <w:p w:rsidR="002F6115" w:rsidRPr="00712B1F" w:rsidRDefault="002F6115" w:rsidP="0028653A">
      <w:pPr>
        <w:rPr>
          <w:color w:val="00B050"/>
        </w:rPr>
      </w:pPr>
      <w:r w:rsidRPr="007E2E95">
        <w:t>Timely contact tracing</w:t>
      </w:r>
      <w:r w:rsidR="00DB7FB4">
        <w:t>/</w:t>
      </w:r>
      <w:r w:rsidRPr="007E2E95">
        <w:t>partner notification should be prioritised and performed in all cases of confirmed infection</w:t>
      </w:r>
      <w:r w:rsidR="004F226B">
        <w:t>,</w:t>
      </w:r>
      <w:r w:rsidR="00FA4A19">
        <w:t xml:space="preserve"> and t</w:t>
      </w:r>
      <w:r w:rsidR="000C738F">
        <w:t>he treating clinician is primarily responsible for this.</w:t>
      </w:r>
      <w:r w:rsidRPr="007E2E95">
        <w:t xml:space="preserve"> </w:t>
      </w:r>
      <w:r w:rsidRPr="00712B1F">
        <w:t>High</w:t>
      </w:r>
      <w:r w:rsidR="00FA4A19" w:rsidRPr="00712B1F">
        <w:t xml:space="preserve"> </w:t>
      </w:r>
      <w:r w:rsidRPr="00712B1F">
        <w:t xml:space="preserve">priority should be given to </w:t>
      </w:r>
      <w:r w:rsidR="008229E7" w:rsidRPr="00712B1F">
        <w:t xml:space="preserve">critical antimicrobial </w:t>
      </w:r>
      <w:r w:rsidRPr="00712B1F">
        <w:t xml:space="preserve">resistant </w:t>
      </w:r>
      <w:r w:rsidR="00CA6881" w:rsidRPr="00712B1F">
        <w:t>cases</w:t>
      </w:r>
      <w:r w:rsidR="00123B7C">
        <w:t>,</w:t>
      </w:r>
      <w:r w:rsidR="00506B3D" w:rsidRPr="00712B1F">
        <w:t xml:space="preserve"> </w:t>
      </w:r>
      <w:r w:rsidRPr="00712B1F">
        <w:t>minors</w:t>
      </w:r>
      <w:r w:rsidR="00041F4A" w:rsidRPr="00712B1F">
        <w:t xml:space="preserve"> (under 16 years of age)</w:t>
      </w:r>
      <w:r w:rsidRPr="00712B1F">
        <w:t>,</w:t>
      </w:r>
      <w:r w:rsidR="005A168E" w:rsidRPr="00712B1F">
        <w:t xml:space="preserve"> pregnant women</w:t>
      </w:r>
      <w:r w:rsidRPr="00712B1F">
        <w:t xml:space="preserve"> and outbreaks</w:t>
      </w:r>
      <w:r w:rsidR="00FA4A19" w:rsidRPr="00712B1F">
        <w:t>, and public health units should oversee this</w:t>
      </w:r>
      <w:r w:rsidRPr="00712B1F">
        <w:t>.</w:t>
      </w:r>
    </w:p>
    <w:p w:rsidR="002F6115" w:rsidRDefault="002F6115" w:rsidP="0028653A">
      <w:r w:rsidRPr="007E2E95">
        <w:t>There are various resources that clinicians may utilise in supporting the case to undertake prompt partner notification, such as web based notification services</w:t>
      </w:r>
      <w:r w:rsidR="00670E4E">
        <w:rPr>
          <w:rStyle w:val="FootnoteReference"/>
        </w:rPr>
        <w:footnoteReference w:id="4"/>
      </w:r>
      <w:r w:rsidRPr="007E2E95">
        <w:t xml:space="preserve">. Clinicians may seek assistance, advice and support for contact tracing via sexual health services or </w:t>
      </w:r>
      <w:r w:rsidR="00AB40D6">
        <w:t>PHUs</w:t>
      </w:r>
      <w:r w:rsidR="00670E4E">
        <w:rPr>
          <w:rStyle w:val="FootnoteReference"/>
        </w:rPr>
        <w:footnoteReference w:id="5"/>
      </w:r>
      <w:r w:rsidRPr="007E2E95">
        <w:t>.</w:t>
      </w:r>
    </w:p>
    <w:p w:rsidR="0066352D" w:rsidRPr="007E2E95" w:rsidRDefault="0066352D" w:rsidP="0028653A"/>
    <w:p w:rsidR="002F6115" w:rsidRPr="00F058F0" w:rsidRDefault="002F6115" w:rsidP="00B627C8">
      <w:pPr>
        <w:pStyle w:val="Heading2"/>
        <w:rPr>
          <w:i w:val="0"/>
        </w:rPr>
      </w:pPr>
      <w:bookmarkStart w:id="39" w:name="_Toc8202644"/>
      <w:r w:rsidRPr="00F058F0">
        <w:t>Identification of contacts</w:t>
      </w:r>
      <w:bookmarkEnd w:id="39"/>
    </w:p>
    <w:p w:rsidR="003A3C94" w:rsidRDefault="003A3C94" w:rsidP="00B627C8">
      <w:pPr>
        <w:pStyle w:val="BodyText"/>
      </w:pPr>
      <w:r w:rsidRPr="003A3C94">
        <w:t xml:space="preserve">A </w:t>
      </w:r>
      <w:r w:rsidRPr="003A3C94">
        <w:rPr>
          <w:b/>
        </w:rPr>
        <w:t>contact</w:t>
      </w:r>
      <w:r w:rsidRPr="003A3C94">
        <w:t xml:space="preserve"> is anyone who has had unprotected sexual contact (including oral and anal sex) with a person with </w:t>
      </w:r>
      <w:r w:rsidR="000B059F" w:rsidRPr="000B059F">
        <w:t>gonococcal infection</w:t>
      </w:r>
      <w:r w:rsidRPr="003A3C94">
        <w:t xml:space="preserve">. A neonate born to an infected </w:t>
      </w:r>
      <w:r w:rsidRPr="003A3C94">
        <w:lastRenderedPageBreak/>
        <w:t>mother is also considered a contact. Contacts should be traced back for a minimum of 2 months according to the case’s sexual history.</w:t>
      </w:r>
    </w:p>
    <w:p w:rsidR="00894BDA" w:rsidRDefault="00AA1E8D" w:rsidP="00B627C8">
      <w:pPr>
        <w:pStyle w:val="BodyText"/>
      </w:pPr>
      <w:r w:rsidRPr="00AA1E8D">
        <w:t xml:space="preserve">It is the responsibility of the diagnosing clinician to initiate contact tracing discussions with the case. </w:t>
      </w:r>
      <w:r w:rsidRPr="001D7699">
        <w:t>Clinicians should then follow up with the case after one week to ensure partners have been notified or to offer more contact tracing support.</w:t>
      </w:r>
      <w:r w:rsidR="00541F5D">
        <w:t xml:space="preserve"> </w:t>
      </w:r>
    </w:p>
    <w:p w:rsidR="00541F5D" w:rsidRDefault="00541F5D" w:rsidP="00B627C8">
      <w:pPr>
        <w:pStyle w:val="BodyText"/>
      </w:pPr>
      <w:r>
        <w:t xml:space="preserve">Highest priority should be given to </w:t>
      </w:r>
      <w:r w:rsidR="00A470C1">
        <w:t>critical</w:t>
      </w:r>
      <w:r>
        <w:t xml:space="preserve"> </w:t>
      </w:r>
      <w:r w:rsidR="002D6BF9">
        <w:t xml:space="preserve">antimicrobial </w:t>
      </w:r>
      <w:r>
        <w:t xml:space="preserve">resistant </w:t>
      </w:r>
      <w:r w:rsidRPr="00A40805">
        <w:rPr>
          <w:color w:val="auto"/>
        </w:rPr>
        <w:t>cases (</w:t>
      </w:r>
      <w:hyperlink w:anchor="AppxD" w:history="1">
        <w:r w:rsidRPr="00BD40DA">
          <w:rPr>
            <w:rStyle w:val="Hyperlink"/>
            <w:rFonts w:cs="Tahoma"/>
          </w:rPr>
          <w:t>Appe</w:t>
        </w:r>
        <w:r w:rsidR="005B290F" w:rsidRPr="00BD40DA">
          <w:rPr>
            <w:rStyle w:val="Hyperlink"/>
            <w:rFonts w:cs="Tahoma"/>
          </w:rPr>
          <w:t>ndix D</w:t>
        </w:r>
      </w:hyperlink>
      <w:r w:rsidR="005B290F" w:rsidRPr="00A40805">
        <w:rPr>
          <w:color w:val="auto"/>
        </w:rPr>
        <w:t>),</w:t>
      </w:r>
      <w:r w:rsidR="00C377C0" w:rsidRPr="00A40805">
        <w:rPr>
          <w:color w:val="auto"/>
        </w:rPr>
        <w:t xml:space="preserve"> pregnant women,</w:t>
      </w:r>
      <w:r w:rsidR="005B290F" w:rsidRPr="00A40805">
        <w:rPr>
          <w:color w:val="auto"/>
        </w:rPr>
        <w:t xml:space="preserve"> minors and outbreaks (</w:t>
      </w:r>
      <w:hyperlink w:anchor="Sec11" w:history="1">
        <w:r w:rsidR="00123B7C">
          <w:rPr>
            <w:rStyle w:val="Hyperlink"/>
            <w:rFonts w:cs="Tahoma"/>
          </w:rPr>
          <w:t>S</w:t>
        </w:r>
        <w:r w:rsidR="001A0CFB" w:rsidRPr="005D4FD8">
          <w:rPr>
            <w:rStyle w:val="Hyperlink"/>
            <w:rFonts w:cs="Tahoma"/>
          </w:rPr>
          <w:t>ection 11</w:t>
        </w:r>
      </w:hyperlink>
      <w:r w:rsidR="001A0CFB" w:rsidRPr="009B71F8">
        <w:rPr>
          <w:color w:val="auto"/>
        </w:rPr>
        <w:t xml:space="preserve"> – Special s</w:t>
      </w:r>
      <w:r w:rsidRPr="009B71F8">
        <w:rPr>
          <w:color w:val="auto"/>
        </w:rPr>
        <w:t>ituations</w:t>
      </w:r>
      <w:r w:rsidRPr="00A40805">
        <w:rPr>
          <w:color w:val="auto"/>
        </w:rPr>
        <w:t xml:space="preserve">). </w:t>
      </w:r>
      <w:r w:rsidR="002D6BF9" w:rsidRPr="002D6BF9">
        <w:t xml:space="preserve">In the case of critical antimicrobial </w:t>
      </w:r>
      <w:r w:rsidR="00506B3D" w:rsidRPr="002D6BF9">
        <w:t>resistan</w:t>
      </w:r>
      <w:r w:rsidR="00506B3D">
        <w:t>t</w:t>
      </w:r>
      <w:r w:rsidR="00506B3D" w:rsidRPr="002D6BF9">
        <w:t xml:space="preserve"> </w:t>
      </w:r>
      <w:r w:rsidR="00C516BD" w:rsidRPr="00C516BD">
        <w:t>gonococcal infection</w:t>
      </w:r>
      <w:r w:rsidR="002D6BF9" w:rsidRPr="002D6BF9">
        <w:t>, the clinical service treating the case may be best placed to undertake contact tracing</w:t>
      </w:r>
      <w:r w:rsidR="000C7ACD">
        <w:t xml:space="preserve"> but it is the </w:t>
      </w:r>
      <w:r w:rsidR="002D6BF9" w:rsidRPr="002D6BF9">
        <w:t>responsibility</w:t>
      </w:r>
      <w:r w:rsidR="000C7ACD">
        <w:t xml:space="preserve"> of the PHU to </w:t>
      </w:r>
      <w:r w:rsidR="002D6BF9" w:rsidRPr="002D6BF9">
        <w:t>ensure that it</w:t>
      </w:r>
      <w:r w:rsidR="000C7ACD">
        <w:t xml:space="preserve"> has been undertaken.</w:t>
      </w:r>
      <w:r w:rsidR="002D6BF9" w:rsidRPr="002D6BF9">
        <w:t xml:space="preserve"> </w:t>
      </w:r>
    </w:p>
    <w:p w:rsidR="00AA1E8D" w:rsidRDefault="009F7C8E" w:rsidP="00B627C8">
      <w:pPr>
        <w:pStyle w:val="BodyText"/>
      </w:pPr>
      <w:r>
        <w:t>Infants</w:t>
      </w:r>
      <w:r w:rsidR="00AA1E8D" w:rsidRPr="00AA1E8D">
        <w:t xml:space="preserve"> who may have been exposed to </w:t>
      </w:r>
      <w:r w:rsidR="00C516BD" w:rsidRPr="00C516BD">
        <w:t>gonococcal infection</w:t>
      </w:r>
      <w:r w:rsidR="00AA1E8D" w:rsidRPr="00AA1E8D">
        <w:t xml:space="preserve"> during </w:t>
      </w:r>
      <w:r w:rsidR="002D6BF9">
        <w:t>vaginal delivery</w:t>
      </w:r>
      <w:r w:rsidR="00AA1E8D" w:rsidRPr="00AA1E8D">
        <w:t xml:space="preserve"> require urgent</w:t>
      </w:r>
      <w:r>
        <w:t xml:space="preserve"> identification,</w:t>
      </w:r>
      <w:r w:rsidR="00AA1E8D" w:rsidRPr="00AA1E8D">
        <w:t xml:space="preserve"> follow up and treatment.</w:t>
      </w:r>
    </w:p>
    <w:p w:rsidR="002F6115" w:rsidRPr="00F058F0" w:rsidRDefault="00292C7B" w:rsidP="002A0F41">
      <w:pPr>
        <w:pStyle w:val="Heading2"/>
      </w:pPr>
      <w:bookmarkStart w:id="40" w:name="_Toc8202645"/>
      <w:r>
        <w:t>Treatment of contacts</w:t>
      </w:r>
      <w:bookmarkEnd w:id="40"/>
    </w:p>
    <w:p w:rsidR="0051622E" w:rsidRPr="00AB40D6" w:rsidRDefault="00C20F6C" w:rsidP="00B627C8">
      <w:pPr>
        <w:pStyle w:val="BodyText"/>
        <w:rPr>
          <w:vertAlign w:val="superscript"/>
        </w:rPr>
      </w:pPr>
      <w:r>
        <w:t>R</w:t>
      </w:r>
      <w:r w:rsidR="0051622E">
        <w:t>ecommended treatment</w:t>
      </w:r>
      <w:r>
        <w:t xml:space="preserve"> should be offered </w:t>
      </w:r>
      <w:r w:rsidR="0051622E">
        <w:t>to all contacts</w:t>
      </w:r>
      <w:r>
        <w:t xml:space="preserve">. </w:t>
      </w:r>
      <w:r w:rsidR="009705C3">
        <w:t>See</w:t>
      </w:r>
      <w:r>
        <w:t xml:space="preserve"> </w:t>
      </w:r>
      <w:r w:rsidR="00D73833" w:rsidRPr="00123B7C">
        <w:rPr>
          <w:i/>
        </w:rPr>
        <w:t>Australasian Contact Tracing</w:t>
      </w:r>
      <w:r w:rsidRPr="00123B7C">
        <w:rPr>
          <w:i/>
        </w:rPr>
        <w:t xml:space="preserve"> </w:t>
      </w:r>
      <w:r w:rsidR="00020F8D" w:rsidRPr="00123B7C">
        <w:rPr>
          <w:i/>
        </w:rPr>
        <w:t>Guidelines</w:t>
      </w:r>
      <w:r w:rsidR="009705C3" w:rsidRPr="00123B7C">
        <w:rPr>
          <w:i/>
        </w:rPr>
        <w:t xml:space="preserve"> – Gonorrhoea</w:t>
      </w:r>
      <w:bookmarkStart w:id="41" w:name="ContactTracing"/>
      <w:r w:rsidR="00A86DD3">
        <w:t xml:space="preserve"> </w:t>
      </w:r>
      <w:r w:rsidR="00A86DD3">
        <w:fldChar w:fldCharType="begin"/>
      </w:r>
      <w:r w:rsidR="00171FF7">
        <w:instrText xml:space="preserve"> ADDIN EN.CITE &lt;EndNote&gt;&lt;Cite&gt;&lt;Author&gt;The Australasian Society for HIV Viral Hepatitis and Sexual Health Medicine (ASHM)&lt;/Author&gt;&lt;Year&gt;2016&lt;/Year&gt;&lt;RecNum&gt;34&lt;/RecNum&gt;&lt;DisplayText&gt;(35)&lt;/DisplayText&gt;&lt;record&gt;&lt;rec-number&gt;34&lt;/rec-number&gt;&lt;foreign-keys&gt;&lt;key app="EN" db-id="fzaaxasxops2faezrzkxwvvy0ffap0tvxwfx" timestamp="1539557690"&gt;34&lt;/key&gt;&lt;/foreign-keys&gt;&lt;ref-type name="Web Page"&gt;12&lt;/ref-type&gt;&lt;contributors&gt;&lt;authors&gt;&lt;author&gt;The Australasian Society for HIV Viral Hepatitis and Sexual Health Medicine (ASHM), &lt;/author&gt;&lt;/authors&gt;&lt;secondary-authors&gt;&lt;author&gt;The Australian Government Department of Health&lt;/author&gt;&lt;/secondary-authors&gt;&lt;/contributors&gt;&lt;titles&gt;&lt;title&gt;Australasian Contact Tracing Guidelines &lt;/title&gt;&lt;/titles&gt;&lt;dates&gt;&lt;year&gt;2016&lt;/year&gt;&lt;/dates&gt;&lt;urls&gt;&lt;related-urls&gt;&lt;url&gt;&lt;style face="underline" font="default" size="100%"&gt;www.contacttracing.ashm.org.au/conditions/when-contact-tracing-is-recommended/gonorrhoea&lt;/style&gt;&lt;/url&gt;&lt;/related-urls&gt;&lt;/urls&gt;&lt;/record&gt;&lt;/Cite&gt;&lt;/EndNote&gt;</w:instrText>
      </w:r>
      <w:r w:rsidR="00A86DD3">
        <w:fldChar w:fldCharType="separate"/>
      </w:r>
      <w:r w:rsidR="00171FF7">
        <w:rPr>
          <w:noProof/>
        </w:rPr>
        <w:t>(35)</w:t>
      </w:r>
      <w:r w:rsidR="00A86DD3">
        <w:fldChar w:fldCharType="end"/>
      </w:r>
      <w:bookmarkEnd w:id="41"/>
      <w:r w:rsidR="009705C3">
        <w:t xml:space="preserve"> </w:t>
      </w:r>
      <w:r w:rsidR="008C3EB0">
        <w:t xml:space="preserve">and the </w:t>
      </w:r>
      <w:r w:rsidR="00020F8D" w:rsidRPr="00123B7C">
        <w:rPr>
          <w:i/>
        </w:rPr>
        <w:t xml:space="preserve">Australian </w:t>
      </w:r>
      <w:r w:rsidR="008C3EB0" w:rsidRPr="00123B7C">
        <w:rPr>
          <w:i/>
        </w:rPr>
        <w:t>STI Management Guidelines</w:t>
      </w:r>
      <w:r w:rsidR="00A86DD3">
        <w:t xml:space="preserve"> </w:t>
      </w:r>
      <w:r w:rsidR="00A86DD3">
        <w:fldChar w:fldCharType="begin"/>
      </w:r>
      <w:r w:rsidR="008E71EF">
        <w:instrText xml:space="preserve"> ADDIN EN.CITE &lt;EndNote&gt;&lt;Cite&gt;&lt;Author&gt;Australian Sexual Health Alliance (ASHA)&lt;/Author&gt;&lt;Year&gt;2018&lt;/Year&gt;&lt;RecNum&gt;15&lt;/RecNum&gt;&lt;DisplayText&gt;(13)&lt;/DisplayText&gt;&lt;record&gt;&lt;rec-number&gt;15&lt;/rec-number&gt;&lt;foreign-keys&gt;&lt;key app="EN" db-id="fzaaxasxops2faezrzkxwvvy0ffap0tvxwfx" timestamp="1539229114"&gt;15&lt;/key&gt;&lt;/foreign-keys&gt;&lt;ref-type name="Web Page"&gt;12&lt;/ref-type&gt;&lt;contributors&gt;&lt;authors&gt;&lt;author&gt;Australian Sexual Health Alliance (ASHA),&lt;/author&gt;&lt;/authors&gt;&lt;/contributors&gt;&lt;titles&gt;&lt;title&gt;Australian STI Management Guidelines for use in primary care&lt;/title&gt;&lt;/titles&gt;&lt;number&gt;1 May 2018&lt;/number&gt;&lt;dates&gt;&lt;year&gt;2018&lt;/year&gt;&lt;pub-dates&gt;&lt;date&gt;March 2018&lt;/date&gt;&lt;/pub-dates&gt;&lt;/dates&gt;&lt;urls&gt;&lt;related-urls&gt;&lt;url&gt;&lt;style face="underline" font="default" size="100%"&gt;www.sti.guidelines.org.au/&lt;/style&gt;&lt;/url&gt;&lt;/related-urls&gt;&lt;/urls&gt;&lt;/record&gt;&lt;/Cite&gt;&lt;/EndNote&gt;</w:instrText>
      </w:r>
      <w:r w:rsidR="00A86DD3">
        <w:fldChar w:fldCharType="separate"/>
      </w:r>
      <w:r w:rsidR="008E71EF">
        <w:rPr>
          <w:noProof/>
        </w:rPr>
        <w:t>(13)</w:t>
      </w:r>
      <w:r w:rsidR="00A86DD3">
        <w:fldChar w:fldCharType="end"/>
      </w:r>
      <w:r w:rsidR="008C3EB0">
        <w:t xml:space="preserve"> </w:t>
      </w:r>
      <w:r w:rsidR="009705C3">
        <w:t>for more information</w:t>
      </w:r>
      <w:r>
        <w:t>.</w:t>
      </w:r>
    </w:p>
    <w:p w:rsidR="00A92091" w:rsidRDefault="00A92091" w:rsidP="00B627C8">
      <w:pPr>
        <w:pStyle w:val="BodyText"/>
      </w:pPr>
      <w:r w:rsidRPr="00A92091">
        <w:t xml:space="preserve">All contacts should be treated presumptively with recommended </w:t>
      </w:r>
      <w:r w:rsidR="00C516BD" w:rsidRPr="00C516BD">
        <w:t>gonococcal infection</w:t>
      </w:r>
      <w:r w:rsidRPr="00A92091">
        <w:t xml:space="preserve"> treatment. </w:t>
      </w:r>
      <w:r w:rsidR="00AA1E8D">
        <w:t xml:space="preserve"> </w:t>
      </w:r>
      <w:r w:rsidR="000C738F" w:rsidRPr="000C738F">
        <w:t xml:space="preserve"> </w:t>
      </w:r>
      <w:r w:rsidRPr="00A92091">
        <w:t>Appropriate specimens for antimicrobial susceptibility testing should be obtained prior to initiating treatment.</w:t>
      </w:r>
    </w:p>
    <w:p w:rsidR="00E43B9A" w:rsidRDefault="00E43B9A" w:rsidP="00B627C8">
      <w:pPr>
        <w:pStyle w:val="BodyText"/>
      </w:pPr>
      <w:r w:rsidRPr="00E43B9A">
        <w:t xml:space="preserve">Special consideration should be given to pregnant women undergoing </w:t>
      </w:r>
      <w:r w:rsidR="00C516BD" w:rsidRPr="00C516BD">
        <w:t>gonococcal infection</w:t>
      </w:r>
      <w:r w:rsidRPr="00E43B9A">
        <w:t xml:space="preserve"> treatment regarding medication risk. Neonates born to infected mothers must be tested and treated for </w:t>
      </w:r>
      <w:r w:rsidR="008D1AA3" w:rsidRPr="008D1AA3">
        <w:t>gonococcal infection</w:t>
      </w:r>
      <w:r w:rsidRPr="00E43B9A">
        <w:t>; expert advice should be sought.</w:t>
      </w:r>
    </w:p>
    <w:p w:rsidR="002F6115" w:rsidRPr="00F058F0" w:rsidRDefault="002F6115" w:rsidP="00B627C8">
      <w:pPr>
        <w:pStyle w:val="Heading2"/>
        <w:rPr>
          <w:i w:val="0"/>
          <w:iCs w:val="0"/>
        </w:rPr>
      </w:pPr>
      <w:bookmarkStart w:id="42" w:name="_Toc8202646"/>
      <w:r w:rsidRPr="00F058F0">
        <w:t>Education</w:t>
      </w:r>
      <w:bookmarkEnd w:id="42"/>
    </w:p>
    <w:p w:rsidR="00CC5B1B" w:rsidRDefault="00A92091" w:rsidP="00916455">
      <w:pPr>
        <w:pStyle w:val="BodyText"/>
      </w:pPr>
      <w:r>
        <w:t>E</w:t>
      </w:r>
      <w:r w:rsidR="00CC5B1B">
        <w:t>ducation on prevention of gonococcal infection should be provided</w:t>
      </w:r>
      <w:r w:rsidR="00C20F6C">
        <w:t xml:space="preserve"> for contacts</w:t>
      </w:r>
      <w:r>
        <w:t xml:space="preserve"> (as for cases)</w:t>
      </w:r>
      <w:r w:rsidR="00C20F6C">
        <w:t>.</w:t>
      </w:r>
      <w:r w:rsidR="00CC5B1B">
        <w:t xml:space="preserve"> </w:t>
      </w:r>
    </w:p>
    <w:p w:rsidR="002F6115" w:rsidRPr="00F058F0" w:rsidRDefault="002F6115" w:rsidP="00B627C8">
      <w:pPr>
        <w:pStyle w:val="Heading2"/>
        <w:rPr>
          <w:i w:val="0"/>
          <w:iCs w:val="0"/>
        </w:rPr>
      </w:pPr>
      <w:bookmarkStart w:id="43" w:name="_Toc8202647"/>
      <w:r w:rsidRPr="00F058F0">
        <w:t>Isolation and restriction</w:t>
      </w:r>
      <w:bookmarkEnd w:id="43"/>
    </w:p>
    <w:p w:rsidR="00524A39" w:rsidRDefault="00932E9E" w:rsidP="00B627C8">
      <w:pPr>
        <w:pStyle w:val="BodyText"/>
      </w:pPr>
      <w:r w:rsidRPr="00932E9E">
        <w:t xml:space="preserve">The </w:t>
      </w:r>
      <w:r w:rsidR="00524A39">
        <w:t>contact</w:t>
      </w:r>
      <w:r w:rsidRPr="00932E9E">
        <w:t xml:space="preserve"> should be advised to have no sexual contact (including </w:t>
      </w:r>
      <w:r w:rsidR="00A92091">
        <w:t xml:space="preserve">vaginal, </w:t>
      </w:r>
      <w:r w:rsidR="00123B7C">
        <w:t>oral and anal sex) for 7 </w:t>
      </w:r>
      <w:r w:rsidRPr="00932E9E">
        <w:t>days after</w:t>
      </w:r>
      <w:r w:rsidR="00A92091">
        <w:t xml:space="preserve"> the completion of</w:t>
      </w:r>
      <w:r w:rsidRPr="00932E9E">
        <w:t xml:space="preserve"> treatment.</w:t>
      </w:r>
      <w:r w:rsidR="00A92091">
        <w:t xml:space="preserve"> </w:t>
      </w:r>
      <w:r w:rsidRPr="00932E9E">
        <w:t xml:space="preserve"> </w:t>
      </w:r>
      <w:r w:rsidR="00A92091" w:rsidRPr="00A92091">
        <w:t xml:space="preserve">The contact should also </w:t>
      </w:r>
      <w:r w:rsidR="00A92091" w:rsidRPr="00A92091">
        <w:lastRenderedPageBreak/>
        <w:t xml:space="preserve">be advised to have no sexual contact with partners from </w:t>
      </w:r>
      <w:r w:rsidR="004F226B">
        <w:t xml:space="preserve">at least </w:t>
      </w:r>
      <w:r w:rsidR="00A92091" w:rsidRPr="00A92091">
        <w:t>the last 2 months until the partners have been tested and treated if necessary.</w:t>
      </w:r>
    </w:p>
    <w:p w:rsidR="002F6115" w:rsidRPr="00A40805" w:rsidRDefault="002F6115" w:rsidP="00BB587D">
      <w:pPr>
        <w:pStyle w:val="Heading1"/>
        <w:numPr>
          <w:ilvl w:val="0"/>
          <w:numId w:val="2"/>
        </w:numPr>
      </w:pPr>
      <w:bookmarkStart w:id="44" w:name="_Ref479670279"/>
      <w:bookmarkStart w:id="45" w:name="_Toc8202648"/>
      <w:bookmarkStart w:id="46" w:name="Sec11"/>
      <w:r w:rsidRPr="009B71F8">
        <w:t>Special situations</w:t>
      </w:r>
      <w:bookmarkEnd w:id="44"/>
      <w:bookmarkEnd w:id="45"/>
    </w:p>
    <w:bookmarkEnd w:id="46"/>
    <w:p w:rsidR="004C6E08" w:rsidRPr="001D7699" w:rsidRDefault="004C6E08" w:rsidP="004C6E08">
      <w:pPr>
        <w:pStyle w:val="BodyText"/>
        <w:rPr>
          <w:b/>
        </w:rPr>
      </w:pPr>
      <w:r w:rsidRPr="001D7699">
        <w:rPr>
          <w:b/>
        </w:rPr>
        <w:t>Sex</w:t>
      </w:r>
      <w:r w:rsidR="002A5655">
        <w:rPr>
          <w:b/>
        </w:rPr>
        <w:t xml:space="preserve"> </w:t>
      </w:r>
      <w:r w:rsidRPr="001D7699">
        <w:rPr>
          <w:b/>
        </w:rPr>
        <w:t>Worker</w:t>
      </w:r>
      <w:r w:rsidR="00D55F5C" w:rsidRPr="001D7699">
        <w:rPr>
          <w:b/>
        </w:rPr>
        <w:t>s</w:t>
      </w:r>
    </w:p>
    <w:p w:rsidR="00B04C56" w:rsidRDefault="004C6E08" w:rsidP="00CB6D7C">
      <w:pPr>
        <w:pStyle w:val="BodyText"/>
      </w:pPr>
      <w:r>
        <w:t>The</w:t>
      </w:r>
      <w:r w:rsidR="00473C8B">
        <w:t xml:space="preserve"> p</w:t>
      </w:r>
      <w:r w:rsidR="00CB6D7C">
        <w:t xml:space="preserve">revalence of all STIs in sex workers </w:t>
      </w:r>
      <w:r w:rsidR="000E45C8">
        <w:t xml:space="preserve">is </w:t>
      </w:r>
      <w:r w:rsidR="008B73A2">
        <w:t>equivalent to</w:t>
      </w:r>
      <w:r w:rsidR="00CB6D7C">
        <w:t xml:space="preserve"> the general population</w:t>
      </w:r>
      <w:r w:rsidR="00123EDB">
        <w:t>,</w:t>
      </w:r>
      <w:r w:rsidR="00CB6D7C">
        <w:t xml:space="preserve"> however there has been an increase in the incidence of chlamydia and gonorrhoea in this population in recent years</w:t>
      </w:r>
      <w:r w:rsidR="00A86DD3">
        <w:t xml:space="preserve"> </w:t>
      </w:r>
      <w:r w:rsidR="00A86DD3">
        <w:fldChar w:fldCharType="begin"/>
      </w:r>
      <w:r w:rsidR="00171FF7">
        <w:instrText xml:space="preserve"> ADDIN EN.CITE &lt;EndNote&gt;&lt;Cite&gt;&lt;Author&gt;Australian Sexual Health Alliance (ASHA)&lt;/Author&gt;&lt;Year&gt;2018&lt;/Year&gt;&lt;RecNum&gt;15&lt;/RecNum&gt;&lt;DisplayText&gt;(13, 36)&lt;/DisplayText&gt;&lt;record&gt;&lt;rec-number&gt;15&lt;/rec-number&gt;&lt;foreign-keys&gt;&lt;key app="EN" db-id="fzaaxasxops2faezrzkxwvvy0ffap0tvxwfx" timestamp="1539229114"&gt;15&lt;/key&gt;&lt;/foreign-keys&gt;&lt;ref-type name="Web Page"&gt;12&lt;/ref-type&gt;&lt;contributors&gt;&lt;authors&gt;&lt;author&gt;Australian Sexual Health Alliance (ASHA),&lt;/author&gt;&lt;/authors&gt;&lt;/contributors&gt;&lt;titles&gt;&lt;title&gt;Australian STI Management Guidelines for use in primary care&lt;/title&gt;&lt;/titles&gt;&lt;number&gt;1 May 2018&lt;/number&gt;&lt;dates&gt;&lt;year&gt;2018&lt;/year&gt;&lt;pub-dates&gt;&lt;date&gt;March 2018&lt;/date&gt;&lt;/pub-dates&gt;&lt;/dates&gt;&lt;urls&gt;&lt;related-urls&gt;&lt;url&gt;&lt;style face="underline" font="default" size="100%"&gt;www.sti.guidelines.org.au/&lt;/style&gt;&lt;/url&gt;&lt;/related-urls&gt;&lt;/urls&gt;&lt;/record&gt;&lt;/Cite&gt;&lt;Cite&gt;&lt;Author&gt;Callander&lt;/Author&gt;&lt;Year&gt;2016&lt;/Year&gt;&lt;RecNum&gt;35&lt;/RecNum&gt;&lt;record&gt;&lt;rec-number&gt;35&lt;/rec-number&gt;&lt;foreign-keys&gt;&lt;key app="EN" db-id="fzaaxasxops2faezrzkxwvvy0ffap0tvxwfx" timestamp="1539558081"&gt;35&lt;/key&gt;&lt;/foreign-keys&gt;&lt;ref-type name="Report"&gt;27&lt;/ref-type&gt;&lt;contributors&gt;&lt;authors&gt;&lt;author&gt;D Callander&lt;/author&gt;&lt;author&gt;Cox, C&lt;/author&gt;&lt;author&gt;Schmidt, HM&lt;/author&gt;&lt;author&gt;Donovan, B&lt;/author&gt;&lt;/authors&gt;&lt;/contributors&gt;&lt;titles&gt;&lt;title&gt;Sex worker health surveillance: a report to the New South Wales Ministry of Health [online]&lt;/title&gt;&lt;/titles&gt;&lt;dates&gt;&lt;year&gt;2016&lt;/year&gt;&lt;/dates&gt;&lt;pub-location&gt;Sydney&lt;/pub-location&gt;&lt;publisher&gt;The Kirby Institute&lt;/publisher&gt;&lt;urls&gt;&lt;related-urls&gt;&lt;url&gt;&lt;style face="underline" font="default" size="100%"&gt;www.kirby.unsw.edu.au/sites/default/files/kirby/report/Sex%20Worker%20Health%20Surveillance%202016.pdf&lt;/style&gt;&lt;/url&gt;&lt;/related-urls&gt;&lt;/urls&gt;&lt;/record&gt;&lt;/Cite&gt;&lt;/EndNote&gt;</w:instrText>
      </w:r>
      <w:r w:rsidR="00A86DD3">
        <w:fldChar w:fldCharType="separate"/>
      </w:r>
      <w:r w:rsidR="00171FF7">
        <w:rPr>
          <w:noProof/>
        </w:rPr>
        <w:t>(13, 36)</w:t>
      </w:r>
      <w:r w:rsidR="00A86DD3">
        <w:fldChar w:fldCharType="end"/>
      </w:r>
      <w:r w:rsidR="00A86DD3">
        <w:t>.</w:t>
      </w:r>
    </w:p>
    <w:p w:rsidR="00CB6D7C" w:rsidRDefault="00CB6D7C" w:rsidP="00CB6D7C">
      <w:pPr>
        <w:pStyle w:val="BodyText"/>
      </w:pPr>
      <w:r>
        <w:t xml:space="preserve">Very high compliance with safe sex practices </w:t>
      </w:r>
      <w:r w:rsidR="000E45C8">
        <w:t>is</w:t>
      </w:r>
      <w:r>
        <w:t xml:space="preserve"> reported within the Australian sex </w:t>
      </w:r>
      <w:r w:rsidR="004C6E08">
        <w:t>industry</w:t>
      </w:r>
      <w:r>
        <w:t>, but lower consistent condom use has been noted for oral sex</w:t>
      </w:r>
      <w:r w:rsidR="00FB6DDA">
        <w:t xml:space="preserve"> than vaginal/anal sex</w:t>
      </w:r>
      <w:r w:rsidR="00893C04">
        <w:t xml:space="preserve"> </w:t>
      </w:r>
      <w:r w:rsidR="00893C04">
        <w:fldChar w:fldCharType="begin"/>
      </w:r>
      <w:r w:rsidR="00171FF7">
        <w:instrText xml:space="preserve"> ADDIN EN.CITE &lt;EndNote&gt;&lt;Cite&gt;&lt;Author&gt;Blackledge&lt;/Author&gt;&lt;Year&gt;2017&lt;/Year&gt;&lt;RecNum&gt;36&lt;/RecNum&gt;&lt;DisplayText&gt;(37)&lt;/DisplayText&gt;&lt;record&gt;&lt;rec-number&gt;36&lt;/rec-number&gt;&lt;foreign-keys&gt;&lt;key app="EN" db-id="fzaaxasxops2faezrzkxwvvy0ffap0tvxwfx" timestamp="1539558444"&gt;36&lt;/key&gt;&lt;/foreign-keys&gt;&lt;ref-type name="Journal Article"&gt;17&lt;/ref-type&gt;&lt;contributors&gt;&lt;authors&gt;&lt;author&gt;E Blackledge&lt;/author&gt;&lt;author&gt;Thng, C&lt;/author&gt;&lt;author&gt;McIver, R&lt;/author&gt;&lt;author&gt;McNulty, A&lt;/author&gt;&lt;/authors&gt;&lt;/contributors&gt;&lt;titles&gt;&lt;title&gt;Rates of advertised condomless sex in the online profiles of private sex workers: a cross sectional study&lt;/title&gt;&lt;secondary-title&gt;Sex Health&lt;/secondary-title&gt;&lt;/titles&gt;&lt;periodical&gt;&lt;full-title&gt;Sex Health&lt;/full-title&gt;&lt;/periodical&gt;&lt;pages&gt;86-88&lt;/pages&gt;&lt;volume&gt;15&lt;/volume&gt;&lt;number&gt;1&lt;/number&gt;&lt;dates&gt;&lt;year&gt;2017&lt;/year&gt;&lt;/dates&gt;&lt;urls&gt;&lt;related-urls&gt;&lt;url&gt;&lt;style face="underline" font="default" size="100%"&gt;https://www.ncbi.nlm.nih.gov/pubmed/28641708&lt;/style&gt;&lt;/url&gt;&lt;/related-urls&gt;&lt;/urls&gt;&lt;electronic-resource-num&gt;10.1071/SH17068 &lt;/electronic-resource-num&gt;&lt;/record&gt;&lt;/Cite&gt;&lt;/EndNote&gt;</w:instrText>
      </w:r>
      <w:r w:rsidR="00893C04">
        <w:fldChar w:fldCharType="separate"/>
      </w:r>
      <w:r w:rsidR="00171FF7">
        <w:rPr>
          <w:noProof/>
        </w:rPr>
        <w:t>(37)</w:t>
      </w:r>
      <w:r w:rsidR="00893C04">
        <w:fldChar w:fldCharType="end"/>
      </w:r>
      <w:r w:rsidR="00893C04">
        <w:t>.</w:t>
      </w:r>
      <w:r w:rsidR="00B04C56">
        <w:t xml:space="preserve"> </w:t>
      </w:r>
      <w:r>
        <w:t>This may represent a lower awareness of the risk</w:t>
      </w:r>
      <w:r w:rsidR="00C50AD6">
        <w:t xml:space="preserve"> of pharyngeal infection</w:t>
      </w:r>
      <w:r w:rsidR="000E45C8">
        <w:t>,</w:t>
      </w:r>
      <w:r w:rsidR="00C50AD6">
        <w:t xml:space="preserve"> and emphasi</w:t>
      </w:r>
      <w:r w:rsidR="008B73A2">
        <w:t>s</w:t>
      </w:r>
      <w:r w:rsidR="00C50AD6">
        <w:t xml:space="preserve">es the need for targeted </w:t>
      </w:r>
      <w:r>
        <w:t>health promotion initiatives in this area</w:t>
      </w:r>
      <w:r w:rsidR="009B2E99">
        <w:t>,</w:t>
      </w:r>
      <w:r>
        <w:t xml:space="preserve"> </w:t>
      </w:r>
      <w:r w:rsidR="009B2E99">
        <w:t>e</w:t>
      </w:r>
      <w:r>
        <w:t>.g. additional education around pharyngeal infection should be provided in the context of any gonococcal infection.</w:t>
      </w:r>
    </w:p>
    <w:p w:rsidR="00CB6D7C" w:rsidRDefault="00CB6D7C" w:rsidP="00CB6D7C">
      <w:pPr>
        <w:pStyle w:val="BodyText"/>
      </w:pPr>
      <w:r>
        <w:t>Within the sex worker population, some groups wh</w:t>
      </w:r>
      <w:r w:rsidR="00473C8B">
        <w:t>o are more marginali</w:t>
      </w:r>
      <w:r w:rsidR="008B73A2">
        <w:t>s</w:t>
      </w:r>
      <w:r>
        <w:t>ed from health services, such as street based sex workers, report higher rates of STIs</w:t>
      </w:r>
      <w:r w:rsidR="00893C04">
        <w:t xml:space="preserve"> </w:t>
      </w:r>
      <w:r w:rsidR="00893C04">
        <w:fldChar w:fldCharType="begin"/>
      </w:r>
      <w:r w:rsidR="00171FF7">
        <w:instrText xml:space="preserve"> ADDIN EN.CITE &lt;EndNote&gt;&lt;Cite&gt;&lt;Author&gt;Callander&lt;/Author&gt;&lt;Year&gt;2016&lt;/Year&gt;&lt;RecNum&gt;35&lt;/RecNum&gt;&lt;DisplayText&gt;(36)&lt;/DisplayText&gt;&lt;record&gt;&lt;rec-number&gt;35&lt;/rec-number&gt;&lt;foreign-keys&gt;&lt;key app="EN" db-id="fzaaxasxops2faezrzkxwvvy0ffap0tvxwfx" timestamp="1539558081"&gt;35&lt;/key&gt;&lt;/foreign-keys&gt;&lt;ref-type name="Report"&gt;27&lt;/ref-type&gt;&lt;contributors&gt;&lt;authors&gt;&lt;author&gt;D Callander&lt;/author&gt;&lt;author&gt;Cox, C&lt;/author&gt;&lt;author&gt;Schmidt, HM&lt;/author&gt;&lt;author&gt;Donovan, B&lt;/author&gt;&lt;/authors&gt;&lt;/contributors&gt;&lt;titles&gt;&lt;title&gt;Sex worker health surveillance: a report to the New South Wales Ministry of Health [online]&lt;/title&gt;&lt;/titles&gt;&lt;dates&gt;&lt;year&gt;2016&lt;/year&gt;&lt;/dates&gt;&lt;pub-location&gt;Sydney&lt;/pub-location&gt;&lt;publisher&gt;The Kirby Institute&lt;/publisher&gt;&lt;urls&gt;&lt;related-urls&gt;&lt;url&gt;&lt;style face="underline" font="default" size="100%"&gt;www.kirby.unsw.edu.au/sites/default/files/kirby/report/Sex%20Worker%20Health%20Surveillance%202016.pdf&lt;/style&gt;&lt;/url&gt;&lt;/related-urls&gt;&lt;/urls&gt;&lt;/record&gt;&lt;/Cite&gt;&lt;/EndNote&gt;</w:instrText>
      </w:r>
      <w:r w:rsidR="00893C04">
        <w:fldChar w:fldCharType="separate"/>
      </w:r>
      <w:r w:rsidR="00171FF7">
        <w:rPr>
          <w:noProof/>
        </w:rPr>
        <w:t>(36)</w:t>
      </w:r>
      <w:r w:rsidR="00893C04">
        <w:fldChar w:fldCharType="end"/>
      </w:r>
      <w:r w:rsidR="00B04C56">
        <w:t>.</w:t>
      </w:r>
      <w:r w:rsidR="00473C8B">
        <w:t xml:space="preserve"> </w:t>
      </w:r>
      <w:r>
        <w:t xml:space="preserve">These groups are a high priority for </w:t>
      </w:r>
      <w:r w:rsidR="00473C8B">
        <w:t>screening. Other more marginali</w:t>
      </w:r>
      <w:r w:rsidR="008B73A2">
        <w:t>s</w:t>
      </w:r>
      <w:r>
        <w:t xml:space="preserve">ed sub-populations of sex workers include sex workers who work in isolation, mobile sex workers, sex workers in rural and remote areas, migrant and </w:t>
      </w:r>
      <w:r w:rsidR="008B73A2">
        <w:t>culturally and linguistically diverse</w:t>
      </w:r>
      <w:r>
        <w:t xml:space="preserve"> sex workers, Aboriginal and Torres Strait Islander people engaged in sex work, male sex workers, trans and gender diverse sex workers, sex workers with HIV, people with complex needs and people from other priority populations. </w:t>
      </w:r>
    </w:p>
    <w:p w:rsidR="00CB6D7C" w:rsidRDefault="00CB6D7C" w:rsidP="00CB6D7C">
      <w:pPr>
        <w:pStyle w:val="BodyText"/>
      </w:pPr>
      <w:r>
        <w:t>As sex workers and their clients are often anonymous, client contact tracing may not be feasible. Contact tracing of non-paying partners should be a priority, particularly in cases who report intermittent</w:t>
      </w:r>
      <w:r w:rsidR="009B2E99">
        <w:t>ly</w:t>
      </w:r>
      <w:r>
        <w:t xml:space="preserve"> or never using condoms with non-paying partners.</w:t>
      </w:r>
    </w:p>
    <w:p w:rsidR="004C6E08" w:rsidRDefault="00CB6D7C" w:rsidP="00CB6D7C">
      <w:pPr>
        <w:pStyle w:val="BodyText"/>
      </w:pPr>
      <w:r w:rsidDel="003A3C94">
        <w:t xml:space="preserve">Notification of a cluster of gonococcal infections associated with a brothel </w:t>
      </w:r>
      <w:r w:rsidR="00227E53" w:rsidDel="003A3C94">
        <w:t>requires</w:t>
      </w:r>
      <w:r w:rsidDel="003A3C94">
        <w:t xml:space="preserve"> a public health response. </w:t>
      </w:r>
      <w:r w:rsidR="003A3C94">
        <w:t xml:space="preserve">Contact </w:t>
      </w:r>
      <w:r w:rsidR="004C6E08">
        <w:t xml:space="preserve">by specialist health service personnel (provider-led referral) may be the preferred method. </w:t>
      </w:r>
      <w:r w:rsidR="000E45C8">
        <w:t>I</w:t>
      </w:r>
      <w:r>
        <w:t xml:space="preserve">nvolvement with sexual health clinical services and sex industry outreach is important to ensure sensitivity in the approach and </w:t>
      </w:r>
      <w:r w:rsidR="000E45C8">
        <w:t xml:space="preserve">maintenance of </w:t>
      </w:r>
      <w:r>
        <w:t>trust.</w:t>
      </w:r>
      <w:r w:rsidR="003A3C94">
        <w:t xml:space="preserve"> </w:t>
      </w:r>
    </w:p>
    <w:p w:rsidR="00D55F5C" w:rsidRPr="001D7699" w:rsidRDefault="00D55F5C" w:rsidP="004C6E08">
      <w:pPr>
        <w:pStyle w:val="BodyText"/>
        <w:rPr>
          <w:b/>
        </w:rPr>
      </w:pPr>
      <w:r w:rsidRPr="001D7699">
        <w:rPr>
          <w:b/>
        </w:rPr>
        <w:t xml:space="preserve">Remote Aboriginal </w:t>
      </w:r>
      <w:r w:rsidR="00E81A36">
        <w:rPr>
          <w:b/>
        </w:rPr>
        <w:t>and Torres Strait Islander</w:t>
      </w:r>
      <w:r w:rsidR="00FB6DDA" w:rsidRPr="00FB6DDA">
        <w:rPr>
          <w:b/>
        </w:rPr>
        <w:t xml:space="preserve"> </w:t>
      </w:r>
      <w:r w:rsidR="00FB6DDA" w:rsidRPr="001D7699">
        <w:rPr>
          <w:b/>
        </w:rPr>
        <w:t>Communities</w:t>
      </w:r>
    </w:p>
    <w:p w:rsidR="00A4367F" w:rsidRDefault="00464A0E" w:rsidP="004C6E08">
      <w:pPr>
        <w:pStyle w:val="BodyText"/>
      </w:pPr>
      <w:r>
        <w:lastRenderedPageBreak/>
        <w:t>The rates of STIs are disproportionately high</w:t>
      </w:r>
      <w:r w:rsidR="00A4367F">
        <w:t xml:space="preserve"> in remote and very remote Aboriginal </w:t>
      </w:r>
      <w:r w:rsidR="009B2E99">
        <w:t>c</w:t>
      </w:r>
      <w:r w:rsidR="00A4367F">
        <w:t>ommunities compared to the urban</w:t>
      </w:r>
      <w:r w:rsidR="00A470C1">
        <w:t xml:space="preserve"> non-</w:t>
      </w:r>
      <w:r w:rsidR="00345124">
        <w:t xml:space="preserve">Aboriginal </w:t>
      </w:r>
      <w:r w:rsidR="00A470C1">
        <w:t xml:space="preserve">and </w:t>
      </w:r>
      <w:r w:rsidR="002D6BF9">
        <w:t xml:space="preserve">urban </w:t>
      </w:r>
      <w:r w:rsidR="00345124">
        <w:t xml:space="preserve">Aboriginal </w:t>
      </w:r>
      <w:r w:rsidR="00A4367F">
        <w:t>population. Even though the rates of HIV infection are comparable to the non-Indigenous populations</w:t>
      </w:r>
      <w:r w:rsidR="002D6BF9">
        <w:t xml:space="preserve"> in most geographic areas</w:t>
      </w:r>
      <w:r w:rsidR="00A82B39">
        <w:t xml:space="preserve">, the high rates of untreated </w:t>
      </w:r>
      <w:r w:rsidR="00670C79" w:rsidRPr="00670C79">
        <w:t>gonococcal infection</w:t>
      </w:r>
      <w:r w:rsidR="00A82B39">
        <w:t xml:space="preserve"> heighten the </w:t>
      </w:r>
      <w:r w:rsidR="002F1A90">
        <w:t xml:space="preserve">probability </w:t>
      </w:r>
      <w:r w:rsidR="00D10A94">
        <w:t xml:space="preserve">of </w:t>
      </w:r>
      <w:r w:rsidR="00A82B39">
        <w:t>HIV transmission</w:t>
      </w:r>
      <w:r w:rsidR="00893C04">
        <w:t xml:space="preserve"> </w:t>
      </w:r>
      <w:r w:rsidR="00893C04">
        <w:fldChar w:fldCharType="begin"/>
      </w:r>
      <w:r w:rsidR="006A01D0">
        <w:instrText xml:space="preserve"> ADDIN EN.CITE &lt;EndNote&gt;&lt;Cite&gt;&lt;Author&gt;Mushayabasa&lt;/Author&gt;&lt;Year&gt;2011&lt;/Year&gt;&lt;RecNum&gt;24&lt;/RecNum&gt;&lt;DisplayText&gt;(24)&lt;/DisplayText&gt;&lt;record&gt;&lt;rec-number&gt;24&lt;/rec-number&gt;&lt;foreign-keys&gt;&lt;key app="EN" db-id="fzaaxasxops2faezrzkxwvvy0ffap0tvxwfx" timestamp="1539232168"&gt;24&lt;/key&gt;&lt;/foreign-keys&gt;&lt;ref-type name="Journal Article"&gt;17&lt;/ref-type&gt;&lt;contributors&gt;&lt;authors&gt;&lt;author&gt;S Mushayabasa&lt;/author&gt;&lt;author&gt;Tchuenche, JM&lt;/author&gt;&lt;author&gt;Bhunu, CP&lt;/author&gt;&lt;author&gt;Ngarakana-Gwasira, E&lt;/author&gt;&lt;/authors&gt;&lt;/contributors&gt;&lt;titles&gt;&lt;title&gt;Modeling Gonorrhea and HIV Co-interaction&lt;/title&gt;&lt;secondary-title&gt;Biosystems&lt;/secondary-title&gt;&lt;/titles&gt;&lt;periodical&gt;&lt;full-title&gt;Biosystems&lt;/full-title&gt;&lt;/periodical&gt;&lt;pages&gt;27-37&lt;/pages&gt;&lt;volume&gt;103&lt;/volume&gt;&lt;number&gt;1&lt;/number&gt;&lt;edition&gt;2010 Oct 1&lt;/edition&gt;&lt;dates&gt;&lt;year&gt;2011&lt;/year&gt;&lt;/dates&gt;&lt;urls&gt;&lt;related-urls&gt;&lt;url&gt;&lt;style face="underline" font="default" size="100%"&gt;https://www.ncbi.nlm.nih.gov/pubmed/20869424&lt;/style&gt;&lt;/url&gt;&lt;/related-urls&gt;&lt;/urls&gt;&lt;custom2&gt;PMID: 20869424&lt;/custom2&gt;&lt;electronic-resource-num&gt;doi.org/10.1016/j.biosystems.2010.09.008&lt;/electronic-resource-num&gt;&lt;/record&gt;&lt;/Cite&gt;&lt;/EndNote&gt;</w:instrText>
      </w:r>
      <w:r w:rsidR="00893C04">
        <w:fldChar w:fldCharType="separate"/>
      </w:r>
      <w:r w:rsidR="008E71EF">
        <w:rPr>
          <w:noProof/>
        </w:rPr>
        <w:t>(24)</w:t>
      </w:r>
      <w:r w:rsidR="00893C04">
        <w:fldChar w:fldCharType="end"/>
      </w:r>
      <w:r w:rsidR="00893C04">
        <w:t>,</w:t>
      </w:r>
      <w:r w:rsidR="00A82B39">
        <w:t xml:space="preserve"> making this group potentially </w:t>
      </w:r>
      <w:r w:rsidR="009B2E99">
        <w:t xml:space="preserve">more </w:t>
      </w:r>
      <w:r w:rsidR="00A82B39">
        <w:t>vulnerable to HIV.</w:t>
      </w:r>
    </w:p>
    <w:p w:rsidR="00227E53" w:rsidRDefault="00227E53" w:rsidP="004C6E08">
      <w:pPr>
        <w:pStyle w:val="BodyText"/>
      </w:pPr>
      <w:r w:rsidRPr="00227E53">
        <w:t xml:space="preserve">Treatment and public health management of individual cases will usually be decided by the </w:t>
      </w:r>
      <w:r w:rsidR="00D10A94">
        <w:t>diagnosing</w:t>
      </w:r>
      <w:r w:rsidR="00D10A94" w:rsidRPr="00227E53">
        <w:t xml:space="preserve"> </w:t>
      </w:r>
      <w:r w:rsidRPr="00227E53">
        <w:t xml:space="preserve">clinician. Seek advice / counselling from local Aboriginal community controlled health services or health council. </w:t>
      </w:r>
    </w:p>
    <w:p w:rsidR="00FB38B1" w:rsidRDefault="00FB38B1" w:rsidP="00FB38B1">
      <w:pPr>
        <w:pStyle w:val="BodyText"/>
        <w:rPr>
          <w:vertAlign w:val="superscript"/>
        </w:rPr>
      </w:pPr>
      <w:r>
        <w:t>A successful and sustainable comprehensive sexual health program in this context requires sexual health to be integrated as a core component of service delivery within remote primary health care facilities. Evidence suggests that implementing a comprehensive sexual health program, including opportunistic STI screening integrated into routine primary health care practice, can lead to early case detection and timely treatment and follow up of individuals diagnosed with STIs</w:t>
      </w:r>
      <w:r w:rsidR="00893C04">
        <w:t xml:space="preserve"> </w:t>
      </w:r>
      <w:r w:rsidR="00893C04">
        <w:fldChar w:fldCharType="begin">
          <w:fldData xml:space="preserve">PEVuZE5vdGU+PENpdGU+PEF1dGhvcj5HdXk8L0F1dGhvcj48WWVhcj4yMDEyPC9ZZWFyPjxSZWNO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</w:fldData>
        </w:fldChar>
      </w:r>
      <w:r w:rsidR="00171FF7">
        <w:instrText xml:space="preserve"> ADDIN EN.CITE </w:instrText>
      </w:r>
      <w:r w:rsidR="00171FF7">
        <w:fldChar w:fldCharType="begin">
          <w:fldData xml:space="preserve">PEVuZE5vdGU+PENpdGU+PEF1dGhvcj5HdXk8L0F1dGhvcj48WWVhcj4yMDEyPC9ZZWFyPjxSZWNO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</w:fldData>
        </w:fldChar>
      </w:r>
      <w:r w:rsidR="00171FF7">
        <w:instrText xml:space="preserve"> ADDIN EN.CITE.DATA </w:instrText>
      </w:r>
      <w:r w:rsidR="00171FF7">
        <w:fldChar w:fldCharType="end"/>
      </w:r>
      <w:r w:rsidR="00893C04">
        <w:fldChar w:fldCharType="separate"/>
      </w:r>
      <w:r w:rsidR="00171FF7">
        <w:rPr>
          <w:noProof/>
        </w:rPr>
        <w:t>(38, 39)</w:t>
      </w:r>
      <w:r w:rsidR="00893C04">
        <w:fldChar w:fldCharType="end"/>
      </w:r>
      <w:r w:rsidR="00893C04">
        <w:t>.</w:t>
      </w:r>
    </w:p>
    <w:p w:rsidR="00FB38B1" w:rsidRDefault="00FB38B1" w:rsidP="00FB38B1">
      <w:pPr>
        <w:pStyle w:val="BodyText"/>
      </w:pPr>
      <w:r>
        <w:t>Special considera</w:t>
      </w:r>
      <w:r w:rsidR="007530BA">
        <w:t>tions in this context include:</w:t>
      </w:r>
    </w:p>
    <w:p w:rsidR="00FB38B1" w:rsidRDefault="00FB38B1" w:rsidP="00BB587D">
      <w:pPr>
        <w:pStyle w:val="BodyText"/>
        <w:numPr>
          <w:ilvl w:val="0"/>
          <w:numId w:val="8"/>
        </w:numPr>
      </w:pPr>
      <w:r>
        <w:t>Offering opportunistic testing when Aboriginal and Torres Strait Islander people who are asymptomatic attend a health service, especially young people aged 15-30 years (or from age of first sexual exposure up to 34 years if from remote and very remote areas).</w:t>
      </w:r>
    </w:p>
    <w:p w:rsidR="00D10A94" w:rsidRDefault="00D10A94" w:rsidP="00D10A94">
      <w:pPr>
        <w:pStyle w:val="BodyText"/>
        <w:numPr>
          <w:ilvl w:val="0"/>
          <w:numId w:val="8"/>
        </w:numPr>
      </w:pPr>
      <w:r w:rsidRPr="00D10A94">
        <w:t xml:space="preserve">Even if all tests are negative, clinical encounters can be used to educate about safe sexual behaviours and risk minimisation. Active reminders for regular screening tests and an annual STI check should be offered. </w:t>
      </w:r>
    </w:p>
    <w:p w:rsidR="00FB38B1" w:rsidRDefault="00FB38B1" w:rsidP="00BB587D">
      <w:pPr>
        <w:pStyle w:val="BodyText"/>
        <w:numPr>
          <w:ilvl w:val="0"/>
          <w:numId w:val="8"/>
        </w:numPr>
      </w:pPr>
      <w:r>
        <w:t xml:space="preserve">A lower threshold for presumptive treatment. Time until test results are available may be longer in regional/remote areas than in urban areas. As a result failure to return for results may be more common. </w:t>
      </w:r>
    </w:p>
    <w:p w:rsidR="00FB38B1" w:rsidRDefault="00FB38B1" w:rsidP="00670C79">
      <w:pPr>
        <w:pStyle w:val="BodyText"/>
        <w:numPr>
          <w:ilvl w:val="0"/>
          <w:numId w:val="8"/>
        </w:numPr>
      </w:pPr>
      <w:r>
        <w:t xml:space="preserve">Treatment protocols for </w:t>
      </w:r>
      <w:r w:rsidR="00670C79" w:rsidRPr="00670C79">
        <w:t>gonococcal infection</w:t>
      </w:r>
      <w:r>
        <w:t xml:space="preserve"> </w:t>
      </w:r>
      <w:r w:rsidR="00ED74D1">
        <w:t xml:space="preserve">are </w:t>
      </w:r>
      <w:r>
        <w:t>different in some regional/remote areas of Australia owing to</w:t>
      </w:r>
      <w:r w:rsidR="00820302">
        <w:t xml:space="preserve"> regional patterns of antimicrobial</w:t>
      </w:r>
      <w:r>
        <w:t xml:space="preserve"> resistance</w:t>
      </w:r>
      <w:r w:rsidR="00893C04">
        <w:t xml:space="preserve"> </w:t>
      </w:r>
      <w:r w:rsidR="00893C04">
        <w:fldChar w:fldCharType="begin"/>
      </w:r>
      <w:r w:rsidR="008E71EF">
        <w:instrText xml:space="preserve"> ADDIN EN.CITE &lt;EndNote&gt;&lt;Cite&gt;&lt;Author&gt;Australian Sexual Health Alliance (ASHA)&lt;/Author&gt;&lt;Year&gt;2018&lt;/Year&gt;&lt;RecNum&gt;15&lt;/RecNum&gt;&lt;DisplayText&gt;(13)&lt;/DisplayText&gt;&lt;record&gt;&lt;rec-number&gt;15&lt;/rec-number&gt;&lt;foreign-keys&gt;&lt;key app="EN" db-id="fzaaxasxops2faezrzkxwvvy0ffap0tvxwfx" timestamp="1539229114"&gt;15&lt;/key&gt;&lt;/foreign-keys&gt;&lt;ref-type name="Web Page"&gt;12&lt;/ref-type&gt;&lt;contributors&gt;&lt;authors&gt;&lt;author&gt;Australian Sexual Health Alliance (ASHA),&lt;/author&gt;&lt;/authors&gt;&lt;/contributors&gt;&lt;titles&gt;&lt;title&gt;Australian STI Management Guidelines for use in primary care&lt;/title&gt;&lt;/titles&gt;&lt;number&gt;1 May 2018&lt;/number&gt;&lt;dates&gt;&lt;year&gt;2018&lt;/year&gt;&lt;pub-dates&gt;&lt;date&gt;March 2018&lt;/date&gt;&lt;/pub-dates&gt;&lt;/dates&gt;&lt;urls&gt;&lt;related-urls&gt;&lt;url&gt;&lt;style face="underline" font="default" size="100%"&gt;www.sti.guidelines.org.au/&lt;/style&gt;&lt;/url&gt;&lt;/related-urls&gt;&lt;/urls&gt;&lt;/record&gt;&lt;/Cite&gt;&lt;/EndNote&gt;</w:instrText>
      </w:r>
      <w:r w:rsidR="00893C04">
        <w:fldChar w:fldCharType="separate"/>
      </w:r>
      <w:r w:rsidR="008E71EF">
        <w:rPr>
          <w:noProof/>
        </w:rPr>
        <w:t>(13)</w:t>
      </w:r>
      <w:r w:rsidR="00893C04">
        <w:fldChar w:fldCharType="end"/>
      </w:r>
      <w:r w:rsidR="00893C04">
        <w:t>.</w:t>
      </w:r>
    </w:p>
    <w:p w:rsidR="00FB38B1" w:rsidRDefault="00FB38B1" w:rsidP="00BB587D">
      <w:pPr>
        <w:pStyle w:val="BodyText"/>
        <w:numPr>
          <w:ilvl w:val="0"/>
          <w:numId w:val="8"/>
        </w:numPr>
      </w:pPr>
      <w:r>
        <w:t xml:space="preserve">Contact tracing is important and best undertaken when appropriate and culturally sensitive support services are readily available to both the index case </w:t>
      </w:r>
      <w:r>
        <w:lastRenderedPageBreak/>
        <w:t>and contacts</w:t>
      </w:r>
      <w:r w:rsidR="00ED74D1">
        <w:t>.</w:t>
      </w:r>
      <w:r w:rsidR="003A3C94">
        <w:t xml:space="preserve"> Work</w:t>
      </w:r>
      <w:r w:rsidR="003C0798">
        <w:t>ing</w:t>
      </w:r>
      <w:r w:rsidR="003A3C94">
        <w:t xml:space="preserve"> in partnership with the</w:t>
      </w:r>
      <w:r>
        <w:t xml:space="preserve"> local Aboriginal community controlled health services, health councils, and </w:t>
      </w:r>
      <w:r w:rsidR="00CA6881">
        <w:t xml:space="preserve">respected community members </w:t>
      </w:r>
      <w:r w:rsidR="00020F8D">
        <w:t>is</w:t>
      </w:r>
      <w:r w:rsidR="00345124">
        <w:t xml:space="preserve"> invaluable</w:t>
      </w:r>
      <w:r>
        <w:t>.</w:t>
      </w:r>
    </w:p>
    <w:p w:rsidR="005B0D7F" w:rsidRDefault="00CA6881" w:rsidP="00BB587D">
      <w:pPr>
        <w:pStyle w:val="BodyText"/>
        <w:numPr>
          <w:ilvl w:val="0"/>
          <w:numId w:val="8"/>
        </w:numPr>
      </w:pPr>
      <w:r>
        <w:t xml:space="preserve">Transport of cultures - Gonococci </w:t>
      </w:r>
      <w:r w:rsidR="00CD264B">
        <w:t xml:space="preserve">are </w:t>
      </w:r>
      <w:r w:rsidR="00FB38B1">
        <w:t xml:space="preserve">highly susceptible to environmental conditions and transportation of specimens from the clinic to the laboratory will reduce the viability of the organisms. </w:t>
      </w:r>
      <w:r w:rsidR="00DF5BF5">
        <w:t>Protracted travel times with consequent specimen degradation</w:t>
      </w:r>
      <w:r w:rsidR="00CE2549">
        <w:t xml:space="preserve"> is</w:t>
      </w:r>
      <w:r w:rsidR="00DF5BF5">
        <w:t xml:space="preserve"> more likely to occur</w:t>
      </w:r>
      <w:r w:rsidR="00FB38B1">
        <w:t xml:space="preserve"> in regional and remote areas where specimens need to be transported to a distant laboratory.</w:t>
      </w:r>
    </w:p>
    <w:p w:rsidR="005B0D7F" w:rsidRDefault="00FB38B1" w:rsidP="005B0D7F">
      <w:pPr>
        <w:pStyle w:val="BodyText"/>
        <w:ind w:left="720"/>
      </w:pPr>
      <w:r>
        <w:t xml:space="preserve">The swabs should be inserted into a non-nutritive </w:t>
      </w:r>
      <w:r w:rsidR="005B0D7F">
        <w:t xml:space="preserve">transport medium such as Stuart </w:t>
      </w:r>
      <w:r>
        <w:t>or Amies and stored at 4</w:t>
      </w:r>
      <w:r w:rsidR="00123EDB">
        <w:t>°</w:t>
      </w:r>
      <w:r>
        <w:t xml:space="preserve">C before transport. Using a non-nutritive transport medium, the isolation rate after transportation of specimens at room temperature (20–25°C) is approximately 100% within 6 hours and more than 90% within 12 hours. After 48 hours, however, the number of gonococci decreases and recovery may no longer be possible, especially in specimens from asymptomatic patients that contain small numbers of organisms. </w:t>
      </w:r>
    </w:p>
    <w:p w:rsidR="00FB38B1" w:rsidRDefault="00FB38B1" w:rsidP="005B0D7F">
      <w:pPr>
        <w:pStyle w:val="BodyText"/>
        <w:ind w:left="720"/>
      </w:pPr>
      <w:r>
        <w:t>When a transit time of more than 48 hours is expected, nutritive (growth) transport systems that incorporate a culture medium and provide an atmosphere with enhanced CO</w:t>
      </w:r>
      <w:r w:rsidRPr="00276353">
        <w:rPr>
          <w:vertAlign w:val="subscript"/>
        </w:rPr>
        <w:t>2</w:t>
      </w:r>
      <w:r>
        <w:t xml:space="preserve"> (stored at 36±1°C before transport) should be used when it is required to transport </w:t>
      </w:r>
      <w:r w:rsidR="00CE2549">
        <w:t xml:space="preserve">swabs for </w:t>
      </w:r>
      <w:r>
        <w:t xml:space="preserve">culture </w:t>
      </w:r>
      <w:r w:rsidR="00893C04">
        <w:fldChar w:fldCharType="begin"/>
      </w:r>
      <w:r w:rsidR="00171FF7">
        <w:instrText xml:space="preserve"> ADDIN EN.CITE &lt;EndNote&gt;&lt;Cite&gt;&lt;Author&gt;Unemo&lt;/Author&gt;&lt;Year&gt;2013&lt;/Year&gt;&lt;RecNum&gt;39&lt;/RecNum&gt;&lt;DisplayText&gt;(40)&lt;/DisplayText&gt;&lt;record&gt;&lt;rec-number&gt;39&lt;/rec-number&gt;&lt;foreign-keys&gt;&lt;key app="EN" db-id="fzaaxasxops2faezrzkxwvvy0ffap0tvxwfx" timestamp="1539559662"&gt;39&lt;/key&gt;&lt;/foreign-keys&gt;&lt;ref-type name="Book"&gt;6&lt;/ref-type&gt;&lt;contributors&gt;&lt;authors&gt;&lt;author&gt;M Unemo&lt;/author&gt;&lt;author&gt;Ballard, R&lt;/author&gt;&lt;author&gt;Ison, C &lt;/author&gt;&lt;author&gt;Lewis, D&lt;/author&gt;&lt;author&gt;Ndowa, F&lt;/author&gt;&lt;/authors&gt;&lt;secondary-authors&gt;&lt;author&gt;Unemo M,&lt;/author&gt;&lt;/secondary-authors&gt;&lt;/contributors&gt;&lt;titles&gt;&lt;title&gt;Laboratory diagnosis of sexually transmitted infections, including human immunodeficiency virus&lt;/title&gt;&lt;/titles&gt;&lt;dates&gt;&lt;year&gt;2013&lt;/year&gt;&lt;/dates&gt;&lt;publisher&gt;World Health Organization: Institutional Repository for Information Sharing&lt;/publisher&gt;&lt;isbn&gt;9789241505840&lt;/isbn&gt;&lt;urls&gt;&lt;related-urls&gt;&lt;url&gt;&lt;style face="normal" font="default" size="100%"&gt; &lt;/style&gt;&lt;style face="underline" font="default" size="100%"&gt;http://www.who.int/iris/handle/10665/85343&lt;/style&gt;&lt;/url&gt;&lt;/related-urls&gt;&lt;/urls&gt;&lt;/record&gt;&lt;/Cite&gt;&lt;/EndNote&gt;</w:instrText>
      </w:r>
      <w:r w:rsidR="00893C04">
        <w:fldChar w:fldCharType="separate"/>
      </w:r>
      <w:r w:rsidR="00171FF7">
        <w:rPr>
          <w:noProof/>
        </w:rPr>
        <w:t>(40)</w:t>
      </w:r>
      <w:r w:rsidR="00893C04">
        <w:fldChar w:fldCharType="end"/>
      </w:r>
      <w:r w:rsidR="00893C04">
        <w:t>.</w:t>
      </w:r>
    </w:p>
    <w:p w:rsidR="00ED0F88" w:rsidRPr="00ED0F88" w:rsidRDefault="00ED0F88" w:rsidP="00ED0F88">
      <w:pPr>
        <w:pStyle w:val="ListParagraph"/>
        <w:numPr>
          <w:ilvl w:val="0"/>
          <w:numId w:val="8"/>
        </w:numPr>
        <w:rPr>
          <w:rFonts w:cs="Tahoma"/>
          <w:color w:val="000000"/>
        </w:rPr>
      </w:pPr>
      <w:r w:rsidRPr="00ED0F88">
        <w:rPr>
          <w:rFonts w:cs="Tahoma"/>
          <w:color w:val="000000"/>
        </w:rPr>
        <w:t>Response to an outbreak in an Aboriginal and Torres Strait Islander community should</w:t>
      </w:r>
      <w:r w:rsidR="00ED74D1">
        <w:rPr>
          <w:rFonts w:cs="Tahoma"/>
          <w:color w:val="000000"/>
        </w:rPr>
        <w:t xml:space="preserve"> be</w:t>
      </w:r>
      <w:r w:rsidRPr="00ED0F88">
        <w:rPr>
          <w:rFonts w:cs="Tahoma"/>
          <w:color w:val="000000"/>
        </w:rPr>
        <w:t xml:space="preserve"> done in partnership with the local community controlled health service, particularly when community engagement strategies are planned and implemented.</w:t>
      </w:r>
    </w:p>
    <w:p w:rsidR="00D40764" w:rsidRPr="001D7699" w:rsidRDefault="00D40764" w:rsidP="004C6E08">
      <w:pPr>
        <w:pStyle w:val="BodyText"/>
        <w:rPr>
          <w:b/>
        </w:rPr>
      </w:pPr>
      <w:r w:rsidRPr="001D7699">
        <w:rPr>
          <w:b/>
        </w:rPr>
        <w:t xml:space="preserve">Notification in </w:t>
      </w:r>
      <w:r w:rsidR="00D55F5C" w:rsidRPr="001D7699">
        <w:rPr>
          <w:b/>
        </w:rPr>
        <w:t>M</w:t>
      </w:r>
      <w:r w:rsidRPr="001D7699">
        <w:rPr>
          <w:b/>
        </w:rPr>
        <w:t>inors</w:t>
      </w:r>
    </w:p>
    <w:p w:rsidR="00C4144E" w:rsidRDefault="00C4144E" w:rsidP="00DD2B62">
      <w:pPr>
        <w:pStyle w:val="BodyText"/>
      </w:pPr>
      <w:r w:rsidRPr="00C4144E">
        <w:t xml:space="preserve">Notification of </w:t>
      </w:r>
      <w:r>
        <w:t xml:space="preserve">minors should trigger </w:t>
      </w:r>
      <w:r w:rsidR="00D10A94">
        <w:t xml:space="preserve">the diagnosing clinicians and/or the PHU </w:t>
      </w:r>
      <w:r>
        <w:t xml:space="preserve">to ensure that they have met </w:t>
      </w:r>
      <w:r w:rsidR="009F7C8E">
        <w:t xml:space="preserve">mandatory </w:t>
      </w:r>
      <w:r>
        <w:t>reporting obligations.</w:t>
      </w:r>
    </w:p>
    <w:p w:rsidR="00D40764" w:rsidRPr="002031E6" w:rsidRDefault="00036426" w:rsidP="004C6E08">
      <w:pPr>
        <w:pStyle w:val="BodyText"/>
        <w:rPr>
          <w:b/>
        </w:rPr>
      </w:pPr>
      <w:r>
        <w:rPr>
          <w:b/>
        </w:rPr>
        <w:t>Antimicrobial</w:t>
      </w:r>
      <w:r w:rsidRPr="002031E6">
        <w:rPr>
          <w:b/>
        </w:rPr>
        <w:t xml:space="preserve"> </w:t>
      </w:r>
      <w:r w:rsidR="00D40764" w:rsidRPr="002031E6">
        <w:rPr>
          <w:b/>
        </w:rPr>
        <w:t>Resistant</w:t>
      </w:r>
      <w:r w:rsidR="00334D8B" w:rsidRPr="002031E6">
        <w:rPr>
          <w:b/>
        </w:rPr>
        <w:t xml:space="preserve"> </w:t>
      </w:r>
      <w:r w:rsidR="00C377C0" w:rsidRPr="002031E6">
        <w:rPr>
          <w:b/>
          <w:i/>
        </w:rPr>
        <w:t>N. gonorrhoeae</w:t>
      </w:r>
      <w:r w:rsidR="00C377C0" w:rsidRPr="002031E6">
        <w:rPr>
          <w:b/>
        </w:rPr>
        <w:t xml:space="preserve"> </w:t>
      </w:r>
      <w:r w:rsidR="00334D8B" w:rsidRPr="002031E6">
        <w:rPr>
          <w:b/>
        </w:rPr>
        <w:t xml:space="preserve"> </w:t>
      </w:r>
    </w:p>
    <w:p w:rsidR="00157355" w:rsidRDefault="009C3D8B" w:rsidP="00D63CAB">
      <w:r>
        <w:t>Antimicrobial</w:t>
      </w:r>
      <w:r w:rsidR="00FA1644">
        <w:t xml:space="preserve"> resistant</w:t>
      </w:r>
      <w:r w:rsidR="001742B2" w:rsidRPr="00D1655C">
        <w:t xml:space="preserve"> </w:t>
      </w:r>
      <w:r w:rsidR="001742B2" w:rsidRPr="00276353">
        <w:rPr>
          <w:i/>
        </w:rPr>
        <w:t>N. gonorrhoeae</w:t>
      </w:r>
      <w:r w:rsidR="001742B2" w:rsidRPr="00D1655C">
        <w:t xml:space="preserve"> </w:t>
      </w:r>
      <w:r w:rsidR="00C377C0">
        <w:t>is</w:t>
      </w:r>
      <w:r w:rsidR="001742B2" w:rsidRPr="00D1655C">
        <w:t xml:space="preserve"> a</w:t>
      </w:r>
      <w:r w:rsidR="00C377C0">
        <w:t>n emerging</w:t>
      </w:r>
      <w:r w:rsidR="001742B2" w:rsidRPr="00D1655C">
        <w:t xml:space="preserve"> public health issue. The bacteria have developed resista</w:t>
      </w:r>
      <w:r w:rsidR="00820302">
        <w:t>nce to all classes of antimicrobial</w:t>
      </w:r>
      <w:r w:rsidR="001742B2" w:rsidRPr="00D1655C">
        <w:t xml:space="preserve">s used for treatment, and clinical treatment failure of infections caused by </w:t>
      </w:r>
      <w:r>
        <w:t>antimicrobial</w:t>
      </w:r>
      <w:r w:rsidR="00FA1644">
        <w:t xml:space="preserve"> resistant</w:t>
      </w:r>
      <w:r w:rsidR="001742B2" w:rsidRPr="00D1655C">
        <w:t xml:space="preserve"> strains has been reported</w:t>
      </w:r>
      <w:r w:rsidR="00893C04">
        <w:t xml:space="preserve"> </w:t>
      </w:r>
      <w:r w:rsidR="00893C04">
        <w:fldChar w:fldCharType="begin">
          <w:fldData xml:space="preserve">PEVuZE5vdGU+PENpdGU+PEF1dGhvcj5BYnJhaGE8L0F1dGhvcj48WWVhcj4yMDE4PC9ZZWFyPjxS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</w:fldData>
        </w:fldChar>
      </w:r>
      <w:r w:rsidR="00171FF7">
        <w:instrText xml:space="preserve"> ADDIN EN.CITE </w:instrText>
      </w:r>
      <w:r w:rsidR="00171FF7">
        <w:fldChar w:fldCharType="begin">
          <w:fldData xml:space="preserve">PEVuZE5vdGU+PENpdGU+PEF1dGhvcj5BYnJhaGE8L0F1dGhvcj48WWVhcj4yMDE4PC9ZZWFyPjxS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</w:fldData>
        </w:fldChar>
      </w:r>
      <w:r w:rsidR="00171FF7">
        <w:instrText xml:space="preserve"> ADDIN EN.CITE.DATA </w:instrText>
      </w:r>
      <w:r w:rsidR="00171FF7">
        <w:fldChar w:fldCharType="end"/>
      </w:r>
      <w:r w:rsidR="00893C04">
        <w:fldChar w:fldCharType="separate"/>
      </w:r>
      <w:r w:rsidR="00171FF7">
        <w:rPr>
          <w:noProof/>
        </w:rPr>
        <w:t>(41-45)</w:t>
      </w:r>
      <w:r w:rsidR="00893C04">
        <w:fldChar w:fldCharType="end"/>
      </w:r>
      <w:r w:rsidR="00893C04">
        <w:t>.</w:t>
      </w:r>
      <w:r w:rsidR="001742B2" w:rsidRPr="00D1655C">
        <w:t xml:space="preserve"> </w:t>
      </w:r>
    </w:p>
    <w:p w:rsidR="002C4913" w:rsidRPr="002C4913" w:rsidRDefault="00123EDB" w:rsidP="00D63CAB">
      <w:r>
        <w:lastRenderedPageBreak/>
        <w:t>O</w:t>
      </w:r>
      <w:r w:rsidR="00B67D82">
        <w:t>ccurrence</w:t>
      </w:r>
      <w:r w:rsidR="00301073">
        <w:t>s</w:t>
      </w:r>
      <w:r w:rsidR="00334D8B">
        <w:t xml:space="preserve"> </w:t>
      </w:r>
      <w:r w:rsidR="001742B2" w:rsidRPr="00D1655C">
        <w:t>of high level azithromycin-resistant (MIC value ≥ 256 mg/L) gonococcal infection amongst MSM and heterosexuals have been reported</w:t>
      </w:r>
      <w:r w:rsidR="00D87764">
        <w:t xml:space="preserve"> </w:t>
      </w:r>
      <w:r w:rsidR="00D87764">
        <w:fldChar w:fldCharType="begin">
          <w:fldData xml:space="preserve">PEVuZE5vdGU+PENpdGU+PEF1dGhvcj5MYWhyYTwvQXV0aG9yPjxZZWFyPjIwMTc8L1llYXI+PFJl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=
</w:fldData>
        </w:fldChar>
      </w:r>
      <w:r w:rsidR="00171FF7">
        <w:instrText xml:space="preserve"> ADDIN EN.CITE </w:instrText>
      </w:r>
      <w:r w:rsidR="00171FF7">
        <w:fldChar w:fldCharType="begin">
          <w:fldData xml:space="preserve">PEVuZE5vdGU+PENpdGU+PEF1dGhvcj5MYWhyYTwvQXV0aG9yPjxZZWFyPjIwMTc8L1llYXI+PFJl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=
</w:fldData>
        </w:fldChar>
      </w:r>
      <w:r w:rsidR="00171FF7">
        <w:instrText xml:space="preserve"> ADDIN EN.CITE.DATA </w:instrText>
      </w:r>
      <w:r w:rsidR="00171FF7">
        <w:fldChar w:fldCharType="end"/>
      </w:r>
      <w:r w:rsidR="00D87764">
        <w:fldChar w:fldCharType="separate"/>
      </w:r>
      <w:r w:rsidR="00171FF7">
        <w:rPr>
          <w:noProof/>
        </w:rPr>
        <w:t>(46, 47)</w:t>
      </w:r>
      <w:r w:rsidR="00D87764">
        <w:fldChar w:fldCharType="end"/>
      </w:r>
      <w:r w:rsidR="00D87764">
        <w:t xml:space="preserve">. </w:t>
      </w:r>
      <w:r w:rsidR="00B84084">
        <w:rPr>
          <w:vertAlign w:val="superscript"/>
        </w:rPr>
        <w:t xml:space="preserve"> </w:t>
      </w:r>
      <w:r w:rsidR="001742B2" w:rsidRPr="00D1655C">
        <w:t xml:space="preserve">Decreased susceptibility to ceftriaxone (MIC value </w:t>
      </w:r>
      <w:r w:rsidR="007B2890">
        <w:rPr>
          <w:rFonts w:cs="Arial"/>
        </w:rPr>
        <w:t>≥</w:t>
      </w:r>
      <w:r w:rsidR="001742B2" w:rsidRPr="00D1655C">
        <w:t>0.</w:t>
      </w:r>
      <w:r w:rsidR="007B2890">
        <w:t>125</w:t>
      </w:r>
      <w:r w:rsidR="00A3660A">
        <w:t xml:space="preserve"> </w:t>
      </w:r>
      <w:r w:rsidR="001742B2" w:rsidRPr="00D1655C">
        <w:t>-</w:t>
      </w:r>
      <w:r w:rsidR="00A3660A">
        <w:t xml:space="preserve"> </w:t>
      </w:r>
      <w:r w:rsidR="007B2890">
        <w:rPr>
          <w:rFonts w:cs="Arial"/>
        </w:rPr>
        <w:t>≤</w:t>
      </w:r>
      <w:r w:rsidR="001742B2" w:rsidRPr="00D1655C">
        <w:t>0.</w:t>
      </w:r>
      <w:r w:rsidR="007B2890">
        <w:t>5</w:t>
      </w:r>
      <w:r w:rsidR="001742B2" w:rsidRPr="00D1655C">
        <w:t xml:space="preserve"> mg/L) has also been reported nationwide</w:t>
      </w:r>
      <w:r w:rsidR="00D87764">
        <w:t xml:space="preserve"> </w:t>
      </w:r>
      <w:r w:rsidR="00D87764">
        <w:fldChar w:fldCharType="begin">
          <w:fldData xml:space="preserve">PEVuZE5vdGU+PENpdGU+PEF1dGhvcj5MYWhyYTwvQXV0aG9yPjxZZWFyPjIwMTc8L1llYXI+PFJl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=
</w:fldData>
        </w:fldChar>
      </w:r>
      <w:r w:rsidR="00171FF7">
        <w:instrText xml:space="preserve"> ADDIN EN.CITE </w:instrText>
      </w:r>
      <w:r w:rsidR="00171FF7">
        <w:fldChar w:fldCharType="begin">
          <w:fldData xml:space="preserve">PEVuZE5vdGU+PENpdGU+PEF1dGhvcj5MYWhyYTwvQXV0aG9yPjxZZWFyPjIwMTc8L1llYXI+PFJl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=
</w:fldData>
        </w:fldChar>
      </w:r>
      <w:r w:rsidR="00171FF7">
        <w:instrText xml:space="preserve"> ADDIN EN.CITE.DATA </w:instrText>
      </w:r>
      <w:r w:rsidR="00171FF7">
        <w:fldChar w:fldCharType="end"/>
      </w:r>
      <w:r w:rsidR="00D87764">
        <w:fldChar w:fldCharType="separate"/>
      </w:r>
      <w:r w:rsidR="00171FF7">
        <w:rPr>
          <w:noProof/>
        </w:rPr>
        <w:t>(46, 48)</w:t>
      </w:r>
      <w:r w:rsidR="00D87764">
        <w:fldChar w:fldCharType="end"/>
      </w:r>
      <w:r w:rsidR="00D87764">
        <w:t>.</w:t>
      </w:r>
      <w:r w:rsidR="001742B2" w:rsidRPr="00D1655C">
        <w:t xml:space="preserve">  </w:t>
      </w:r>
      <w:r w:rsidR="00FB6DDA">
        <w:t xml:space="preserve">Penicillinase-producing </w:t>
      </w:r>
      <w:r w:rsidR="001742B2" w:rsidRPr="00276353">
        <w:rPr>
          <w:i/>
        </w:rPr>
        <w:t>N.</w:t>
      </w:r>
      <w:r w:rsidR="00084F5E">
        <w:rPr>
          <w:i/>
        </w:rPr>
        <w:t> </w:t>
      </w:r>
      <w:r w:rsidR="001742B2" w:rsidRPr="00276353">
        <w:rPr>
          <w:i/>
        </w:rPr>
        <w:t>gonorrhoeae</w:t>
      </w:r>
      <w:r w:rsidR="001742B2" w:rsidRPr="00D1655C">
        <w:t xml:space="preserve"> </w:t>
      </w:r>
      <w:r w:rsidR="00EB229B">
        <w:t>is</w:t>
      </w:r>
      <w:r w:rsidR="001742B2" w:rsidRPr="00D1655C">
        <w:t xml:space="preserve"> uncommon</w:t>
      </w:r>
      <w:bookmarkStart w:id="47" w:name="AlSuwayyid"/>
      <w:r w:rsidR="00D87764">
        <w:t xml:space="preserve"> </w:t>
      </w:r>
      <w:bookmarkEnd w:id="47"/>
      <w:r w:rsidR="006A01D0">
        <w:fldChar w:fldCharType="begin"/>
      </w:r>
      <w:r w:rsidR="00171FF7">
        <w:instrText xml:space="preserve"> ADDIN EN.CITE &lt;EndNote&gt;&lt;Cite&gt;&lt;Author&gt;Suwayyid&lt;/Author&gt;&lt;Year&gt;2018&lt;/Year&gt;&lt;RecNum&gt;48&lt;/RecNum&gt;&lt;DisplayText&gt;(49)&lt;/DisplayText&gt;&lt;record&gt;&lt;rec-number&gt;48&lt;/rec-number&gt;&lt;foreign-keys&gt;&lt;key app="EN" db-id="fzaaxasxops2faezrzkxwvvy0ffap0tvxwfx" timestamp="1539566641"&gt;48&lt;/key&gt;&lt;/foreign-keys&gt;&lt;ref-type name="Journal Article"&gt;17&lt;/ref-type&gt;&lt;contributors&gt;&lt;authors&gt;&lt;author&gt;BA Al Suwayyid&lt;/author&gt;&lt;author&gt;Coombs, GW&lt;/author&gt;&lt;author&gt;Speers, DJ&lt;/author&gt;&lt;author&gt;Pearson, J&lt;/author&gt;&lt;author&gt;Wise, MJ&lt;/author&gt;&lt;author&gt;Kahler, CM&lt;/author&gt;&lt;/authors&gt;&lt;/contributors&gt;&lt;titles&gt;&lt;title&gt;&lt;style face="normal" font="default" size="100%"&gt;Genomic epidemiology and population structure of &lt;/style&gt;&lt;style face="italic" font="default" size="100%"&gt;Neisseria gonorrhoeae&lt;/style&gt;&lt;style face="normal" font="default" size="100%"&gt; from remote highly endemic Western Australian populations&lt;/style&gt;&lt;/title&gt;&lt;secondary-title&gt;BMC Genomics&lt;/secondary-title&gt;&lt;/titles&gt;&lt;periodical&gt;&lt;full-title&gt;BMC Genomics&lt;/full-title&gt;&lt;/periodical&gt;&lt;pages&gt;165&lt;/pages&gt;&lt;volume&gt;19&lt;/volume&gt;&lt;number&gt;1&lt;/number&gt;&lt;dates&gt;&lt;year&gt;2018&lt;/year&gt;&lt;/dates&gt;&lt;urls&gt;&lt;related-urls&gt;&lt;url&gt;&lt;style face="underline" font="default" size="100%"&gt;https://www.ncbi.nlm.nih.gov/pubmed/29482499&lt;/style&gt;&lt;/url&gt;&lt;/related-urls&gt;&lt;/urls&gt;&lt;electronic-resource-num&gt;10.1186/s12864-018-4557-5&lt;/electronic-resource-num&gt;&lt;/record&gt;&lt;/Cite&gt;&lt;/EndNote&gt;</w:instrText>
      </w:r>
      <w:r w:rsidR="006A01D0">
        <w:fldChar w:fldCharType="separate"/>
      </w:r>
      <w:r w:rsidR="00171FF7">
        <w:rPr>
          <w:noProof/>
        </w:rPr>
        <w:t>(49)</w:t>
      </w:r>
      <w:r w:rsidR="006A01D0">
        <w:fldChar w:fldCharType="end"/>
      </w:r>
      <w:r w:rsidR="001742B2" w:rsidRPr="00D1655C">
        <w:t xml:space="preserve"> in remote Aboriginal communities in the NT and northern WA and oral amoxicillin with probenecid and azithromycin is still recommended as first line treatment in these areas</w:t>
      </w:r>
      <w:r w:rsidR="0040516B">
        <w:t>. Refer to the</w:t>
      </w:r>
      <w:r w:rsidR="000248BD">
        <w:t xml:space="preserve"> </w:t>
      </w:r>
      <w:hyperlink r:id="rId14" w:history="1">
        <w:r w:rsidR="001742B2" w:rsidRPr="00F22AEA">
          <w:rPr>
            <w:rStyle w:val="Hyperlink"/>
          </w:rPr>
          <w:t>CARPA manual</w:t>
        </w:r>
      </w:hyperlink>
      <w:r w:rsidR="0040516B" w:rsidRPr="00F22AEA">
        <w:rPr>
          <w:rStyle w:val="Hyperlink"/>
          <w:color w:val="auto"/>
          <w:u w:val="none"/>
        </w:rPr>
        <w:t xml:space="preserve"> for more guidance on treatment in remote settings</w:t>
      </w:r>
      <w:r w:rsidR="00ED6ADE" w:rsidRPr="00F22AEA">
        <w:rPr>
          <w:rStyle w:val="Hyperlink"/>
          <w:color w:val="auto"/>
          <w:u w:val="none"/>
        </w:rPr>
        <w:t xml:space="preserve"> </w:t>
      </w:r>
      <w:r w:rsidR="00ED6ADE" w:rsidRPr="00F22AEA">
        <w:rPr>
          <w:rStyle w:val="Hyperlink"/>
          <w:color w:val="auto"/>
          <w:u w:val="none"/>
        </w:rPr>
        <w:fldChar w:fldCharType="begin"/>
      </w:r>
      <w:r w:rsidR="00171FF7">
        <w:rPr>
          <w:rStyle w:val="Hyperlink"/>
          <w:color w:val="auto"/>
          <w:u w:val="none"/>
        </w:rPr>
        <w:instrText xml:space="preserve"> ADDIN EN.CITE &lt;EndNote&gt;&lt;Cite&gt;&lt;Author&gt;Remote Primary Health Care Manuals&lt;/Author&gt;&lt;Year&gt;2017&lt;/Year&gt;&lt;RecNum&gt;65&lt;/RecNum&gt;&lt;DisplayText&gt;(50)&lt;/DisplayText&gt;&lt;record&gt;&lt;rec-number&gt;65&lt;/rec-number&gt;&lt;foreign-keys&gt;&lt;key app="EN" db-id="fzaaxasxops2faezrzkxwvvy0ffap0tvxwfx" timestamp="1541032337"&gt;65&lt;/key&gt;&lt;/foreign-keys&gt;&lt;ref-type name="Book"&gt;6&lt;/ref-type&gt;&lt;contributors&gt;&lt;authors&gt;&lt;author&gt;Remote Primary Health Care Manuals,&lt;/author&gt;&lt;/authors&gt;&lt;/contributors&gt;&lt;titles&gt;&lt;title&gt;&lt;style face="normal" font="default" size="100%"&gt;CARPA Standard Treatment Manual - A clinical manual for primary health care practioners in remote and Indigenous health services in central and northern Australia. [&lt;/style&gt;&lt;style face="underline" font="default" size="100%"&gt;https://docs.remotephcmanuals.com.au/review/a/20318?group=manuals2017-manuals&lt;/style&gt;&lt;style face="normal" font="default" size="100%"&gt;]&lt;/style&gt;&lt;/title&gt;&lt;/titles&gt;&lt;edition&gt;7&lt;/edition&gt;&lt;dates&gt;&lt;year&gt;2017&lt;/year&gt;&lt;/dates&gt;&lt;pub-location&gt;Alice Springs, NT&lt;/pub-location&gt;&lt;publisher&gt;Centre for Remote Health&lt;/publisher&gt;&lt;isbn&gt;978-0-9875557-7-9&lt;/isbn&gt;&lt;urls&gt;&lt;related-urls&gt;&lt;url&gt;&lt;style face="underline" font="default" size="100%"&gt;https://docs.remotephcmanuals.com.au/review/a/20318?group=manuals2017-manuals&lt;/style&gt;&lt;/url&gt;&lt;/related-urls&gt;&lt;/urls&gt;&lt;/record&gt;&lt;/Cite&gt;&lt;/EndNote&gt;</w:instrText>
      </w:r>
      <w:r w:rsidR="00ED6ADE" w:rsidRPr="00F22AEA">
        <w:rPr>
          <w:rStyle w:val="Hyperlink"/>
          <w:color w:val="auto"/>
          <w:u w:val="none"/>
        </w:rPr>
        <w:fldChar w:fldCharType="separate"/>
      </w:r>
      <w:r w:rsidR="00171FF7">
        <w:rPr>
          <w:rStyle w:val="Hyperlink"/>
          <w:noProof/>
          <w:color w:val="auto"/>
          <w:u w:val="none"/>
        </w:rPr>
        <w:t>(50)</w:t>
      </w:r>
      <w:r w:rsidR="00ED6ADE" w:rsidRPr="00F22AEA">
        <w:rPr>
          <w:rStyle w:val="Hyperlink"/>
          <w:color w:val="auto"/>
          <w:u w:val="none"/>
        </w:rPr>
        <w:fldChar w:fldCharType="end"/>
      </w:r>
      <w:r w:rsidR="00ED74D1" w:rsidRPr="00F22AEA">
        <w:rPr>
          <w:rStyle w:val="Hyperlink"/>
          <w:color w:val="auto"/>
          <w:u w:val="none"/>
        </w:rPr>
        <w:t xml:space="preserve">. </w:t>
      </w:r>
      <w:r w:rsidR="002C4913" w:rsidRPr="002C4913">
        <w:t>A specialist referral is</w:t>
      </w:r>
      <w:r w:rsidR="00036426">
        <w:t xml:space="preserve"> </w:t>
      </w:r>
      <w:r w:rsidR="002C4913" w:rsidRPr="002C4913">
        <w:t xml:space="preserve">recommended to </w:t>
      </w:r>
      <w:r w:rsidR="00EB229B">
        <w:t xml:space="preserve">guide a tailored treatment for </w:t>
      </w:r>
      <w:r w:rsidR="00EB229B" w:rsidRPr="00EB229B">
        <w:t xml:space="preserve">critical antimicrobial resistant </w:t>
      </w:r>
      <w:r w:rsidR="00670C79" w:rsidRPr="00670C79">
        <w:t>gonococcal infection</w:t>
      </w:r>
      <w:r w:rsidR="001B4748">
        <w:t>.</w:t>
      </w:r>
    </w:p>
    <w:p w:rsidR="001742B2" w:rsidRPr="00D1655C" w:rsidRDefault="001742B2" w:rsidP="00D63CAB">
      <w:pPr>
        <w:rPr>
          <w:b/>
          <w:i/>
        </w:rPr>
      </w:pPr>
      <w:r w:rsidRPr="00D1655C">
        <w:t>Refer to</w:t>
      </w:r>
      <w:r w:rsidRPr="00A40805">
        <w:t xml:space="preserve"> </w:t>
      </w:r>
      <w:hyperlink w:anchor="AppxD" w:history="1">
        <w:r w:rsidRPr="00F22AEA">
          <w:rPr>
            <w:rStyle w:val="Hyperlink"/>
          </w:rPr>
          <w:t>Appendix D</w:t>
        </w:r>
      </w:hyperlink>
      <w:r w:rsidRPr="00D1655C">
        <w:t xml:space="preserve"> for more information</w:t>
      </w:r>
      <w:r w:rsidR="00EB229B">
        <w:t xml:space="preserve"> on critical</w:t>
      </w:r>
      <w:r w:rsidR="00FA1ABA">
        <w:t xml:space="preserve"> antimicrobial resistant </w:t>
      </w:r>
      <w:r w:rsidR="00670C79" w:rsidRPr="00670C79">
        <w:t>gonococcal infection</w:t>
      </w:r>
      <w:r w:rsidRPr="00D1655C">
        <w:t>.</w:t>
      </w:r>
    </w:p>
    <w:p w:rsidR="002F6115" w:rsidRPr="00642028" w:rsidRDefault="002F6115" w:rsidP="00D63CAB">
      <w:pPr>
        <w:rPr>
          <w:b/>
        </w:rPr>
      </w:pPr>
      <w:r w:rsidRPr="00642028">
        <w:rPr>
          <w:b/>
        </w:rPr>
        <w:t xml:space="preserve">Cases among </w:t>
      </w:r>
      <w:r w:rsidR="00276353" w:rsidRPr="00642028">
        <w:rPr>
          <w:b/>
        </w:rPr>
        <w:t>travellers</w:t>
      </w:r>
      <w:r w:rsidRPr="00642028">
        <w:rPr>
          <w:b/>
        </w:rPr>
        <w:t xml:space="preserve"> on aeroplanes</w:t>
      </w:r>
    </w:p>
    <w:p w:rsidR="00084F5E" w:rsidRDefault="004C6E08" w:rsidP="007D634F">
      <w:pPr>
        <w:pStyle w:val="BodyText"/>
      </w:pPr>
      <w:r>
        <w:t>Not applicable</w:t>
      </w:r>
    </w:p>
    <w:p w:rsidR="00D617CD" w:rsidRDefault="00D617CD" w:rsidP="007D634F">
      <w:pPr>
        <w:pStyle w:val="BodyText"/>
        <w:rPr>
          <w:rFonts w:cs="Arial"/>
          <w:b/>
          <w:sz w:val="28"/>
        </w:rPr>
      </w:pPr>
    </w:p>
    <w:p w:rsidR="00BD6513" w:rsidRDefault="00BD6513" w:rsidP="00BB587D">
      <w:pPr>
        <w:pStyle w:val="Heading1"/>
        <w:numPr>
          <w:ilvl w:val="0"/>
          <w:numId w:val="2"/>
        </w:numPr>
      </w:pPr>
      <w:bookmarkStart w:id="48" w:name="_Toc8202649"/>
      <w:r>
        <w:t>Appendices</w:t>
      </w:r>
      <w:bookmarkEnd w:id="48"/>
    </w:p>
    <w:p w:rsidR="00BD6513" w:rsidRPr="00BD6513" w:rsidRDefault="0045212C" w:rsidP="00BB587D">
      <w:pPr>
        <w:pStyle w:val="ListParagraph"/>
        <w:numPr>
          <w:ilvl w:val="0"/>
          <w:numId w:val="12"/>
        </w:numPr>
      </w:pPr>
      <w:hyperlink w:anchor="AppxA" w:history="1">
        <w:r w:rsidR="00BD6513" w:rsidRPr="00F22AEA">
          <w:rPr>
            <w:rStyle w:val="Hyperlink"/>
            <w:rFonts w:cs="Arial"/>
            <w:b/>
          </w:rPr>
          <w:t>Appendix A</w:t>
        </w:r>
      </w:hyperlink>
      <w:r w:rsidR="00291533">
        <w:t>: Disease fact</w:t>
      </w:r>
      <w:r w:rsidR="00BD6513" w:rsidRPr="00BD6513">
        <w:t>sheet</w:t>
      </w:r>
    </w:p>
    <w:p w:rsidR="00BD6513" w:rsidRPr="00BD6513" w:rsidRDefault="0045212C" w:rsidP="00BB587D">
      <w:pPr>
        <w:pStyle w:val="ListParagraph"/>
        <w:numPr>
          <w:ilvl w:val="0"/>
          <w:numId w:val="12"/>
        </w:numPr>
      </w:pPr>
      <w:hyperlink w:anchor="AppxB" w:history="1">
        <w:r w:rsidR="00BD6513" w:rsidRPr="00F22AEA">
          <w:rPr>
            <w:rStyle w:val="Hyperlink"/>
            <w:rFonts w:cs="Arial"/>
            <w:b/>
          </w:rPr>
          <w:t>Appendix B</w:t>
        </w:r>
      </w:hyperlink>
      <w:r w:rsidR="00123B7C">
        <w:t>: Public Health Unit c</w:t>
      </w:r>
      <w:r w:rsidR="00BD6513" w:rsidRPr="00BD6513">
        <w:t>heck list</w:t>
      </w:r>
    </w:p>
    <w:p w:rsidR="00BD6513" w:rsidRPr="00BD6513" w:rsidRDefault="0045212C" w:rsidP="00BB587D">
      <w:pPr>
        <w:pStyle w:val="ListParagraph"/>
        <w:numPr>
          <w:ilvl w:val="0"/>
          <w:numId w:val="12"/>
        </w:numPr>
      </w:pPr>
      <w:hyperlink w:anchor="AppxC" w:history="1">
        <w:r w:rsidR="00BD6513" w:rsidRPr="00F22AEA">
          <w:rPr>
            <w:rStyle w:val="Hyperlink"/>
            <w:rFonts w:cs="Arial"/>
            <w:b/>
          </w:rPr>
          <w:t>Appendix C</w:t>
        </w:r>
      </w:hyperlink>
      <w:r w:rsidR="00123B7C">
        <w:t>: Disease i</w:t>
      </w:r>
      <w:r w:rsidR="00BD6513" w:rsidRPr="00BD6513">
        <w:t>nvestigation form</w:t>
      </w:r>
    </w:p>
    <w:p w:rsidR="00BD6513" w:rsidRPr="00BD6513" w:rsidRDefault="0045212C" w:rsidP="00BB587D">
      <w:pPr>
        <w:pStyle w:val="ListParagraph"/>
        <w:numPr>
          <w:ilvl w:val="0"/>
          <w:numId w:val="12"/>
        </w:numPr>
      </w:pPr>
      <w:hyperlink w:anchor="AppxD" w:history="1">
        <w:r w:rsidR="00BD6513" w:rsidRPr="00F22AEA">
          <w:rPr>
            <w:rStyle w:val="Hyperlink"/>
            <w:rFonts w:cs="Arial"/>
            <w:b/>
          </w:rPr>
          <w:t>Appendix D</w:t>
        </w:r>
      </w:hyperlink>
      <w:r w:rsidR="00123B7C">
        <w:t>: Public h</w:t>
      </w:r>
      <w:r w:rsidR="00BD6513" w:rsidRPr="00BD6513">
        <w:t>ealth</w:t>
      </w:r>
      <w:r w:rsidR="00123B7C">
        <w:t xml:space="preserve"> r</w:t>
      </w:r>
      <w:r w:rsidR="00820302">
        <w:t>esponse to critical antimicrobial</w:t>
      </w:r>
      <w:r w:rsidR="00BD6513" w:rsidRPr="00BD6513">
        <w:t xml:space="preserve"> resistant gonococcal infection</w:t>
      </w:r>
    </w:p>
    <w:p w:rsidR="00BD6513" w:rsidRDefault="00BD6513" w:rsidP="00BB587D">
      <w:pPr>
        <w:pStyle w:val="Heading1"/>
        <w:numPr>
          <w:ilvl w:val="0"/>
          <w:numId w:val="2"/>
        </w:numPr>
      </w:pPr>
      <w:bookmarkStart w:id="49" w:name="_Toc8202650"/>
      <w:r>
        <w:t>Jurisdiction specific issues</w:t>
      </w:r>
      <w:bookmarkEnd w:id="49"/>
    </w:p>
    <w:p w:rsidR="00BD6513" w:rsidRPr="00BD6513" w:rsidRDefault="0045212C" w:rsidP="00BD6513">
      <w:pPr>
        <w:rPr>
          <w:lang w:val="en-US"/>
        </w:rPr>
      </w:pPr>
      <w:hyperlink r:id="rId15" w:history="1">
        <w:r w:rsidR="00BD6513" w:rsidRPr="009C3D8B">
          <w:rPr>
            <w:rStyle w:val="Hyperlink"/>
            <w:lang w:val="en-US"/>
          </w:rPr>
          <w:t>Links</w:t>
        </w:r>
      </w:hyperlink>
      <w:r w:rsidR="00BD6513" w:rsidRPr="009C3D8B">
        <w:rPr>
          <w:lang w:val="en-US"/>
        </w:rPr>
        <w:t xml:space="preserve"> to State and Territory Public Health Legislation, the </w:t>
      </w:r>
      <w:r w:rsidR="00BD6513" w:rsidRPr="009C3D8B">
        <w:rPr>
          <w:i/>
          <w:lang w:val="en-US"/>
        </w:rPr>
        <w:t>Biosecurity Act 2015</w:t>
      </w:r>
      <w:r w:rsidR="00BD6513" w:rsidRPr="009C3D8B">
        <w:rPr>
          <w:lang w:val="en-US"/>
        </w:rPr>
        <w:t xml:space="preserve"> and the </w:t>
      </w:r>
      <w:r w:rsidR="00BD6513" w:rsidRPr="009C3D8B">
        <w:rPr>
          <w:i/>
          <w:lang w:val="en-US"/>
        </w:rPr>
        <w:t>National</w:t>
      </w:r>
      <w:r w:rsidR="00BD6513" w:rsidRPr="009C3D8B">
        <w:rPr>
          <w:lang w:val="en-US"/>
        </w:rPr>
        <w:t xml:space="preserve"> </w:t>
      </w:r>
      <w:r w:rsidR="00BD6513" w:rsidRPr="009C3D8B">
        <w:rPr>
          <w:i/>
          <w:lang w:val="en-US"/>
        </w:rPr>
        <w:t>Health Security Act 2007</w:t>
      </w:r>
      <w:r w:rsidR="00BD6513" w:rsidRPr="009C3D8B">
        <w:rPr>
          <w:lang w:val="en-US"/>
        </w:rPr>
        <w:t>.</w:t>
      </w:r>
    </w:p>
    <w:p w:rsidR="002F6115" w:rsidRDefault="002F6115" w:rsidP="00BB587D">
      <w:pPr>
        <w:pStyle w:val="Heading1"/>
        <w:numPr>
          <w:ilvl w:val="0"/>
          <w:numId w:val="2"/>
        </w:numPr>
      </w:pPr>
      <w:bookmarkStart w:id="50" w:name="_Toc8202651"/>
      <w:r w:rsidRPr="002264F9">
        <w:t>References and additional sources of information</w:t>
      </w:r>
      <w:bookmarkEnd w:id="50"/>
    </w:p>
    <w:p w:rsidR="00171FF7" w:rsidRPr="00171FF7" w:rsidRDefault="00BD6513" w:rsidP="00171FF7">
      <w:pPr>
        <w:pStyle w:val="EndNoteBibliography"/>
        <w:spacing w:after="0"/>
      </w:pPr>
      <w:r>
        <w:rPr>
          <w:rFonts w:cs="Tahoma"/>
          <w:color w:val="000000"/>
        </w:rPr>
        <w:fldChar w:fldCharType="begin"/>
      </w:r>
      <w:r>
        <w:rPr>
          <w:rFonts w:cs="Tahoma"/>
          <w:color w:val="000000"/>
        </w:rPr>
        <w:instrText xml:space="preserve"> ADDIN EN.REFLIST </w:instrText>
      </w:r>
      <w:r>
        <w:rPr>
          <w:rFonts w:cs="Tahoma"/>
          <w:color w:val="000000"/>
        </w:rPr>
        <w:fldChar w:fldCharType="separate"/>
      </w:r>
      <w:r w:rsidR="00171FF7" w:rsidRPr="00171FF7">
        <w:t>1.</w:t>
      </w:r>
      <w:r w:rsidR="00171FF7" w:rsidRPr="00171FF7">
        <w:tab/>
        <w:t>Bignell C, Fitzgerald M, Guideline Development Group, British Association for Sexual Health and HIV UK. UK national guideline for the management of gonorrhoea in adults. Int J STD AIDS 2011;22(10):541-7.</w:t>
      </w:r>
    </w:p>
    <w:p w:rsidR="00171FF7" w:rsidRPr="00171FF7" w:rsidRDefault="00171FF7" w:rsidP="00171FF7">
      <w:pPr>
        <w:pStyle w:val="EndNoteBibliography"/>
        <w:spacing w:after="0"/>
      </w:pPr>
      <w:r w:rsidRPr="00171FF7">
        <w:t>2.</w:t>
      </w:r>
      <w:r w:rsidRPr="00171FF7">
        <w:tab/>
        <w:t xml:space="preserve">Cornelisse V, Zhang L, Law M, Chen M, Bradshaw C, Bellhouse C, et al. Concordance of gonorrhoea of the rectum, pharynx and urethra in same-sex male </w:t>
      </w:r>
      <w:r w:rsidRPr="00171FF7">
        <w:lastRenderedPageBreak/>
        <w:t>partnerships attending a sexual health service in Melbourne, Australia. BMC Infect Dis 2018;18(1):95.</w:t>
      </w:r>
    </w:p>
    <w:p w:rsidR="00171FF7" w:rsidRPr="00171FF7" w:rsidRDefault="00171FF7" w:rsidP="00171FF7">
      <w:pPr>
        <w:pStyle w:val="EndNoteBibliography"/>
        <w:spacing w:after="0"/>
      </w:pPr>
      <w:r w:rsidRPr="00171FF7">
        <w:t>3.</w:t>
      </w:r>
      <w:r w:rsidRPr="00171FF7">
        <w:tab/>
        <w:t>Chow E, Lee D, Tabrizi S, Phillips S, Snow A, Cook S, et al. Detection of Neisseria gonorrhoeae in the pharynx and saliva: implications for gonorrhoea transmission. Sex Transm Infect. 2016;92(5):347-9.</w:t>
      </w:r>
    </w:p>
    <w:p w:rsidR="00171FF7" w:rsidRPr="00171FF7" w:rsidRDefault="00171FF7" w:rsidP="00171FF7">
      <w:pPr>
        <w:pStyle w:val="EndNoteBibliography"/>
        <w:spacing w:after="0"/>
      </w:pPr>
      <w:r w:rsidRPr="00171FF7">
        <w:t>4.</w:t>
      </w:r>
      <w:r w:rsidRPr="00171FF7">
        <w:tab/>
        <w:t>Matters R, Wong I, Mak D. An outbreak of non-sexually transmitted gonococcal conjunctivitis in Central Australia and the Kimberley region. Comm Dis Intell. 1998;22(4):52-8.</w:t>
      </w:r>
    </w:p>
    <w:p w:rsidR="00171FF7" w:rsidRPr="00171FF7" w:rsidRDefault="00171FF7" w:rsidP="00171FF7">
      <w:pPr>
        <w:pStyle w:val="EndNoteBibliography"/>
        <w:spacing w:after="0"/>
      </w:pPr>
      <w:r w:rsidRPr="00171FF7">
        <w:t>5.</w:t>
      </w:r>
      <w:r w:rsidRPr="00171FF7">
        <w:tab/>
        <w:t>Fletcher J, Gordon R. Perinatal transmission of bacterial sexually transmitted diseases. Part 1: Syphilis and Gonorrhea. J Fam Pract. 1990;30(4):448-56.</w:t>
      </w:r>
    </w:p>
    <w:p w:rsidR="00171FF7" w:rsidRPr="00171FF7" w:rsidRDefault="00171FF7" w:rsidP="00171FF7">
      <w:pPr>
        <w:pStyle w:val="EndNoteBibliography"/>
        <w:spacing w:after="0"/>
      </w:pPr>
      <w:r w:rsidRPr="00171FF7">
        <w:t>6.</w:t>
      </w:r>
      <w:r w:rsidRPr="00171FF7">
        <w:tab/>
        <w:t>Goodyear-Smith F. What is the evidence for non-sexual transmission of gonorrhoea in children after the neonatal period? A systematic review. J Forensic and Legal Medicine 2007;14(8):489-502.</w:t>
      </w:r>
    </w:p>
    <w:p w:rsidR="00171FF7" w:rsidRPr="00171FF7" w:rsidRDefault="00171FF7" w:rsidP="00171FF7">
      <w:pPr>
        <w:pStyle w:val="EndNoteBibliography"/>
        <w:spacing w:after="0"/>
      </w:pPr>
      <w:r w:rsidRPr="00171FF7">
        <w:t>7.</w:t>
      </w:r>
      <w:r w:rsidRPr="00171FF7">
        <w:tab/>
        <w:t>Rieg G, Lewis R, Miller L, Witt M, Guerrero M, Daar E. Asymptomatic sexually transmitted infections in HIV-infected men who have sex with men: prevalence, incidence, predictors and screening strategies AIDS Patient Care and STDs. 2010;22(12).</w:t>
      </w:r>
    </w:p>
    <w:p w:rsidR="00171FF7" w:rsidRPr="00171FF7" w:rsidRDefault="00171FF7" w:rsidP="00171FF7">
      <w:pPr>
        <w:pStyle w:val="EndNoteBibliography"/>
        <w:spacing w:after="0"/>
      </w:pPr>
      <w:r w:rsidRPr="00171FF7">
        <w:t>8.</w:t>
      </w:r>
      <w:r w:rsidRPr="00171FF7">
        <w:tab/>
        <w:t xml:space="preserve">Novotny P, Turner W. Immunological heterogeneity of pili of </w:t>
      </w:r>
      <w:r w:rsidRPr="00171FF7">
        <w:rPr>
          <w:i/>
        </w:rPr>
        <w:t>Neisseria gonorrhoeae</w:t>
      </w:r>
      <w:r w:rsidRPr="00171FF7">
        <w:t>. J Gen Microbiol. 1975;89(1): 87-92.</w:t>
      </w:r>
    </w:p>
    <w:p w:rsidR="00171FF7" w:rsidRPr="00171FF7" w:rsidRDefault="00171FF7" w:rsidP="00171FF7">
      <w:pPr>
        <w:pStyle w:val="EndNoteBibliography"/>
        <w:spacing w:after="0"/>
      </w:pPr>
      <w:r w:rsidRPr="00171FF7">
        <w:t>9.</w:t>
      </w:r>
      <w:r w:rsidRPr="00171FF7">
        <w:tab/>
        <w:t>Hill S, Masters T, Wachter J. Gonorrhea - an evolving disease of the new millennium. Microb Cell. 2016;3(9):371–89.</w:t>
      </w:r>
    </w:p>
    <w:p w:rsidR="00171FF7" w:rsidRPr="00171FF7" w:rsidRDefault="00171FF7" w:rsidP="00171FF7">
      <w:pPr>
        <w:pStyle w:val="EndNoteBibliography"/>
        <w:spacing w:after="0"/>
      </w:pPr>
      <w:r w:rsidRPr="00171FF7">
        <w:t>10.</w:t>
      </w:r>
      <w:r w:rsidRPr="00171FF7">
        <w:tab/>
        <w:t>Liu Y, Feinen B, Russell M. New concepts in immunity to</w:t>
      </w:r>
      <w:r w:rsidRPr="00171FF7">
        <w:rPr>
          <w:i/>
        </w:rPr>
        <w:t xml:space="preserve"> Neisseria gonorrhoeae</w:t>
      </w:r>
      <w:r w:rsidRPr="00171FF7">
        <w:t>: innate responses and suppression of adaptive immunity favor the pathogen, not the host. Front Microbiol. 2011;2(52).</w:t>
      </w:r>
    </w:p>
    <w:p w:rsidR="00171FF7" w:rsidRPr="00171FF7" w:rsidRDefault="00171FF7" w:rsidP="00171FF7">
      <w:pPr>
        <w:pStyle w:val="EndNoteBibliography"/>
        <w:spacing w:after="0"/>
      </w:pPr>
      <w:r w:rsidRPr="00171FF7">
        <w:t>11.</w:t>
      </w:r>
      <w:r w:rsidRPr="00171FF7">
        <w:tab/>
        <w:t>Heymann D. Control of Communicable Diseases Manual. 20 ed: American Public Health Association; 2014.</w:t>
      </w:r>
    </w:p>
    <w:p w:rsidR="00171FF7" w:rsidRPr="00171FF7" w:rsidRDefault="00171FF7" w:rsidP="00171FF7">
      <w:pPr>
        <w:pStyle w:val="EndNoteBibliography"/>
        <w:spacing w:after="0"/>
      </w:pPr>
      <w:r w:rsidRPr="00171FF7">
        <w:t>12.</w:t>
      </w:r>
      <w:r w:rsidRPr="00171FF7">
        <w:tab/>
        <w:t>Platt R, Rice P, McCormack W. Risk of acquiring gonorrhea and prevalence of abnormal adnexal findings among women recently exposed to gonorrhea. JAMA. 1983;250(23):3205-9.</w:t>
      </w:r>
    </w:p>
    <w:p w:rsidR="00171FF7" w:rsidRPr="00171FF7" w:rsidRDefault="00171FF7" w:rsidP="00171FF7">
      <w:pPr>
        <w:pStyle w:val="EndNoteBibliography"/>
        <w:spacing w:after="0"/>
      </w:pPr>
      <w:r w:rsidRPr="00171FF7">
        <w:t>13.</w:t>
      </w:r>
      <w:r w:rsidRPr="00171FF7">
        <w:tab/>
        <w:t xml:space="preserve">Australian Sexual Health Alliance (ASHA). Australian STI Management Guidelines for use in primary care 2018 [updated March 2018. Available from: </w:t>
      </w:r>
      <w:r w:rsidRPr="00745743">
        <w:t>www.sti.guidelines.org.au/</w:t>
      </w:r>
      <w:r w:rsidRPr="00171FF7">
        <w:t>.</w:t>
      </w:r>
    </w:p>
    <w:p w:rsidR="00171FF7" w:rsidRPr="00171FF7" w:rsidRDefault="00171FF7" w:rsidP="00171FF7">
      <w:pPr>
        <w:pStyle w:val="EndNoteBibliography"/>
        <w:spacing w:after="0"/>
      </w:pPr>
      <w:r w:rsidRPr="00171FF7">
        <w:t>14.</w:t>
      </w:r>
      <w:r w:rsidRPr="00171FF7">
        <w:tab/>
        <w:t>Stupiansky N, Van Der Pol B, Williams J, Weaver B, Taylor S, Fortenberry J. The natural history of incident gonococcal infection in adolescent women. Sex Transm Dis. 2011;38(8):750-4.</w:t>
      </w:r>
    </w:p>
    <w:p w:rsidR="00171FF7" w:rsidRPr="00171FF7" w:rsidRDefault="00171FF7" w:rsidP="00171FF7">
      <w:pPr>
        <w:pStyle w:val="EndNoteBibliography"/>
        <w:spacing w:after="0"/>
      </w:pPr>
      <w:r w:rsidRPr="00171FF7">
        <w:t>15.</w:t>
      </w:r>
      <w:r w:rsidRPr="00171FF7">
        <w:tab/>
        <w:t>Hutt D, Judson F. Epidemiology and treatment of oropharyngeal gonorrhea. Ann Intern Med. 1986;104(5):655-8.</w:t>
      </w:r>
    </w:p>
    <w:p w:rsidR="00171FF7" w:rsidRPr="00171FF7" w:rsidRDefault="00171FF7" w:rsidP="00171FF7">
      <w:pPr>
        <w:pStyle w:val="EndNoteBibliography"/>
        <w:spacing w:after="0"/>
      </w:pPr>
      <w:r w:rsidRPr="00171FF7">
        <w:lastRenderedPageBreak/>
        <w:t>16.</w:t>
      </w:r>
      <w:r w:rsidRPr="00171FF7">
        <w:tab/>
        <w:t>Shim B. Current concepts in bacterial sexually transmitted diseases. Korean J Urol. 2011;52(9):589-97.</w:t>
      </w:r>
    </w:p>
    <w:p w:rsidR="00171FF7" w:rsidRPr="00171FF7" w:rsidRDefault="00171FF7" w:rsidP="00171FF7">
      <w:pPr>
        <w:pStyle w:val="EndNoteBibliography"/>
        <w:spacing w:after="0"/>
      </w:pPr>
      <w:r w:rsidRPr="00171FF7">
        <w:t>17.</w:t>
      </w:r>
      <w:r w:rsidRPr="00171FF7">
        <w:tab/>
        <w:t>McAnena L, Knowles S, Curry A, Cassidy L. Prevalence of gonococcal conjunctivitis in adults and neonates. Eye (Lond). 2015;29(7):875-80.</w:t>
      </w:r>
    </w:p>
    <w:p w:rsidR="00171FF7" w:rsidRPr="00171FF7" w:rsidRDefault="00171FF7" w:rsidP="00171FF7">
      <w:pPr>
        <w:pStyle w:val="EndNoteBibliography"/>
        <w:spacing w:after="0"/>
      </w:pPr>
      <w:r w:rsidRPr="00171FF7">
        <w:t>18.</w:t>
      </w:r>
      <w:r w:rsidRPr="00171FF7">
        <w:tab/>
        <w:t>Costumbrado J, Ghassemzadeh S. Conjunctivitis, Gonococcal. Treasure Island (FL): StatPearls Publishing LLC; 2018 [Updated 2018 Jun 23].</w:t>
      </w:r>
    </w:p>
    <w:p w:rsidR="00171FF7" w:rsidRPr="00171FF7" w:rsidRDefault="00171FF7" w:rsidP="00171FF7">
      <w:pPr>
        <w:pStyle w:val="EndNoteBibliography"/>
        <w:spacing w:after="0"/>
      </w:pPr>
      <w:r w:rsidRPr="00171FF7">
        <w:t>19.</w:t>
      </w:r>
      <w:r w:rsidRPr="00171FF7">
        <w:tab/>
        <w:t>Dolange V, Churchward C, Christodoulides M, Snyder L. The growing threat of gonococcal blindness. Antibiotics (Basel). 2018;7(3):E59.</w:t>
      </w:r>
    </w:p>
    <w:p w:rsidR="00171FF7" w:rsidRPr="00171FF7" w:rsidRDefault="00171FF7" w:rsidP="00171FF7">
      <w:pPr>
        <w:pStyle w:val="EndNoteBibliography"/>
        <w:spacing w:after="0"/>
      </w:pPr>
      <w:r w:rsidRPr="00171FF7">
        <w:t>20.</w:t>
      </w:r>
      <w:r w:rsidRPr="00171FF7">
        <w:tab/>
        <w:t>Lee M, Byun J, Jung M, Yang J, Park K-H, Moon S-Y, et al. Disseminated gonococcal infection presenting as bacteremia and liver abscesses in a healthy adult. Infect Chemother. 2015;47(1):60-3.</w:t>
      </w:r>
    </w:p>
    <w:p w:rsidR="00171FF7" w:rsidRPr="00171FF7" w:rsidRDefault="00171FF7" w:rsidP="00171FF7">
      <w:pPr>
        <w:pStyle w:val="EndNoteBibliography"/>
        <w:spacing w:after="0"/>
      </w:pPr>
      <w:r w:rsidRPr="00171FF7">
        <w:t>21.</w:t>
      </w:r>
      <w:r w:rsidRPr="00171FF7">
        <w:tab/>
        <w:t xml:space="preserve">Klausner J. Disseminated gonococcal infection: UpToDate; 2018 [updated 17 June 2018. Available from: </w:t>
      </w:r>
      <w:r w:rsidRPr="00745743">
        <w:t>www.uptodate.com/contents/disseminated-gonococcal-infection/print</w:t>
      </w:r>
      <w:r w:rsidRPr="00171FF7">
        <w:t>.</w:t>
      </w:r>
    </w:p>
    <w:p w:rsidR="00171FF7" w:rsidRPr="00171FF7" w:rsidRDefault="00171FF7" w:rsidP="00171FF7">
      <w:pPr>
        <w:pStyle w:val="EndNoteBibliography"/>
        <w:spacing w:after="0"/>
      </w:pPr>
      <w:r w:rsidRPr="00171FF7">
        <w:t>22.</w:t>
      </w:r>
      <w:r w:rsidRPr="00171FF7">
        <w:tab/>
        <w:t>Jasek E, Chow E, Ong J, Bradshaw C, Chen M, Hocking J, et al. Sexually Transmitted Infections in Melbourne, Australia from 1918 to 2016: nearly a century of data. Commun Dis Intell Q Rep. 2017;41(3):E212-E22.</w:t>
      </w:r>
    </w:p>
    <w:p w:rsidR="00171FF7" w:rsidRPr="00171FF7" w:rsidRDefault="00171FF7" w:rsidP="00171FF7">
      <w:pPr>
        <w:pStyle w:val="EndNoteBibliography"/>
        <w:spacing w:after="0"/>
      </w:pPr>
      <w:r w:rsidRPr="00171FF7">
        <w:t>23.</w:t>
      </w:r>
      <w:r w:rsidRPr="00171FF7">
        <w:tab/>
        <w:t>The Kirby Institute. Annual Surveillance Report on HIV, viral hepatitis and STIs in Australia 2017. Sydney: The Kirby Institute for infection and immunity in society; 2017.</w:t>
      </w:r>
    </w:p>
    <w:p w:rsidR="00171FF7" w:rsidRPr="00171FF7" w:rsidRDefault="00171FF7" w:rsidP="00171FF7">
      <w:pPr>
        <w:pStyle w:val="EndNoteBibliography"/>
        <w:spacing w:after="0"/>
      </w:pPr>
      <w:r w:rsidRPr="00171FF7">
        <w:t>24.</w:t>
      </w:r>
      <w:r w:rsidRPr="00171FF7">
        <w:tab/>
        <w:t>Mushayabasa S, Tchuenche J, Bhunu C, Ngarakana-Gwasira E. Modeling Gonorrhea and HIV Co-interaction. Biosystems. 2011;103(1):27-37.</w:t>
      </w:r>
    </w:p>
    <w:p w:rsidR="00171FF7" w:rsidRPr="00171FF7" w:rsidRDefault="00171FF7" w:rsidP="00171FF7">
      <w:pPr>
        <w:pStyle w:val="EndNoteBibliography"/>
        <w:spacing w:after="0"/>
      </w:pPr>
      <w:r w:rsidRPr="00171FF7">
        <w:t>25.</w:t>
      </w:r>
      <w:r w:rsidRPr="00171FF7">
        <w:tab/>
        <w:t>The Kirby Institute. Bloodborne viral and sexually transmissible infections in Aboriginal and Torres Strait Islander people: annual surveillance report 2017. Sydney: The Kirby Institute for infection and immunity in society; 2017.</w:t>
      </w:r>
    </w:p>
    <w:p w:rsidR="00171FF7" w:rsidRPr="00171FF7" w:rsidRDefault="00171FF7" w:rsidP="00171FF7">
      <w:pPr>
        <w:pStyle w:val="EndNoteBibliography"/>
        <w:spacing w:after="0"/>
      </w:pPr>
      <w:r w:rsidRPr="00171FF7">
        <w:t>26.</w:t>
      </w:r>
      <w:r w:rsidRPr="00171FF7">
        <w:tab/>
        <w:t>Lahra M, Enriquez R, Robert George C. Australian Gonococcal Surveillance Programme Annual Report, 2017. National Neisseria Network, Australia; 2017.</w:t>
      </w:r>
    </w:p>
    <w:p w:rsidR="00171FF7" w:rsidRPr="00171FF7" w:rsidRDefault="00171FF7" w:rsidP="00171FF7">
      <w:pPr>
        <w:pStyle w:val="EndNoteBibliography"/>
        <w:spacing w:after="0"/>
      </w:pPr>
      <w:r w:rsidRPr="00171FF7">
        <w:t>27.</w:t>
      </w:r>
      <w:r w:rsidRPr="00171FF7">
        <w:tab/>
        <w:t>Buot M, Docena J, Ratemo B, Bittner M, Burlew J, Nuritdinov A, et al. Beyond race and place: distal sociological determinants of HIV disparities. PLoS One. 2014;9(4):e91711.</w:t>
      </w:r>
    </w:p>
    <w:p w:rsidR="00171FF7" w:rsidRPr="00171FF7" w:rsidRDefault="00171FF7" w:rsidP="00171FF7">
      <w:pPr>
        <w:pStyle w:val="EndNoteBibliography"/>
        <w:spacing w:after="0"/>
      </w:pPr>
      <w:r w:rsidRPr="00171FF7">
        <w:t>28.</w:t>
      </w:r>
      <w:r w:rsidRPr="00171FF7">
        <w:tab/>
        <w:t>Gale M, Hayden A, Truman G, Varma R, Forssman B, MacIntyre C. Demographic and geographical risk factors for gonorrhoea and chlamydia in greater Western Sydney, 2003-2013. CDI. 2017;41(2):E134-41.</w:t>
      </w:r>
    </w:p>
    <w:p w:rsidR="00171FF7" w:rsidRPr="00171FF7" w:rsidRDefault="00171FF7" w:rsidP="00171FF7">
      <w:pPr>
        <w:pStyle w:val="EndNoteBibliography"/>
        <w:spacing w:after="0"/>
      </w:pPr>
      <w:r w:rsidRPr="00171FF7">
        <w:t>29.</w:t>
      </w:r>
      <w:r w:rsidRPr="00171FF7">
        <w:tab/>
        <w:t>Koblin B, Husnik M, Colfax G, Huang Y, Madison M, Mayer K, et al. Risk factors for HIV infection among men who have sex with men. AIDS. 2006;20(5):731-9.</w:t>
      </w:r>
    </w:p>
    <w:p w:rsidR="00171FF7" w:rsidRPr="00171FF7" w:rsidRDefault="00171FF7" w:rsidP="00171FF7">
      <w:pPr>
        <w:pStyle w:val="EndNoteBibliography"/>
        <w:spacing w:after="0"/>
      </w:pPr>
      <w:r w:rsidRPr="00171FF7">
        <w:lastRenderedPageBreak/>
        <w:t>30.</w:t>
      </w:r>
      <w:r w:rsidRPr="00171FF7">
        <w:tab/>
        <w:t xml:space="preserve">European Centre for Disease Prevention and Control. Rapid Risk Assessment: Extensively drug-resistant (XDR) </w:t>
      </w:r>
      <w:r w:rsidRPr="00171FF7">
        <w:rPr>
          <w:i/>
        </w:rPr>
        <w:t>Neisseria gonorrhoeae</w:t>
      </w:r>
      <w:r w:rsidRPr="00171FF7">
        <w:t xml:space="preserve"> in the United Kingdom and Australia. Stockholm: ECDC; 2018 7 May 2018.</w:t>
      </w:r>
    </w:p>
    <w:p w:rsidR="00171FF7" w:rsidRPr="00171FF7" w:rsidRDefault="00171FF7" w:rsidP="00171FF7">
      <w:pPr>
        <w:pStyle w:val="EndNoteBibliography"/>
        <w:spacing w:after="0"/>
      </w:pPr>
      <w:r w:rsidRPr="00171FF7">
        <w:t>31.</w:t>
      </w:r>
      <w:r w:rsidRPr="00171FF7">
        <w:tab/>
        <w:t xml:space="preserve">Tapsall J, Ndowa F, Lewis D, Unemo M. Meeting the public health challenge of multidrug- and extensively drug-resistant </w:t>
      </w:r>
      <w:r w:rsidRPr="00171FF7">
        <w:rPr>
          <w:i/>
        </w:rPr>
        <w:t>Neisseria gonorrhoeae</w:t>
      </w:r>
      <w:r w:rsidRPr="00171FF7">
        <w:t>. Expert Rev Anti Infect Ther 2009;7(7):821-34.</w:t>
      </w:r>
    </w:p>
    <w:p w:rsidR="00171FF7" w:rsidRPr="00171FF7" w:rsidRDefault="00171FF7" w:rsidP="00171FF7">
      <w:pPr>
        <w:pStyle w:val="EndNoteBibliography"/>
        <w:spacing w:after="0"/>
      </w:pPr>
      <w:r w:rsidRPr="00171FF7">
        <w:t>32.</w:t>
      </w:r>
      <w:r w:rsidRPr="00171FF7">
        <w:tab/>
        <w:t xml:space="preserve">Stevens K, Zaia A, Tawil S, Bates J, Hicks V, Whiley D, et al. </w:t>
      </w:r>
      <w:r w:rsidRPr="00171FF7">
        <w:rPr>
          <w:i/>
        </w:rPr>
        <w:t>Neisseria gonorrhoeae</w:t>
      </w:r>
      <w:r w:rsidRPr="00171FF7">
        <w:t xml:space="preserve"> isolates with high-level resistance to azithromycin in Australia. J Antimicrob Chemother. 2015;70(4):1267–8.</w:t>
      </w:r>
    </w:p>
    <w:p w:rsidR="00171FF7" w:rsidRPr="00171FF7" w:rsidRDefault="00171FF7" w:rsidP="00171FF7">
      <w:pPr>
        <w:pStyle w:val="EndNoteBibliography"/>
        <w:spacing w:after="0"/>
      </w:pPr>
      <w:r w:rsidRPr="00171FF7">
        <w:t>33.</w:t>
      </w:r>
      <w:r w:rsidRPr="00171FF7">
        <w:tab/>
        <w:t xml:space="preserve">Whiley D, Goire N, Lahra M, Donovan B, Limnios A, Nissen M, et al. The ticking time bomb: escalating antibiotic resistance in </w:t>
      </w:r>
      <w:r w:rsidRPr="00171FF7">
        <w:rPr>
          <w:i/>
        </w:rPr>
        <w:t xml:space="preserve">Neisseria gonorrhoeae </w:t>
      </w:r>
      <w:r w:rsidRPr="00171FF7">
        <w:t>is a public health disaster in waiting. J Antimicrob Chemother. 2012;67(9):2059–61.</w:t>
      </w:r>
    </w:p>
    <w:p w:rsidR="00171FF7" w:rsidRPr="00171FF7" w:rsidRDefault="00171FF7" w:rsidP="00171FF7">
      <w:pPr>
        <w:pStyle w:val="EndNoteBibliography"/>
        <w:spacing w:after="0"/>
      </w:pPr>
      <w:r w:rsidRPr="00171FF7">
        <w:t>34.</w:t>
      </w:r>
      <w:r w:rsidRPr="00171FF7">
        <w:tab/>
        <w:t xml:space="preserve">Whiley D, Lahra M, National Neisseria Network. Review of 2005 Public Health Laboratory Network </w:t>
      </w:r>
      <w:r w:rsidRPr="00171FF7">
        <w:rPr>
          <w:i/>
        </w:rPr>
        <w:t xml:space="preserve">Neisseria gonorrhoeae </w:t>
      </w:r>
      <w:r w:rsidRPr="00171FF7">
        <w:t>nucleic acid amplification tests guidelines. Commun Dis Intell. 2015;39(1):E42–E5.</w:t>
      </w:r>
    </w:p>
    <w:p w:rsidR="00171FF7" w:rsidRPr="00171FF7" w:rsidRDefault="00171FF7" w:rsidP="00171FF7">
      <w:pPr>
        <w:pStyle w:val="EndNoteBibliography"/>
        <w:spacing w:after="0"/>
      </w:pPr>
      <w:r w:rsidRPr="00171FF7">
        <w:t>35.</w:t>
      </w:r>
      <w:r w:rsidRPr="00171FF7">
        <w:tab/>
        <w:t xml:space="preserve">The Australasian Society for HIV Viral Hepatitis and Sexual Health Medicine (ASHM). Australasian Contact Tracing Guidelines 2016 [Available from: </w:t>
      </w:r>
      <w:r w:rsidRPr="00745743">
        <w:t>www.contacttracing.ashm.org.au/conditions/when-contact-tracing-is-recommended/gonorrhoea</w:t>
      </w:r>
      <w:r w:rsidRPr="00171FF7">
        <w:t>.</w:t>
      </w:r>
    </w:p>
    <w:p w:rsidR="00171FF7" w:rsidRPr="00171FF7" w:rsidRDefault="00171FF7" w:rsidP="00171FF7">
      <w:pPr>
        <w:pStyle w:val="EndNoteBibliography"/>
        <w:spacing w:after="0"/>
      </w:pPr>
      <w:r w:rsidRPr="00171FF7">
        <w:t>36.</w:t>
      </w:r>
      <w:r w:rsidRPr="00171FF7">
        <w:tab/>
        <w:t>Callander D, Cox C, Schmidt H, Donovan B. Sex worker health surveillance: a report to the New South Wales Ministry of Health [online]. Sydney: The Kirby Institute; 2016.</w:t>
      </w:r>
    </w:p>
    <w:p w:rsidR="00171FF7" w:rsidRPr="00171FF7" w:rsidRDefault="00171FF7" w:rsidP="00171FF7">
      <w:pPr>
        <w:pStyle w:val="EndNoteBibliography"/>
        <w:spacing w:after="0"/>
      </w:pPr>
      <w:r w:rsidRPr="00171FF7">
        <w:t>37.</w:t>
      </w:r>
      <w:r w:rsidRPr="00171FF7">
        <w:tab/>
        <w:t>Blackledge E, Thng C, McIver R, McNulty A. Rates of advertised condomless sex in the online profiles of private sex workers: a cross sectional study. Sex Health. 2017;15(1):86-8.</w:t>
      </w:r>
    </w:p>
    <w:p w:rsidR="00171FF7" w:rsidRPr="00171FF7" w:rsidRDefault="00171FF7" w:rsidP="00171FF7">
      <w:pPr>
        <w:pStyle w:val="EndNoteBibliography"/>
        <w:spacing w:after="0"/>
      </w:pPr>
      <w:r w:rsidRPr="00171FF7">
        <w:t>38.</w:t>
      </w:r>
      <w:r w:rsidRPr="00171FF7">
        <w:tab/>
        <w:t>Guy R, Ward J, Smith K, Su J, Huang R, Tangey A, et al. The impact of sexually transmissible infection programs in remote Aboriginal communities in Australia: a systematic review. Sex Health. 2012;9:205-12.</w:t>
      </w:r>
    </w:p>
    <w:p w:rsidR="00171FF7" w:rsidRPr="00171FF7" w:rsidRDefault="00171FF7" w:rsidP="00171FF7">
      <w:pPr>
        <w:pStyle w:val="EndNoteBibliography"/>
        <w:spacing w:after="0"/>
      </w:pPr>
      <w:r w:rsidRPr="00171FF7">
        <w:t>39.</w:t>
      </w:r>
      <w:r w:rsidRPr="00171FF7">
        <w:tab/>
        <w:t>Su J, Skov S. An assessment of the effectiveness of the Tiwi Sexual Health Program 2002–2005. Aust N Z J Public Health 2008;32(6):554-8.</w:t>
      </w:r>
    </w:p>
    <w:p w:rsidR="00171FF7" w:rsidRPr="00171FF7" w:rsidRDefault="00171FF7" w:rsidP="00171FF7">
      <w:pPr>
        <w:pStyle w:val="EndNoteBibliography"/>
        <w:spacing w:after="0"/>
      </w:pPr>
      <w:r w:rsidRPr="00171FF7">
        <w:t>40.</w:t>
      </w:r>
      <w:r w:rsidRPr="00171FF7">
        <w:tab/>
        <w:t>Unemo M, Ballard R, Ison C, Lewis D, Ndowa F. Laboratory diagnosis of sexually transmitted infections, including human immunodeficiency virus. Unemo M, editor: World Health Organization: Institutional Repository for Information Sharing; 2013.</w:t>
      </w:r>
    </w:p>
    <w:p w:rsidR="00171FF7" w:rsidRPr="00171FF7" w:rsidRDefault="00171FF7" w:rsidP="00171FF7">
      <w:pPr>
        <w:pStyle w:val="EndNoteBibliography"/>
        <w:spacing w:after="0"/>
      </w:pPr>
      <w:r w:rsidRPr="00171FF7">
        <w:t>41.</w:t>
      </w:r>
      <w:r w:rsidRPr="00171FF7">
        <w:tab/>
        <w:t>Abraha M, Egli-Gany D, Low N. Epidemiological, behavioural, and clinical factors associated with antimicrobial-resistant gonorrhoea: a review. F1000Research 2018;7:400.</w:t>
      </w:r>
    </w:p>
    <w:p w:rsidR="00171FF7" w:rsidRPr="00171FF7" w:rsidRDefault="00171FF7" w:rsidP="00171FF7">
      <w:pPr>
        <w:pStyle w:val="EndNoteBibliography"/>
        <w:spacing w:after="0"/>
      </w:pPr>
      <w:r w:rsidRPr="00171FF7">
        <w:lastRenderedPageBreak/>
        <w:t>42.</w:t>
      </w:r>
      <w:r w:rsidRPr="00171FF7">
        <w:tab/>
        <w:t xml:space="preserve">Wi T, Lahra M, Ndowa F, Bala M, Dillon J-A, Ramon-Pardo P, et al. Antimicrobial resistance in </w:t>
      </w:r>
      <w:r w:rsidRPr="00171FF7">
        <w:rPr>
          <w:i/>
        </w:rPr>
        <w:t>Neisseria gonorrhoeae</w:t>
      </w:r>
      <w:r w:rsidRPr="00171FF7">
        <w:t>: Global surveillance and a call for international collaborative action. PLoS Med. 2017;14(7):e1002344.</w:t>
      </w:r>
    </w:p>
    <w:p w:rsidR="00171FF7" w:rsidRPr="00171FF7" w:rsidRDefault="00171FF7" w:rsidP="00171FF7">
      <w:pPr>
        <w:pStyle w:val="EndNoteBibliography"/>
        <w:spacing w:after="0"/>
      </w:pPr>
      <w:r w:rsidRPr="00171FF7">
        <w:t>43.</w:t>
      </w:r>
      <w:r w:rsidRPr="00171FF7">
        <w:tab/>
        <w:t xml:space="preserve">Poncin T, Fouere S, Braille A, Camelena F, Agsous M, Bebear C, et al. Multidrug-resistant </w:t>
      </w:r>
      <w:r w:rsidRPr="00171FF7">
        <w:rPr>
          <w:i/>
        </w:rPr>
        <w:t>Neisseria gonorrhoeae</w:t>
      </w:r>
      <w:r w:rsidRPr="00171FF7">
        <w:t xml:space="preserve"> failing treatment with ceftriaxone and doxycycline in France, November 2017. Euro Surveill. 2018;23(21).</w:t>
      </w:r>
    </w:p>
    <w:p w:rsidR="00171FF7" w:rsidRPr="00171FF7" w:rsidRDefault="00171FF7" w:rsidP="00171FF7">
      <w:pPr>
        <w:pStyle w:val="EndNoteBibliography"/>
        <w:spacing w:after="0"/>
      </w:pPr>
      <w:r w:rsidRPr="00171FF7">
        <w:t>44.</w:t>
      </w:r>
      <w:r w:rsidRPr="00171FF7">
        <w:tab/>
        <w:t>Read P, Limnios E, McNulty A, Whiley D, Lahra M. One confirmed and one suspected case of pharyngeal gonorrhoea treatment failure following 500mg ceftriaxone in Sydney, Australia. Sex Health. 2013;10(5):460-2.</w:t>
      </w:r>
    </w:p>
    <w:p w:rsidR="00171FF7" w:rsidRPr="00171FF7" w:rsidRDefault="00171FF7" w:rsidP="00171FF7">
      <w:pPr>
        <w:pStyle w:val="EndNoteBibliography"/>
        <w:spacing w:after="0"/>
      </w:pPr>
      <w:r w:rsidRPr="00171FF7">
        <w:t>45.</w:t>
      </w:r>
      <w:r w:rsidRPr="00171FF7">
        <w:tab/>
        <w:t xml:space="preserve">Yahara K, Nakayama S, Shimuta K, Lee K, Morita M, Kawahata T, et al. Genomic surveillance of </w:t>
      </w:r>
      <w:r w:rsidRPr="00171FF7">
        <w:rPr>
          <w:i/>
        </w:rPr>
        <w:t>Neisseria gonorrhoeae</w:t>
      </w:r>
      <w:r w:rsidRPr="00171FF7">
        <w:t xml:space="preserve"> to investigate the distribution and evolution of antimicrobial-resistance determinants and lineages. Microb Genom. 2018;4(8).</w:t>
      </w:r>
    </w:p>
    <w:p w:rsidR="00171FF7" w:rsidRPr="00171FF7" w:rsidRDefault="00171FF7" w:rsidP="00171FF7">
      <w:pPr>
        <w:pStyle w:val="EndNoteBibliography"/>
        <w:spacing w:after="0"/>
      </w:pPr>
      <w:r w:rsidRPr="00171FF7">
        <w:t>46.</w:t>
      </w:r>
      <w:r w:rsidRPr="00171FF7">
        <w:tab/>
        <w:t>Lahra M, Enriquez R, National Neisseria Network. Australian Gonococcal Surveillance Programme annual report, 2015. Commun Dis Intell Q Rep. 2017;41(1):E.</w:t>
      </w:r>
    </w:p>
    <w:p w:rsidR="00171FF7" w:rsidRPr="00171FF7" w:rsidRDefault="00171FF7" w:rsidP="00171FF7">
      <w:pPr>
        <w:pStyle w:val="EndNoteBibliography"/>
        <w:spacing w:after="0"/>
      </w:pPr>
      <w:r w:rsidRPr="00171FF7">
        <w:t>47.</w:t>
      </w:r>
      <w:r w:rsidRPr="00171FF7">
        <w:tab/>
        <w:t xml:space="preserve">Whiley D, Kundu R, Jennison A, Buckley C, Limnios A, Hogan T, et al. Azithromycin-resistant </w:t>
      </w:r>
      <w:r w:rsidRPr="00171FF7">
        <w:rPr>
          <w:i/>
        </w:rPr>
        <w:t>Neisseria gonorrhoeae</w:t>
      </w:r>
      <w:r w:rsidRPr="00171FF7">
        <w:t xml:space="preserve"> spreading amongst men who have sex with men (MSM) and heterosexuals in New South Wales, Australia, 2017. J Antimicrob Chemother 2018;73(5):1242-6.</w:t>
      </w:r>
    </w:p>
    <w:p w:rsidR="00171FF7" w:rsidRPr="00171FF7" w:rsidRDefault="00171FF7" w:rsidP="00171FF7">
      <w:pPr>
        <w:pStyle w:val="EndNoteBibliography"/>
        <w:spacing w:after="0"/>
      </w:pPr>
      <w:r w:rsidRPr="00171FF7">
        <w:t>48.</w:t>
      </w:r>
      <w:r w:rsidRPr="00171FF7">
        <w:tab/>
        <w:t xml:space="preserve">Lahra M, Ryder N, Whiley D. A new multidrug-resistant strain of </w:t>
      </w:r>
      <w:r w:rsidRPr="00171FF7">
        <w:rPr>
          <w:i/>
        </w:rPr>
        <w:t>Neisseria gonorrhoeae</w:t>
      </w:r>
      <w:r w:rsidRPr="00171FF7">
        <w:t xml:space="preserve"> in Australia. N Engl J Med 2014;371(19):1850-1.</w:t>
      </w:r>
    </w:p>
    <w:p w:rsidR="00171FF7" w:rsidRPr="00171FF7" w:rsidRDefault="00171FF7" w:rsidP="00171FF7">
      <w:pPr>
        <w:pStyle w:val="EndNoteBibliography"/>
        <w:spacing w:after="0"/>
      </w:pPr>
      <w:r w:rsidRPr="00171FF7">
        <w:t>49.</w:t>
      </w:r>
      <w:r w:rsidRPr="00171FF7">
        <w:tab/>
        <w:t xml:space="preserve">Suwayyid BA, Coombs G, Speers D, Pearson J, Wise M, Kahler C. Genomic epidemiology and population structure of </w:t>
      </w:r>
      <w:r w:rsidRPr="00171FF7">
        <w:rPr>
          <w:i/>
        </w:rPr>
        <w:t>Neisseria gonorrhoeae</w:t>
      </w:r>
      <w:r w:rsidRPr="00171FF7">
        <w:t xml:space="preserve"> from remote highly endemic Western Australian populations. BMC Genomics. 2018;19(1):165.</w:t>
      </w:r>
    </w:p>
    <w:p w:rsidR="00171FF7" w:rsidRPr="00171FF7" w:rsidRDefault="00171FF7" w:rsidP="00171FF7">
      <w:pPr>
        <w:pStyle w:val="EndNoteBibliography"/>
        <w:spacing w:after="0"/>
      </w:pPr>
      <w:r w:rsidRPr="00171FF7">
        <w:t>50.</w:t>
      </w:r>
      <w:r w:rsidRPr="00171FF7">
        <w:tab/>
        <w:t>Remote Primary Health Care Manuals. CARPA Standard Treatment Manual - A clinical manual for primary health care practioners in remote and Indigenous health services in central and northern Australia. [</w:t>
      </w:r>
      <w:r w:rsidRPr="00745743">
        <w:t>docs.remotephcmanuals.com.au/review/a/20318?group=manuals2017-manuals</w:t>
      </w:r>
      <w:r w:rsidRPr="00171FF7">
        <w:t>]. 7 ed. Alice Springs, NT: Centre for Remote Health; 2017.</w:t>
      </w:r>
    </w:p>
    <w:p w:rsidR="00171FF7" w:rsidRPr="00171FF7" w:rsidRDefault="00171FF7" w:rsidP="00171FF7">
      <w:pPr>
        <w:pStyle w:val="EndNoteBibliography"/>
        <w:spacing w:after="0"/>
      </w:pPr>
      <w:r w:rsidRPr="00171FF7">
        <w:t>51.</w:t>
      </w:r>
      <w:r w:rsidRPr="00171FF7">
        <w:tab/>
        <w:t>WHO Essential Medicines and Health Products. Global priority list of antibiotic-resistant bacteria to guide research, discovery, and development of new antibiotics. Geneva: World Health Organization; 2017.</w:t>
      </w:r>
    </w:p>
    <w:p w:rsidR="00171FF7" w:rsidRPr="00171FF7" w:rsidRDefault="00171FF7" w:rsidP="00171FF7">
      <w:pPr>
        <w:pStyle w:val="EndNoteBibliography"/>
        <w:spacing w:after="0"/>
      </w:pPr>
      <w:r w:rsidRPr="00171FF7">
        <w:t>52.</w:t>
      </w:r>
      <w:r w:rsidRPr="00171FF7">
        <w:tab/>
        <w:t xml:space="preserve">Public Health England. Update on investigation of UK case of </w:t>
      </w:r>
      <w:r w:rsidRPr="00171FF7">
        <w:rPr>
          <w:i/>
        </w:rPr>
        <w:t>Neisseria gonorrhoeae</w:t>
      </w:r>
      <w:r w:rsidRPr="00171FF7">
        <w:t xml:space="preserve"> with high-level resistance to azithromycin and resistance to ceftriaxone acquired abroad, Health Protec</w:t>
      </w:r>
      <w:r w:rsidR="0014538A">
        <w:t>tion Report. 2018.  Contract No</w:t>
      </w:r>
      <w:r w:rsidRPr="00171FF7">
        <w:t>: 14.</w:t>
      </w:r>
    </w:p>
    <w:p w:rsidR="00171FF7" w:rsidRPr="00171FF7" w:rsidRDefault="00171FF7" w:rsidP="00171FF7">
      <w:pPr>
        <w:pStyle w:val="EndNoteBibliography"/>
      </w:pPr>
      <w:r w:rsidRPr="00171FF7">
        <w:lastRenderedPageBreak/>
        <w:t>53.</w:t>
      </w:r>
      <w:r w:rsidRPr="00171FF7">
        <w:tab/>
        <w:t>Victoria H. Health Alert AL180007 - Multi-drug resistant gonorrhoea detected in Australia (www2.health.vic.gov.au/about/news-and-events/healthalerts/multi-drug-resistant-gonorrhoea-detected-in-australia). Victoria; 2018.</w:t>
      </w:r>
    </w:p>
    <w:p w:rsidR="001D471F" w:rsidRDefault="00BD6513">
      <w:pPr>
        <w:autoSpaceDE/>
        <w:autoSpaceDN/>
        <w:adjustRightInd/>
        <w:spacing w:after="0"/>
        <w:ind w:right="0"/>
        <w:rPr>
          <w:rFonts w:cs="Tahoma"/>
          <w:color w:val="000000"/>
          <w:lang w:val="en-US"/>
        </w:rPr>
      </w:pPr>
      <w:r>
        <w:rPr>
          <w:rFonts w:cs="Tahoma"/>
          <w:color w:val="000000"/>
          <w:lang w:val="en-US"/>
        </w:rPr>
        <w:fldChar w:fldCharType="end"/>
      </w:r>
      <w:r w:rsidR="001D471F">
        <w:rPr>
          <w:rFonts w:cs="Tahoma"/>
          <w:color w:val="000000"/>
          <w:lang w:val="en-US"/>
        </w:rPr>
        <w:br w:type="page"/>
      </w:r>
    </w:p>
    <w:p w:rsidR="00BD6513" w:rsidRDefault="00BD6513">
      <w:pPr>
        <w:autoSpaceDE/>
        <w:autoSpaceDN/>
        <w:adjustRightInd/>
        <w:spacing w:after="0"/>
        <w:ind w:right="0"/>
        <w:rPr>
          <w:rFonts w:cs="Tahoma"/>
          <w:color w:val="000000"/>
          <w:lang w:val="en-US"/>
        </w:rPr>
      </w:pPr>
    </w:p>
    <w:p w:rsidR="00BD6513" w:rsidRPr="00BD6513" w:rsidRDefault="00BD6513" w:rsidP="00BD6513">
      <w:pPr>
        <w:pStyle w:val="Heading1"/>
      </w:pPr>
      <w:bookmarkStart w:id="51" w:name="AppxA"/>
      <w:bookmarkStart w:id="52" w:name="_Toc8202652"/>
      <w:r w:rsidRPr="00BD6513">
        <w:t>Appendix A</w:t>
      </w:r>
      <w:bookmarkEnd w:id="51"/>
      <w:r w:rsidR="00291533">
        <w:t>: Disease f</w:t>
      </w:r>
      <w:r w:rsidR="00187913">
        <w:t>act</w:t>
      </w:r>
      <w:r w:rsidRPr="00BD6513">
        <w:t>sheet</w:t>
      </w:r>
      <w:bookmarkEnd w:id="52"/>
    </w:p>
    <w:p w:rsidR="00BD6513" w:rsidRPr="00BD6513" w:rsidRDefault="00BD6513" w:rsidP="00BD6513">
      <w:pPr>
        <w:rPr>
          <w:b/>
          <w:lang w:val="en-US"/>
        </w:rPr>
      </w:pPr>
      <w:r w:rsidRPr="00BD6513">
        <w:rPr>
          <w:b/>
          <w:lang w:val="en-US"/>
        </w:rPr>
        <w:t xml:space="preserve">What is </w:t>
      </w:r>
      <w:r w:rsidR="00670C79" w:rsidRPr="00670C79">
        <w:rPr>
          <w:b/>
          <w:lang w:val="en-US"/>
        </w:rPr>
        <w:t>gonococcal infection</w:t>
      </w:r>
      <w:r w:rsidRPr="00BD6513">
        <w:rPr>
          <w:b/>
          <w:lang w:val="en-US"/>
        </w:rPr>
        <w:t>?</w:t>
      </w:r>
    </w:p>
    <w:p w:rsidR="00BD6513" w:rsidRPr="00BD6513" w:rsidRDefault="00EB45BB" w:rsidP="00BD6513">
      <w:pPr>
        <w:autoSpaceDE/>
        <w:autoSpaceDN/>
        <w:adjustRightInd/>
        <w:spacing w:after="0"/>
        <w:ind w:right="0"/>
        <w:rPr>
          <w:rFonts w:cs="Tahoma"/>
          <w:color w:val="000000"/>
          <w:lang w:val="en-US"/>
        </w:rPr>
      </w:pPr>
      <w:r>
        <w:rPr>
          <w:rFonts w:cs="Tahoma"/>
          <w:color w:val="000000"/>
          <w:lang w:val="en-US"/>
        </w:rPr>
        <w:t>G</w:t>
      </w:r>
      <w:r w:rsidR="00670C79" w:rsidRPr="00670C79">
        <w:rPr>
          <w:rFonts w:cs="Tahoma"/>
          <w:color w:val="000000"/>
          <w:lang w:val="en-US"/>
        </w:rPr>
        <w:t>onococcal infection</w:t>
      </w:r>
      <w:r w:rsidR="00BD6513" w:rsidRPr="00BD6513">
        <w:rPr>
          <w:rFonts w:cs="Tahoma"/>
          <w:color w:val="000000"/>
          <w:lang w:val="en-US"/>
        </w:rPr>
        <w:t xml:space="preserve"> is a sexually transmissible infection (STI) that can infect both men and women. It is caused by the bacterium </w:t>
      </w:r>
      <w:r w:rsidR="00BD6513" w:rsidRPr="00AE57B0">
        <w:rPr>
          <w:rFonts w:cs="Tahoma"/>
          <w:i/>
          <w:color w:val="000000"/>
          <w:lang w:val="en-US"/>
        </w:rPr>
        <w:t>Neisseria gonorrhoeae</w:t>
      </w:r>
      <w:r w:rsidR="00BD6513" w:rsidRPr="00BD6513">
        <w:rPr>
          <w:rFonts w:cs="Tahoma"/>
          <w:color w:val="000000"/>
          <w:lang w:val="en-US"/>
        </w:rPr>
        <w:t xml:space="preserve">. It can infect the throat, </w:t>
      </w:r>
      <w:r w:rsidR="00C84F6B">
        <w:rPr>
          <w:rFonts w:cs="Tahoma"/>
          <w:color w:val="000000"/>
          <w:lang w:val="en-US"/>
        </w:rPr>
        <w:t>rectum</w:t>
      </w:r>
      <w:r w:rsidR="00BD6513" w:rsidRPr="00BD6513">
        <w:rPr>
          <w:rFonts w:cs="Tahoma"/>
          <w:color w:val="000000"/>
          <w:lang w:val="en-US"/>
        </w:rPr>
        <w:t>, urethra</w:t>
      </w:r>
      <w:r w:rsidR="00AE57B0">
        <w:rPr>
          <w:rFonts w:cs="Tahoma"/>
          <w:color w:val="000000"/>
          <w:lang w:val="en-US"/>
        </w:rPr>
        <w:t xml:space="preserve"> (urine passage)</w:t>
      </w:r>
      <w:r w:rsidR="00BD6513" w:rsidRPr="00BD6513">
        <w:rPr>
          <w:rFonts w:cs="Tahoma"/>
          <w:color w:val="000000"/>
          <w:lang w:val="en-US"/>
        </w:rPr>
        <w:t>, cervix</w:t>
      </w:r>
      <w:r w:rsidR="00AE57B0">
        <w:rPr>
          <w:rFonts w:cs="Tahoma"/>
          <w:color w:val="000000"/>
          <w:lang w:val="en-US"/>
        </w:rPr>
        <w:t xml:space="preserve"> (neck of womb)</w:t>
      </w:r>
      <w:r w:rsidR="00BD6513" w:rsidRPr="00BD6513">
        <w:rPr>
          <w:rFonts w:cs="Tahoma"/>
          <w:color w:val="000000"/>
          <w:lang w:val="en-US"/>
        </w:rPr>
        <w:t xml:space="preserve"> and eyes. </w:t>
      </w:r>
      <w:r w:rsidR="00AE57B0">
        <w:rPr>
          <w:rFonts w:cs="Tahoma"/>
          <w:color w:val="000000"/>
          <w:lang w:val="en-US"/>
        </w:rPr>
        <w:t xml:space="preserve"> </w:t>
      </w:r>
      <w:r w:rsidR="00AE57B0" w:rsidRPr="00AE57B0">
        <w:rPr>
          <w:rFonts w:cs="Tahoma"/>
          <w:color w:val="000000"/>
          <w:lang w:val="en-US"/>
        </w:rPr>
        <w:t xml:space="preserve">If left untreated, </w:t>
      </w:r>
      <w:r w:rsidR="00670C79" w:rsidRPr="00670C79">
        <w:rPr>
          <w:rFonts w:cs="Tahoma"/>
          <w:color w:val="000000"/>
          <w:lang w:val="en-US"/>
        </w:rPr>
        <w:t>gonococcal infection</w:t>
      </w:r>
      <w:r w:rsidR="00AE57B0" w:rsidRPr="00AE57B0">
        <w:rPr>
          <w:rFonts w:cs="Tahoma"/>
          <w:color w:val="000000"/>
          <w:lang w:val="en-US"/>
        </w:rPr>
        <w:t xml:space="preserve"> can cause serious health problems including infections of the skin, joints and the covering of the brain (meningitis). Untreated </w:t>
      </w:r>
      <w:r w:rsidR="00670C79" w:rsidRPr="00670C79">
        <w:rPr>
          <w:rFonts w:cs="Tahoma"/>
          <w:color w:val="000000"/>
          <w:lang w:val="en-US"/>
        </w:rPr>
        <w:t>gonococcal infection</w:t>
      </w:r>
      <w:r w:rsidR="00AE57B0" w:rsidRPr="00AE57B0">
        <w:rPr>
          <w:rFonts w:cs="Tahoma"/>
          <w:color w:val="000000"/>
          <w:lang w:val="en-US"/>
        </w:rPr>
        <w:t xml:space="preserve"> in women can lead to a long-lasting infection of the womb and tubes called pelvic inflammatory disease (PID) and this can cause infertility (inability to get pregnant).</w:t>
      </w:r>
    </w:p>
    <w:p w:rsidR="005A63CC" w:rsidRDefault="005A63CC"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5A63CC">
        <w:rPr>
          <w:rFonts w:cs="Tahoma"/>
          <w:b/>
          <w:color w:val="000000"/>
          <w:lang w:val="en-US"/>
        </w:rPr>
        <w:t>How is it spread?</w:t>
      </w:r>
    </w:p>
    <w:p w:rsidR="005A63CC" w:rsidRPr="005A63CC" w:rsidRDefault="005A63CC" w:rsidP="00BD6513">
      <w:pPr>
        <w:autoSpaceDE/>
        <w:autoSpaceDN/>
        <w:adjustRightInd/>
        <w:spacing w:after="0"/>
        <w:ind w:right="0"/>
        <w:rPr>
          <w:rFonts w:cs="Tahoma"/>
          <w:b/>
          <w:color w:val="000000"/>
          <w:lang w:val="en-US"/>
        </w:rPr>
      </w:pPr>
    </w:p>
    <w:p w:rsidR="00BD6513" w:rsidRPr="00BD6513" w:rsidRDefault="00670C79" w:rsidP="00BD6513">
      <w:pPr>
        <w:autoSpaceDE/>
        <w:autoSpaceDN/>
        <w:adjustRightInd/>
        <w:spacing w:after="0"/>
        <w:ind w:right="0"/>
        <w:rPr>
          <w:rFonts w:cs="Tahoma"/>
          <w:color w:val="000000"/>
          <w:lang w:val="en-US"/>
        </w:rPr>
      </w:pPr>
      <w:r>
        <w:rPr>
          <w:rFonts w:cs="Tahoma"/>
          <w:color w:val="000000"/>
          <w:lang w:val="en-US"/>
        </w:rPr>
        <w:t>G</w:t>
      </w:r>
      <w:r w:rsidRPr="00670C79">
        <w:rPr>
          <w:rFonts w:cs="Tahoma"/>
          <w:color w:val="000000"/>
          <w:lang w:val="en-US"/>
        </w:rPr>
        <w:t>onococcal infection</w:t>
      </w:r>
      <w:r w:rsidR="00BD6513" w:rsidRPr="00BD6513">
        <w:rPr>
          <w:rFonts w:cs="Tahoma"/>
          <w:color w:val="000000"/>
          <w:lang w:val="en-US"/>
        </w:rPr>
        <w:t xml:space="preserve"> is spread by having unprotected sexual contact with an infected person. A pregnant woman with </w:t>
      </w:r>
      <w:r w:rsidRPr="00670C79">
        <w:rPr>
          <w:rFonts w:cs="Tahoma"/>
          <w:color w:val="000000"/>
          <w:lang w:val="en-US"/>
        </w:rPr>
        <w:t>gonococcal infection</w:t>
      </w:r>
      <w:r w:rsidR="00BD6513" w:rsidRPr="00BD6513">
        <w:rPr>
          <w:rFonts w:cs="Tahoma"/>
          <w:color w:val="000000"/>
          <w:lang w:val="en-US"/>
        </w:rPr>
        <w:t xml:space="preserve"> can give the infection to her child during</w:t>
      </w:r>
      <w:r w:rsidR="008A72CC">
        <w:rPr>
          <w:rFonts w:cs="Tahoma"/>
          <w:color w:val="000000"/>
          <w:lang w:val="en-US"/>
        </w:rPr>
        <w:t xml:space="preserve"> vaginal</w:t>
      </w:r>
      <w:r w:rsidR="00BD6513" w:rsidRPr="00BD6513">
        <w:rPr>
          <w:rFonts w:cs="Tahoma"/>
          <w:color w:val="000000"/>
          <w:lang w:val="en-US"/>
        </w:rPr>
        <w:t xml:space="preserve"> childbirth.</w:t>
      </w:r>
    </w:p>
    <w:p w:rsidR="005A63CC" w:rsidRDefault="005A63CC"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What are the signs and symptoms?</w:t>
      </w:r>
    </w:p>
    <w:p w:rsidR="005A63CC" w:rsidRDefault="005A63CC" w:rsidP="00BD6513">
      <w:pPr>
        <w:autoSpaceDE/>
        <w:autoSpaceDN/>
        <w:adjustRightInd/>
        <w:spacing w:after="0"/>
        <w:ind w:right="0"/>
        <w:rPr>
          <w:rFonts w:cs="Tahoma"/>
          <w:color w:val="000000"/>
          <w:lang w:val="en-US"/>
        </w:rPr>
      </w:pPr>
    </w:p>
    <w:p w:rsidR="00BD6513" w:rsidRPr="00BD6513" w:rsidRDefault="00BD6513" w:rsidP="00080084">
      <w:pPr>
        <w:autoSpaceDE/>
        <w:autoSpaceDN/>
        <w:adjustRightInd/>
        <w:spacing w:after="0"/>
        <w:ind w:right="0"/>
        <w:rPr>
          <w:rFonts w:cs="Tahoma"/>
          <w:color w:val="000000"/>
          <w:lang w:val="en-US"/>
        </w:rPr>
      </w:pPr>
      <w:r w:rsidRPr="00BD6513">
        <w:rPr>
          <w:rFonts w:cs="Tahoma"/>
          <w:color w:val="000000"/>
          <w:lang w:val="en-US"/>
        </w:rPr>
        <w:t xml:space="preserve">The symptoms of </w:t>
      </w:r>
      <w:r w:rsidR="00670C79" w:rsidRPr="00670C79">
        <w:rPr>
          <w:rFonts w:cs="Tahoma"/>
          <w:color w:val="000000"/>
          <w:lang w:val="en-US"/>
        </w:rPr>
        <w:t>gonococcal infection</w:t>
      </w:r>
      <w:r w:rsidRPr="00BD6513">
        <w:rPr>
          <w:rFonts w:cs="Tahoma"/>
          <w:color w:val="000000"/>
          <w:lang w:val="en-US"/>
        </w:rPr>
        <w:t xml:space="preserve"> depend on the site of infection. In men, symptoms appear usually within 1-3 days. It commonly infects the urethra in men. Most women with gonococcal infection have no symptoms. When symptoms do appear in women, they are usually mild and develop within 10 days. The infection can be mistaken for bladder or vaginal infection.</w:t>
      </w:r>
    </w:p>
    <w:p w:rsidR="005A63CC" w:rsidRDefault="005A63CC" w:rsidP="00BD6513">
      <w:pPr>
        <w:autoSpaceDE/>
        <w:autoSpaceDN/>
        <w:adjustRightInd/>
        <w:spacing w:after="0"/>
        <w:ind w:right="0"/>
        <w:rPr>
          <w:rFonts w:cs="Tahoma"/>
          <w:color w:val="000000"/>
          <w:lang w:val="en-US"/>
        </w:rPr>
      </w:pPr>
    </w:p>
    <w:p w:rsidR="00BD6513" w:rsidRPr="00BD6513" w:rsidRDefault="008D1AA3" w:rsidP="00BD6513">
      <w:pPr>
        <w:autoSpaceDE/>
        <w:autoSpaceDN/>
        <w:adjustRightInd/>
        <w:spacing w:after="0"/>
        <w:ind w:right="0"/>
        <w:rPr>
          <w:rFonts w:cs="Tahoma"/>
          <w:color w:val="000000"/>
          <w:lang w:val="en-US"/>
        </w:rPr>
      </w:pPr>
      <w:r>
        <w:rPr>
          <w:rFonts w:cs="Tahoma"/>
          <w:color w:val="000000"/>
          <w:lang w:val="en-US"/>
        </w:rPr>
        <w:t>G</w:t>
      </w:r>
      <w:r w:rsidRPr="008D1AA3">
        <w:rPr>
          <w:rFonts w:cs="Tahoma"/>
          <w:color w:val="000000"/>
          <w:lang w:val="en-US"/>
        </w:rPr>
        <w:t>onococcal infection</w:t>
      </w:r>
      <w:r w:rsidR="00BD6513" w:rsidRPr="00BD6513">
        <w:rPr>
          <w:rFonts w:cs="Tahoma"/>
          <w:color w:val="000000"/>
          <w:lang w:val="en-US"/>
        </w:rPr>
        <w:t xml:space="preserve"> of the throat and </w:t>
      </w:r>
      <w:r w:rsidR="005E0894">
        <w:rPr>
          <w:rFonts w:cs="Tahoma"/>
          <w:color w:val="000000"/>
          <w:lang w:val="en-US"/>
        </w:rPr>
        <w:t>rectum</w:t>
      </w:r>
      <w:r w:rsidR="00BD6513" w:rsidRPr="00BD6513">
        <w:rPr>
          <w:rFonts w:cs="Tahoma"/>
          <w:color w:val="000000"/>
          <w:lang w:val="en-US"/>
        </w:rPr>
        <w:t xml:space="preserve"> usually h</w:t>
      </w:r>
      <w:r w:rsidR="005E0894">
        <w:rPr>
          <w:rFonts w:cs="Tahoma"/>
          <w:color w:val="000000"/>
          <w:lang w:val="en-US"/>
        </w:rPr>
        <w:t>as</w:t>
      </w:r>
      <w:r w:rsidR="00BD6513" w:rsidRPr="00BD6513">
        <w:rPr>
          <w:rFonts w:cs="Tahoma"/>
          <w:color w:val="000000"/>
          <w:lang w:val="en-US"/>
        </w:rPr>
        <w:t xml:space="preserve"> no symptoms.</w:t>
      </w:r>
    </w:p>
    <w:p w:rsidR="005A63CC" w:rsidRDefault="005A63CC"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Men – infections of the urethra</w:t>
      </w:r>
    </w:p>
    <w:p w:rsidR="005A63CC" w:rsidRDefault="005A63CC"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Symptoms in men can includ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 xml:space="preserve">A white, yellow or green discharge from the penis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A burning sensation while urinating</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Painful and/or swollen testicle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Anal discharge and discomfort</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lastRenderedPageBreak/>
        <w:t>•</w:t>
      </w:r>
      <w:r w:rsidRPr="00BD6513">
        <w:rPr>
          <w:rFonts w:cs="Tahoma"/>
          <w:color w:val="000000"/>
          <w:lang w:val="en-US"/>
        </w:rPr>
        <w:tab/>
        <w:t>Sore, dry throat.</w:t>
      </w:r>
    </w:p>
    <w:p w:rsidR="00BD6513" w:rsidRPr="00BD6513" w:rsidRDefault="00BD6513"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Women – infections of the cervix</w:t>
      </w:r>
    </w:p>
    <w:p w:rsidR="00BD6513" w:rsidRPr="00BD6513" w:rsidRDefault="00BD6513" w:rsidP="00BD6513">
      <w:pPr>
        <w:autoSpaceDE/>
        <w:autoSpaceDN/>
        <w:adjustRightInd/>
        <w:spacing w:after="0"/>
        <w:ind w:right="0"/>
        <w:rPr>
          <w:rFonts w:cs="Tahoma"/>
          <w:color w:val="000000"/>
          <w:lang w:val="en-US"/>
        </w:rPr>
      </w:pPr>
    </w:p>
    <w:p w:rsidR="005A63CC"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Most women with gonococcal infection have no symptoms. Symptoms in women can includ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Increased vaginal discharg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Painful or burning sensation when urinating</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Lower abdominal pain.</w:t>
      </w:r>
    </w:p>
    <w:p w:rsidR="00BD6513" w:rsidRPr="00BD6513" w:rsidRDefault="00BD6513"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Who is most at risk?</w:t>
      </w:r>
    </w:p>
    <w:p w:rsidR="005A63CC" w:rsidRDefault="005A63CC"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People particularly at risk include those who have multiple sexual partners, people who have unprotected sex with infected partners or partners with risky sexual behaviour; young people under the age of 25, men who have sex with men (MSM), people with a history of STIs or who are </w:t>
      </w:r>
      <w:r w:rsidR="00826564">
        <w:rPr>
          <w:rFonts w:cs="Tahoma"/>
          <w:color w:val="000000"/>
          <w:lang w:val="en-US"/>
        </w:rPr>
        <w:t xml:space="preserve">human immunodeficiency </w:t>
      </w:r>
      <w:r w:rsidR="00EB45BB">
        <w:rPr>
          <w:rFonts w:cs="Tahoma"/>
          <w:color w:val="000000"/>
          <w:lang w:val="en-US"/>
        </w:rPr>
        <w:t>virus (</w:t>
      </w:r>
      <w:r w:rsidRPr="00BD6513">
        <w:rPr>
          <w:rFonts w:cs="Tahoma"/>
          <w:color w:val="000000"/>
          <w:lang w:val="en-US"/>
        </w:rPr>
        <w:t>HIV</w:t>
      </w:r>
      <w:r w:rsidR="00EB45BB">
        <w:rPr>
          <w:rFonts w:cs="Tahoma"/>
          <w:color w:val="000000"/>
          <w:lang w:val="en-US"/>
        </w:rPr>
        <w:t>)</w:t>
      </w:r>
      <w:r w:rsidRPr="00BD6513">
        <w:rPr>
          <w:rFonts w:cs="Tahoma"/>
          <w:color w:val="000000"/>
          <w:lang w:val="en-US"/>
        </w:rPr>
        <w:t xml:space="preserve"> positive, and sex workers.</w:t>
      </w:r>
    </w:p>
    <w:p w:rsidR="00D617CD" w:rsidRDefault="00D617CD">
      <w:pPr>
        <w:autoSpaceDE/>
        <w:autoSpaceDN/>
        <w:adjustRightInd/>
        <w:spacing w:after="0"/>
        <w:ind w:right="0"/>
        <w:rPr>
          <w:rFonts w:cs="Tahoma"/>
          <w:color w:val="000000"/>
          <w:lang w:val="en-US"/>
        </w:rPr>
      </w:pPr>
      <w:r>
        <w:rPr>
          <w:rFonts w:cs="Tahoma"/>
          <w:color w:val="000000"/>
          <w:lang w:val="en-US"/>
        </w:rPr>
        <w:br w:type="page"/>
      </w:r>
    </w:p>
    <w:p w:rsidR="005A63CC" w:rsidRDefault="005A63CC"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 xml:space="preserve">What happens if </w:t>
      </w:r>
      <w:r w:rsidR="00670C79" w:rsidRPr="00670C79">
        <w:rPr>
          <w:rFonts w:cs="Tahoma"/>
          <w:b/>
          <w:color w:val="000000"/>
          <w:lang w:val="en-US"/>
        </w:rPr>
        <w:t>gonococcal infection</w:t>
      </w:r>
      <w:r w:rsidRPr="005A63CC">
        <w:rPr>
          <w:rFonts w:cs="Tahoma"/>
          <w:b/>
          <w:color w:val="000000"/>
          <w:lang w:val="en-US"/>
        </w:rPr>
        <w:t xml:space="preserve"> is not treated?</w:t>
      </w:r>
    </w:p>
    <w:p w:rsidR="005A63CC" w:rsidRDefault="005A63CC"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While people will eventually clear the infection without treatment, untreated </w:t>
      </w:r>
      <w:r w:rsidR="00670C79" w:rsidRPr="00670C79">
        <w:rPr>
          <w:rFonts w:cs="Tahoma"/>
          <w:color w:val="000000"/>
          <w:lang w:val="en-US"/>
        </w:rPr>
        <w:t>gonococcal infection</w:t>
      </w:r>
      <w:r w:rsidRPr="00BD6513">
        <w:rPr>
          <w:rFonts w:cs="Tahoma"/>
          <w:color w:val="000000"/>
          <w:lang w:val="en-US"/>
        </w:rPr>
        <w:t xml:space="preserve"> can </w:t>
      </w:r>
      <w:r w:rsidR="00612F89">
        <w:rPr>
          <w:rFonts w:cs="Tahoma"/>
          <w:color w:val="000000"/>
          <w:lang w:val="en-US"/>
        </w:rPr>
        <w:t>result in</w:t>
      </w:r>
      <w:r w:rsidR="00612F89" w:rsidRPr="00BD6513">
        <w:rPr>
          <w:rFonts w:cs="Tahoma"/>
          <w:color w:val="000000"/>
          <w:lang w:val="en-US"/>
        </w:rPr>
        <w:t xml:space="preserve"> </w:t>
      </w:r>
      <w:r w:rsidRPr="00BD6513">
        <w:rPr>
          <w:rFonts w:cs="Tahoma"/>
          <w:color w:val="000000"/>
          <w:lang w:val="en-US"/>
        </w:rPr>
        <w:t>serious and permanent health problems in both women and men.</w:t>
      </w:r>
    </w:p>
    <w:p w:rsidR="00080084" w:rsidRPr="00BD6513" w:rsidRDefault="0008008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In women, untreated </w:t>
      </w:r>
      <w:r w:rsidR="00670C79" w:rsidRPr="00670C79">
        <w:rPr>
          <w:rFonts w:cs="Tahoma"/>
          <w:color w:val="000000"/>
          <w:lang w:val="en-US"/>
        </w:rPr>
        <w:t>gonococcal infection</w:t>
      </w:r>
      <w:r w:rsidRPr="00BD6513">
        <w:rPr>
          <w:rFonts w:cs="Tahoma"/>
          <w:color w:val="000000"/>
          <w:lang w:val="en-US"/>
        </w:rPr>
        <w:t xml:space="preserve"> can cause pelvic inflammatory disease (PID). Some of the complications of PID ar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 xml:space="preserve">Ectopic pregnancy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Infertility</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Long-term pelvic/abdominal pain.</w:t>
      </w:r>
    </w:p>
    <w:p w:rsidR="00BD6513" w:rsidRPr="00BD6513" w:rsidRDefault="00BD6513"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How is it diagnosed?</w:t>
      </w:r>
    </w:p>
    <w:p w:rsidR="00BD6513" w:rsidRPr="00BD6513" w:rsidRDefault="00BD6513" w:rsidP="00BD6513">
      <w:pPr>
        <w:autoSpaceDE/>
        <w:autoSpaceDN/>
        <w:adjustRightInd/>
        <w:spacing w:after="0"/>
        <w:ind w:right="0"/>
        <w:rPr>
          <w:rFonts w:cs="Tahoma"/>
          <w:color w:val="000000"/>
          <w:lang w:val="en-US"/>
        </w:rPr>
      </w:pPr>
    </w:p>
    <w:p w:rsidR="00BD6513" w:rsidRPr="00BD6513" w:rsidRDefault="00670C79" w:rsidP="00BD6513">
      <w:pPr>
        <w:autoSpaceDE/>
        <w:autoSpaceDN/>
        <w:adjustRightInd/>
        <w:spacing w:after="0"/>
        <w:ind w:right="0"/>
        <w:rPr>
          <w:rFonts w:cs="Tahoma"/>
          <w:color w:val="000000"/>
          <w:lang w:val="en-US"/>
        </w:rPr>
      </w:pPr>
      <w:r>
        <w:rPr>
          <w:rFonts w:cs="Tahoma"/>
          <w:color w:val="000000"/>
          <w:lang w:val="en-US"/>
        </w:rPr>
        <w:t>G</w:t>
      </w:r>
      <w:r w:rsidRPr="00670C79">
        <w:rPr>
          <w:rFonts w:cs="Tahoma"/>
          <w:color w:val="000000"/>
          <w:lang w:val="en-US"/>
        </w:rPr>
        <w:t>onococcal infection</w:t>
      </w:r>
      <w:r w:rsidR="00BD6513" w:rsidRPr="00BD6513">
        <w:rPr>
          <w:rFonts w:cs="Tahoma"/>
          <w:color w:val="000000"/>
          <w:lang w:val="en-US"/>
        </w:rPr>
        <w:t xml:space="preserve"> can be diagnosed by your doctor or a sexual health clinic. A urine sample can be used to check for infections in the urethra in men and urethra or cervix in women. </w:t>
      </w:r>
      <w:r>
        <w:rPr>
          <w:rFonts w:cs="Tahoma"/>
          <w:color w:val="000000"/>
          <w:lang w:val="en-US"/>
        </w:rPr>
        <w:t>G</w:t>
      </w:r>
      <w:r w:rsidRPr="00670C79">
        <w:rPr>
          <w:rFonts w:cs="Tahoma"/>
          <w:color w:val="000000"/>
          <w:lang w:val="en-US"/>
        </w:rPr>
        <w:t>onococcal infection</w:t>
      </w:r>
      <w:r w:rsidR="00BD6513" w:rsidRPr="00BD6513">
        <w:rPr>
          <w:rFonts w:cs="Tahoma"/>
          <w:color w:val="000000"/>
          <w:lang w:val="en-US"/>
        </w:rPr>
        <w:t xml:space="preserve"> is also diagnosed by taking a swab</w:t>
      </w:r>
      <w:r w:rsidR="00080084">
        <w:rPr>
          <w:rFonts w:cs="Tahoma"/>
          <w:color w:val="000000"/>
          <w:lang w:val="en-US"/>
        </w:rPr>
        <w:t xml:space="preserve"> (using a long cotton bud)</w:t>
      </w:r>
      <w:r w:rsidR="00BD6513" w:rsidRPr="00BD6513">
        <w:rPr>
          <w:rFonts w:cs="Tahoma"/>
          <w:color w:val="000000"/>
          <w:lang w:val="en-US"/>
        </w:rPr>
        <w:t xml:space="preserve"> from any</w:t>
      </w:r>
      <w:r w:rsidR="00080084">
        <w:rPr>
          <w:rFonts w:cs="Tahoma"/>
          <w:color w:val="000000"/>
          <w:lang w:val="en-US"/>
        </w:rPr>
        <w:t xml:space="preserve"> place that may have become infected</w:t>
      </w:r>
      <w:r w:rsidR="00BD6513" w:rsidRPr="00BD6513">
        <w:rPr>
          <w:rFonts w:cs="Tahoma"/>
          <w:color w:val="000000"/>
          <w:lang w:val="en-US"/>
        </w:rPr>
        <w:t>– the cervix, urethra, anus</w:t>
      </w:r>
      <w:r w:rsidR="006C0A16">
        <w:rPr>
          <w:rFonts w:cs="Tahoma"/>
          <w:color w:val="000000"/>
          <w:lang w:val="en-US"/>
        </w:rPr>
        <w:t>,</w:t>
      </w:r>
      <w:r w:rsidR="00BD6513" w:rsidRPr="00BD6513">
        <w:rPr>
          <w:rFonts w:cs="Tahoma"/>
          <w:color w:val="000000"/>
          <w:lang w:val="en-US"/>
        </w:rPr>
        <w:t xml:space="preserve"> </w:t>
      </w:r>
      <w:r w:rsidR="006C0A16" w:rsidRPr="00BD6513">
        <w:rPr>
          <w:rFonts w:cs="Tahoma"/>
          <w:color w:val="000000"/>
          <w:lang w:val="en-US"/>
        </w:rPr>
        <w:t>throat</w:t>
      </w:r>
      <w:r w:rsidR="006C0A16">
        <w:rPr>
          <w:rFonts w:cs="Tahoma"/>
          <w:color w:val="000000"/>
          <w:lang w:val="en-US"/>
        </w:rPr>
        <w:t>,</w:t>
      </w:r>
      <w:r w:rsidR="006C0A16" w:rsidRPr="00BD6513">
        <w:rPr>
          <w:rFonts w:cs="Tahoma"/>
          <w:color w:val="000000"/>
          <w:lang w:val="en-US"/>
        </w:rPr>
        <w:t xml:space="preserve"> </w:t>
      </w:r>
      <w:r w:rsidR="00BD6513" w:rsidRPr="00BD6513">
        <w:rPr>
          <w:rFonts w:cs="Tahoma"/>
          <w:color w:val="000000"/>
          <w:lang w:val="en-US"/>
        </w:rPr>
        <w:t>or</w:t>
      </w:r>
      <w:r w:rsidR="006C0A16">
        <w:rPr>
          <w:rFonts w:cs="Tahoma"/>
          <w:color w:val="000000"/>
          <w:lang w:val="en-US"/>
        </w:rPr>
        <w:t xml:space="preserve"> eyes</w:t>
      </w:r>
      <w:r w:rsidR="00BD6513" w:rsidRPr="00BD6513">
        <w:rPr>
          <w:rFonts w:cs="Tahoma"/>
          <w:color w:val="000000"/>
          <w:lang w:val="en-US"/>
        </w:rPr>
        <w:t xml:space="preserve"> – and having it tested in the laboratory.</w:t>
      </w:r>
    </w:p>
    <w:p w:rsidR="00BD6513" w:rsidRPr="00BD6513" w:rsidRDefault="00BD6513"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How is it treated?</w:t>
      </w:r>
    </w:p>
    <w:p w:rsidR="005A63CC" w:rsidRDefault="005A63CC" w:rsidP="00BD6513">
      <w:pPr>
        <w:autoSpaceDE/>
        <w:autoSpaceDN/>
        <w:adjustRightInd/>
        <w:spacing w:after="0"/>
        <w:ind w:right="0"/>
        <w:rPr>
          <w:rFonts w:cs="Tahoma"/>
          <w:color w:val="000000"/>
          <w:lang w:val="en-US"/>
        </w:rPr>
      </w:pPr>
    </w:p>
    <w:p w:rsidR="00BD6513" w:rsidRPr="00BD6513" w:rsidRDefault="00670C79" w:rsidP="00BD6513">
      <w:pPr>
        <w:autoSpaceDE/>
        <w:autoSpaceDN/>
        <w:adjustRightInd/>
        <w:spacing w:after="0"/>
        <w:ind w:right="0"/>
        <w:rPr>
          <w:rFonts w:cs="Tahoma"/>
          <w:color w:val="000000"/>
          <w:lang w:val="en-US"/>
        </w:rPr>
      </w:pPr>
      <w:r>
        <w:rPr>
          <w:rFonts w:cs="Tahoma"/>
          <w:color w:val="000000"/>
          <w:lang w:val="en-US"/>
        </w:rPr>
        <w:t>G</w:t>
      </w:r>
      <w:r w:rsidRPr="00670C79">
        <w:rPr>
          <w:rFonts w:cs="Tahoma"/>
          <w:color w:val="000000"/>
          <w:lang w:val="en-US"/>
        </w:rPr>
        <w:t>onococcal infection</w:t>
      </w:r>
      <w:r w:rsidR="00BD6513" w:rsidRPr="00BD6513">
        <w:rPr>
          <w:rFonts w:cs="Tahoma"/>
          <w:color w:val="000000"/>
          <w:lang w:val="en-US"/>
        </w:rPr>
        <w:t xml:space="preserve"> can be treated with antibiotics; in most places in Australia this is an injection and tablets. If you are diagnosed with </w:t>
      </w:r>
      <w:r w:rsidRPr="00670C79">
        <w:rPr>
          <w:rFonts w:cs="Tahoma"/>
          <w:color w:val="000000"/>
          <w:lang w:val="en-US"/>
        </w:rPr>
        <w:t>gonococcal infection</w:t>
      </w:r>
      <w:r w:rsidR="00BD6513" w:rsidRPr="00BD6513">
        <w:rPr>
          <w:rFonts w:cs="Tahoma"/>
          <w:color w:val="000000"/>
          <w:lang w:val="en-US"/>
        </w:rPr>
        <w:t>, complete the recommended course of treatment. Antibiotic treatment does not confer immunity to the disease. Reinfection is possible and common</w:t>
      </w:r>
      <w:r w:rsidR="00BD6513" w:rsidRPr="00BD6513" w:rsidDel="00061BF8">
        <w:rPr>
          <w:rFonts w:cs="Tahoma"/>
          <w:color w:val="000000"/>
          <w:lang w:val="en-US"/>
        </w:rPr>
        <w:t>.</w:t>
      </w:r>
    </w:p>
    <w:p w:rsidR="00BD6513" w:rsidRPr="00BD6513" w:rsidRDefault="00BD6513" w:rsidP="00BD6513">
      <w:pPr>
        <w:autoSpaceDE/>
        <w:autoSpaceDN/>
        <w:adjustRightInd/>
        <w:spacing w:after="0"/>
        <w:ind w:right="0"/>
        <w:rPr>
          <w:rFonts w:cs="Tahoma"/>
          <w:color w:val="000000"/>
          <w:lang w:val="en-US"/>
        </w:rPr>
      </w:pPr>
    </w:p>
    <w:p w:rsidR="00061BF8" w:rsidRPr="00061BF8" w:rsidRDefault="00BD6513" w:rsidP="00061BF8">
      <w:pPr>
        <w:autoSpaceDE/>
        <w:autoSpaceDN/>
        <w:adjustRightInd/>
        <w:spacing w:after="0"/>
        <w:ind w:right="0"/>
        <w:rPr>
          <w:rFonts w:cs="Tahoma"/>
          <w:color w:val="000000"/>
          <w:lang w:val="en-US"/>
        </w:rPr>
      </w:pPr>
      <w:r w:rsidRPr="00BD6513">
        <w:rPr>
          <w:rFonts w:cs="Tahoma"/>
          <w:color w:val="000000"/>
          <w:lang w:val="en-US"/>
        </w:rPr>
        <w:t>You should abstain from sexual activity for at least 7 days after completing your treatment.</w:t>
      </w:r>
      <w:r w:rsidR="001F280E">
        <w:rPr>
          <w:rFonts w:cs="Tahoma"/>
          <w:color w:val="000000"/>
          <w:lang w:val="en-US"/>
        </w:rPr>
        <w:t xml:space="preserve"> </w:t>
      </w:r>
      <w:r w:rsidR="00061BF8" w:rsidRPr="00061BF8">
        <w:rPr>
          <w:rFonts w:cs="Tahoma"/>
          <w:color w:val="000000"/>
          <w:lang w:val="en-US"/>
        </w:rPr>
        <w:t xml:space="preserve">If you are treated for </w:t>
      </w:r>
      <w:r w:rsidR="00670C79" w:rsidRPr="00670C79">
        <w:rPr>
          <w:rFonts w:cs="Tahoma"/>
          <w:color w:val="000000"/>
          <w:lang w:val="en-US"/>
        </w:rPr>
        <w:t xml:space="preserve">gonococcal infection </w:t>
      </w:r>
      <w:r w:rsidR="00061BF8" w:rsidRPr="00061BF8">
        <w:rPr>
          <w:rFonts w:cs="Tahoma"/>
          <w:color w:val="000000"/>
          <w:lang w:val="en-US"/>
        </w:rPr>
        <w:t>but your sexual partner is not, you could be re-infected.</w:t>
      </w:r>
    </w:p>
    <w:p w:rsidR="00061BF8" w:rsidRDefault="00061BF8" w:rsidP="00061BF8">
      <w:pPr>
        <w:autoSpaceDE/>
        <w:autoSpaceDN/>
        <w:adjustRightInd/>
        <w:spacing w:after="0"/>
        <w:ind w:right="0"/>
        <w:rPr>
          <w:rFonts w:cs="Tahoma"/>
          <w:color w:val="000000"/>
          <w:lang w:val="en-US"/>
        </w:rPr>
      </w:pPr>
    </w:p>
    <w:p w:rsidR="00BD6513" w:rsidRPr="00BD6513" w:rsidRDefault="00061BF8" w:rsidP="00BD6513">
      <w:pPr>
        <w:autoSpaceDE/>
        <w:autoSpaceDN/>
        <w:adjustRightInd/>
        <w:spacing w:after="0"/>
        <w:ind w:right="0"/>
        <w:rPr>
          <w:rFonts w:cs="Tahoma"/>
          <w:color w:val="000000"/>
          <w:lang w:val="en-US"/>
        </w:rPr>
      </w:pPr>
      <w:r w:rsidRPr="00061BF8">
        <w:rPr>
          <w:rFonts w:cs="Tahoma"/>
          <w:color w:val="000000"/>
          <w:lang w:val="en-US"/>
        </w:rPr>
        <w:t>Do not have sex with partners from the last 2 months until the partners have been tested and treated if necessary.</w:t>
      </w:r>
      <w:r>
        <w:rPr>
          <w:rFonts w:cs="Tahoma"/>
          <w:color w:val="000000"/>
          <w:lang w:val="en-US"/>
        </w:rPr>
        <w:t xml:space="preserve"> </w:t>
      </w:r>
      <w:r w:rsidR="00BD6513" w:rsidRPr="00BD6513">
        <w:rPr>
          <w:rFonts w:cs="Tahoma"/>
          <w:color w:val="000000"/>
          <w:lang w:val="en-US"/>
        </w:rPr>
        <w:t>This is to make sure that your partners are clear of the infection and to prevent them re-infecting you.</w:t>
      </w:r>
    </w:p>
    <w:p w:rsidR="005A63CC" w:rsidRDefault="005A63CC"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lastRenderedPageBreak/>
        <w:t>How is it prevented?</w:t>
      </w:r>
    </w:p>
    <w:p w:rsidR="005A63CC" w:rsidRDefault="005A63CC"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If you are sexually active, you can lower your chances of getting</w:t>
      </w:r>
      <w:r w:rsidR="00ED6ADE">
        <w:rPr>
          <w:rFonts w:cs="Tahoma"/>
          <w:color w:val="000000"/>
          <w:lang w:val="en-US"/>
        </w:rPr>
        <w:t xml:space="preserve"> and transmitting </w:t>
      </w:r>
      <w:r w:rsidR="00670C79" w:rsidRPr="00670C79">
        <w:rPr>
          <w:rFonts w:cs="Tahoma"/>
          <w:color w:val="000000"/>
          <w:lang w:val="en-US"/>
        </w:rPr>
        <w:t>gonococcal infection</w:t>
      </w:r>
      <w:r w:rsidRPr="00BD6513">
        <w:rPr>
          <w:rFonts w:cs="Tahoma"/>
          <w:color w:val="000000"/>
          <w:lang w:val="en-US"/>
        </w:rPr>
        <w:t xml:space="preserve"> by: </w:t>
      </w:r>
    </w:p>
    <w:p w:rsidR="00061BF8" w:rsidRPr="00BD6513" w:rsidRDefault="00061BF8" w:rsidP="00BD6513">
      <w:pPr>
        <w:autoSpaceDE/>
        <w:autoSpaceDN/>
        <w:adjustRightInd/>
        <w:spacing w:after="0"/>
        <w:ind w:right="0"/>
        <w:rPr>
          <w:rFonts w:cs="Tahoma"/>
          <w:color w:val="000000"/>
          <w:lang w:val="en-US"/>
        </w:rPr>
      </w:pPr>
    </w:p>
    <w:p w:rsidR="00BD6513" w:rsidRPr="00BD6513" w:rsidRDefault="00BD6513" w:rsidP="005A63CC">
      <w:pPr>
        <w:autoSpaceDE/>
        <w:autoSpaceDN/>
        <w:adjustRightInd/>
        <w:spacing w:after="0"/>
        <w:ind w:left="720" w:right="0" w:hanging="720"/>
        <w:rPr>
          <w:rFonts w:cs="Tahoma"/>
          <w:color w:val="000000"/>
          <w:lang w:val="en-US"/>
        </w:rPr>
      </w:pPr>
      <w:r w:rsidRPr="00BD6513">
        <w:rPr>
          <w:rFonts w:cs="Tahoma"/>
          <w:color w:val="000000"/>
          <w:lang w:val="en-US"/>
        </w:rPr>
        <w:t>•</w:t>
      </w:r>
      <w:r w:rsidRPr="00BD6513">
        <w:rPr>
          <w:rFonts w:cs="Tahoma"/>
          <w:color w:val="000000"/>
          <w:lang w:val="en-US"/>
        </w:rPr>
        <w:tab/>
        <w:t>Having protected safe sex every time – use a condom. Since the bacteria can survive in the throat, condoms should be used during oral-genital contact as well.</w:t>
      </w:r>
    </w:p>
    <w:p w:rsidR="00BD6513" w:rsidRPr="00BD6513" w:rsidRDefault="00BD6513" w:rsidP="005A63CC">
      <w:pPr>
        <w:autoSpaceDE/>
        <w:autoSpaceDN/>
        <w:adjustRightInd/>
        <w:spacing w:after="0"/>
        <w:ind w:left="720" w:right="0" w:hanging="720"/>
        <w:rPr>
          <w:rFonts w:cs="Tahoma"/>
          <w:color w:val="000000"/>
          <w:lang w:val="en-US"/>
        </w:rPr>
      </w:pPr>
      <w:r w:rsidRPr="00BD6513">
        <w:rPr>
          <w:rFonts w:cs="Tahoma"/>
          <w:color w:val="000000"/>
          <w:lang w:val="en-US"/>
        </w:rPr>
        <w:t>•</w:t>
      </w:r>
      <w:r w:rsidRPr="00BD6513">
        <w:rPr>
          <w:rFonts w:cs="Tahoma"/>
          <w:color w:val="000000"/>
          <w:lang w:val="en-US"/>
        </w:rPr>
        <w:tab/>
        <w:t>Being in a long-term mutually monogamous relationship with a partner who has been tested and has negative STI result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Having regular STI check-ups.</w:t>
      </w:r>
    </w:p>
    <w:p w:rsidR="00BD6513" w:rsidRPr="00BD6513" w:rsidRDefault="00BD6513"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All pregnant </w:t>
      </w:r>
      <w:r w:rsidR="00CA6881" w:rsidRPr="00BD6513">
        <w:rPr>
          <w:rFonts w:cs="Tahoma"/>
          <w:color w:val="000000"/>
          <w:lang w:val="en-US"/>
        </w:rPr>
        <w:t>women</w:t>
      </w:r>
      <w:r w:rsidRPr="00BD6513">
        <w:rPr>
          <w:rFonts w:cs="Tahoma"/>
          <w:color w:val="000000"/>
          <w:lang w:val="en-US"/>
        </w:rPr>
        <w:t xml:space="preserve"> or </w:t>
      </w:r>
      <w:r w:rsidR="00D127AA">
        <w:rPr>
          <w:rFonts w:cs="Tahoma"/>
          <w:color w:val="000000"/>
          <w:lang w:val="en-US"/>
        </w:rPr>
        <w:t xml:space="preserve">those </w:t>
      </w:r>
      <w:r w:rsidRPr="00BD6513">
        <w:rPr>
          <w:rFonts w:cs="Tahoma"/>
          <w:color w:val="000000"/>
          <w:lang w:val="en-US"/>
        </w:rPr>
        <w:t xml:space="preserve">with a risk factor for </w:t>
      </w:r>
      <w:r w:rsidR="00670C79" w:rsidRPr="00670C79">
        <w:rPr>
          <w:rFonts w:cs="Tahoma"/>
          <w:color w:val="000000"/>
          <w:lang w:val="en-US"/>
        </w:rPr>
        <w:t>gonococcal infection</w:t>
      </w:r>
      <w:r w:rsidRPr="00BD6513">
        <w:rPr>
          <w:rFonts w:cs="Tahoma"/>
          <w:color w:val="000000"/>
          <w:lang w:val="en-US"/>
        </w:rPr>
        <w:t xml:space="preserve"> should have a </w:t>
      </w:r>
      <w:r w:rsidR="00670C79" w:rsidRPr="00670C79">
        <w:rPr>
          <w:rFonts w:cs="Tahoma"/>
          <w:color w:val="000000"/>
          <w:lang w:val="en-US"/>
        </w:rPr>
        <w:t>gonococcal infection</w:t>
      </w:r>
      <w:r w:rsidRPr="00BD6513">
        <w:rPr>
          <w:rFonts w:cs="Tahoma"/>
          <w:color w:val="000000"/>
          <w:lang w:val="en-US"/>
        </w:rPr>
        <w:t xml:space="preserve"> test done in the first trimester of the pregnancy or at the first antenatal visit.</w:t>
      </w:r>
      <w:r w:rsidR="00061BF8" w:rsidRPr="00061BF8">
        <w:t xml:space="preserve"> </w:t>
      </w:r>
      <w:r w:rsidR="00061BF8" w:rsidRPr="00061BF8">
        <w:rPr>
          <w:rFonts w:cs="Tahoma"/>
          <w:color w:val="000000"/>
          <w:lang w:val="en-US"/>
        </w:rPr>
        <w:t>Testing should be repeated if indicated by history during the pregnancy.</w:t>
      </w:r>
      <w:r w:rsidR="00061BF8">
        <w:rPr>
          <w:rFonts w:cs="Tahoma"/>
          <w:color w:val="000000"/>
          <w:lang w:val="en-US"/>
        </w:rPr>
        <w:t xml:space="preserve"> </w:t>
      </w:r>
    </w:p>
    <w:p w:rsidR="005A63CC" w:rsidRDefault="005A63CC"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There is no vaccine for </w:t>
      </w:r>
      <w:r w:rsidR="00670C79" w:rsidRPr="00670C79">
        <w:rPr>
          <w:rFonts w:cs="Tahoma"/>
          <w:color w:val="000000"/>
          <w:lang w:val="en-US"/>
        </w:rPr>
        <w:t>gonococcal infection</w:t>
      </w:r>
      <w:r w:rsidRPr="00BD6513">
        <w:rPr>
          <w:rFonts w:cs="Tahoma"/>
          <w:color w:val="000000"/>
          <w:lang w:val="en-US"/>
        </w:rPr>
        <w:t>.</w:t>
      </w:r>
    </w:p>
    <w:p w:rsidR="00D617CD" w:rsidRDefault="00D617CD">
      <w:pPr>
        <w:autoSpaceDE/>
        <w:autoSpaceDN/>
        <w:adjustRightInd/>
        <w:spacing w:after="0"/>
        <w:ind w:right="0"/>
        <w:rPr>
          <w:rFonts w:cs="Tahoma"/>
          <w:color w:val="000000"/>
          <w:lang w:val="en-US"/>
        </w:rPr>
      </w:pPr>
      <w:r>
        <w:rPr>
          <w:rFonts w:cs="Tahoma"/>
          <w:color w:val="000000"/>
          <w:lang w:val="en-US"/>
        </w:rPr>
        <w:br w:type="page"/>
      </w:r>
    </w:p>
    <w:p w:rsidR="005A63CC" w:rsidRDefault="005A63CC"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What are your doctor’s responsibilities?</w:t>
      </w:r>
    </w:p>
    <w:p w:rsidR="005A63CC" w:rsidRDefault="005A63CC"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Your doctor is responsible for:</w:t>
      </w:r>
    </w:p>
    <w:p w:rsidR="005A63CC" w:rsidRPr="00BD6513" w:rsidRDefault="005A63CC" w:rsidP="00BD6513">
      <w:pPr>
        <w:autoSpaceDE/>
        <w:autoSpaceDN/>
        <w:adjustRightInd/>
        <w:spacing w:after="0"/>
        <w:ind w:right="0"/>
        <w:rPr>
          <w:rFonts w:cs="Tahoma"/>
          <w:color w:val="000000"/>
          <w:lang w:val="en-US"/>
        </w:rPr>
      </w:pPr>
    </w:p>
    <w:p w:rsidR="00BD6513" w:rsidRPr="00BD6513" w:rsidRDefault="00BD6513" w:rsidP="005A63CC">
      <w:pPr>
        <w:autoSpaceDE/>
        <w:autoSpaceDN/>
        <w:adjustRightInd/>
        <w:spacing w:after="0"/>
        <w:ind w:left="720" w:right="0" w:hanging="720"/>
        <w:rPr>
          <w:rFonts w:cs="Tahoma"/>
          <w:color w:val="000000"/>
          <w:lang w:val="en-US"/>
        </w:rPr>
      </w:pPr>
      <w:r w:rsidRPr="00BD6513">
        <w:rPr>
          <w:rFonts w:cs="Tahoma"/>
          <w:color w:val="000000"/>
          <w:lang w:val="en-US"/>
        </w:rPr>
        <w:t>•</w:t>
      </w:r>
      <w:r w:rsidRPr="00BD6513">
        <w:rPr>
          <w:rFonts w:cs="Tahoma"/>
          <w:color w:val="000000"/>
          <w:lang w:val="en-US"/>
        </w:rPr>
        <w:tab/>
        <w:t>Providing you with appropriate tests, treatment and information about how to protect yourself from STI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Helping you to ensure that your sexual partners get tested and treated.</w:t>
      </w:r>
    </w:p>
    <w:p w:rsidR="00BD6513" w:rsidRPr="00BD6513" w:rsidRDefault="00BD6513" w:rsidP="00061BF8">
      <w:pPr>
        <w:autoSpaceDE/>
        <w:autoSpaceDN/>
        <w:adjustRightInd/>
        <w:spacing w:after="0"/>
        <w:ind w:left="720" w:right="0" w:hanging="720"/>
        <w:rPr>
          <w:rFonts w:cs="Tahoma"/>
          <w:color w:val="000000"/>
          <w:lang w:val="en-US"/>
        </w:rPr>
      </w:pPr>
      <w:r w:rsidRPr="00BD6513">
        <w:rPr>
          <w:rFonts w:cs="Tahoma"/>
          <w:color w:val="000000"/>
          <w:lang w:val="en-US"/>
        </w:rPr>
        <w:t>•</w:t>
      </w:r>
      <w:r w:rsidRPr="00BD6513">
        <w:rPr>
          <w:rFonts w:cs="Tahoma"/>
          <w:color w:val="000000"/>
          <w:lang w:val="en-US"/>
        </w:rPr>
        <w:tab/>
        <w:t xml:space="preserve">Notifying confirmed cases of </w:t>
      </w:r>
      <w:r w:rsidR="00670C79" w:rsidRPr="00670C79">
        <w:rPr>
          <w:rFonts w:cs="Tahoma"/>
          <w:color w:val="000000"/>
          <w:lang w:val="en-US"/>
        </w:rPr>
        <w:t>gonococcal infection</w:t>
      </w:r>
      <w:r w:rsidRPr="00BD6513">
        <w:rPr>
          <w:rFonts w:cs="Tahoma"/>
          <w:color w:val="000000"/>
          <w:lang w:val="en-US"/>
        </w:rPr>
        <w:t xml:space="preserve"> to the local public health </w:t>
      </w:r>
      <w:r w:rsidR="00D2563D">
        <w:rPr>
          <w:rFonts w:cs="Tahoma"/>
          <w:color w:val="000000"/>
          <w:lang w:val="en-US"/>
        </w:rPr>
        <w:t>unit</w:t>
      </w:r>
      <w:r w:rsidR="00061BF8">
        <w:rPr>
          <w:rFonts w:cs="Tahoma"/>
          <w:color w:val="000000"/>
          <w:lang w:val="en-US"/>
        </w:rPr>
        <w:t xml:space="preserve"> (</w:t>
      </w:r>
      <w:r w:rsidR="00224066">
        <w:rPr>
          <w:rFonts w:cs="Tahoma"/>
          <w:color w:val="000000"/>
          <w:lang w:val="en-US"/>
        </w:rPr>
        <w:t>also</w:t>
      </w:r>
      <w:r w:rsidR="00061BF8">
        <w:rPr>
          <w:rFonts w:cs="Tahoma"/>
          <w:color w:val="000000"/>
          <w:lang w:val="en-US"/>
        </w:rPr>
        <w:t xml:space="preserve"> done by the </w:t>
      </w:r>
      <w:r w:rsidR="00C84F6B">
        <w:rPr>
          <w:rFonts w:cs="Tahoma"/>
          <w:color w:val="000000"/>
          <w:lang w:val="en-US"/>
        </w:rPr>
        <w:t>laboratory</w:t>
      </w:r>
      <w:r w:rsidR="00061BF8">
        <w:rPr>
          <w:rFonts w:cs="Tahoma"/>
          <w:color w:val="000000"/>
          <w:lang w:val="en-US"/>
        </w:rPr>
        <w:t>)</w:t>
      </w:r>
      <w:r w:rsidRPr="00BD6513">
        <w:rPr>
          <w:rFonts w:cs="Tahoma"/>
          <w:color w:val="000000"/>
          <w:lang w:val="en-US"/>
        </w:rPr>
        <w:t>. </w:t>
      </w:r>
    </w:p>
    <w:p w:rsidR="005A63CC" w:rsidRDefault="005A63CC" w:rsidP="00BD6513">
      <w:pPr>
        <w:autoSpaceDE/>
        <w:autoSpaceDN/>
        <w:adjustRightInd/>
        <w:spacing w:after="0"/>
        <w:ind w:right="0"/>
        <w:rPr>
          <w:rFonts w:cs="Tahoma"/>
          <w:color w:val="000000"/>
          <w:lang w:val="en-US"/>
        </w:rPr>
      </w:pPr>
    </w:p>
    <w:p w:rsidR="00BD6513" w:rsidRPr="005A63CC" w:rsidRDefault="00BD6513" w:rsidP="00BD6513">
      <w:pPr>
        <w:autoSpaceDE/>
        <w:autoSpaceDN/>
        <w:adjustRightInd/>
        <w:spacing w:after="0"/>
        <w:ind w:right="0"/>
        <w:rPr>
          <w:rFonts w:cs="Tahoma"/>
          <w:b/>
          <w:color w:val="000000"/>
          <w:lang w:val="en-US"/>
        </w:rPr>
      </w:pPr>
      <w:r w:rsidRPr="005A63CC">
        <w:rPr>
          <w:rFonts w:cs="Tahoma"/>
          <w:b/>
          <w:color w:val="000000"/>
          <w:lang w:val="en-US"/>
        </w:rPr>
        <w:t xml:space="preserve">Where can you find more information about </w:t>
      </w:r>
      <w:r w:rsidR="00670C79" w:rsidRPr="00670C79">
        <w:rPr>
          <w:rFonts w:cs="Tahoma"/>
          <w:b/>
          <w:color w:val="000000"/>
          <w:lang w:val="en-US"/>
        </w:rPr>
        <w:t>gonococcal infection</w:t>
      </w:r>
      <w:r w:rsidRPr="005A63CC">
        <w:rPr>
          <w:rFonts w:cs="Tahoma"/>
          <w:b/>
          <w:color w:val="000000"/>
          <w:lang w:val="en-US"/>
        </w:rPr>
        <w:t>?</w:t>
      </w:r>
    </w:p>
    <w:p w:rsidR="005A63CC" w:rsidRDefault="005A63CC"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Contact your GP, community health clinic, sexual health clinic or Aboriginal and</w:t>
      </w:r>
      <w:r w:rsidR="00EB45BB">
        <w:rPr>
          <w:rFonts w:cs="Tahoma"/>
          <w:color w:val="000000"/>
          <w:lang w:val="en-US"/>
        </w:rPr>
        <w:t xml:space="preserve"> </w:t>
      </w:r>
      <w:r w:rsidRPr="00BD6513">
        <w:rPr>
          <w:rFonts w:cs="Tahoma"/>
          <w:color w:val="000000"/>
          <w:lang w:val="en-US"/>
        </w:rPr>
        <w:t>/</w:t>
      </w:r>
      <w:r w:rsidR="00EB45BB">
        <w:rPr>
          <w:rFonts w:cs="Tahoma"/>
          <w:color w:val="000000"/>
          <w:lang w:val="en-US"/>
        </w:rPr>
        <w:t xml:space="preserve"> </w:t>
      </w:r>
      <w:r w:rsidRPr="00BD6513">
        <w:rPr>
          <w:rFonts w:cs="Tahoma"/>
          <w:color w:val="000000"/>
          <w:lang w:val="en-US"/>
        </w:rPr>
        <w:t>or Torres Strait Islander health worker.</w:t>
      </w:r>
    </w:p>
    <w:p w:rsidR="00061BF8" w:rsidRDefault="00061BF8" w:rsidP="00BD6513">
      <w:pPr>
        <w:autoSpaceDE/>
        <w:autoSpaceDN/>
        <w:adjustRightInd/>
        <w:spacing w:after="0"/>
        <w:ind w:right="0"/>
        <w:rPr>
          <w:rFonts w:cs="Tahoma"/>
          <w:color w:val="000000"/>
          <w:lang w:val="en-US"/>
        </w:rPr>
      </w:pPr>
    </w:p>
    <w:p w:rsidR="00061BF8" w:rsidRDefault="00061BF8">
      <w:pPr>
        <w:autoSpaceDE/>
        <w:autoSpaceDN/>
        <w:adjustRightInd/>
        <w:spacing w:after="0"/>
        <w:ind w:right="0"/>
        <w:rPr>
          <w:rFonts w:cs="Tahoma"/>
          <w:color w:val="000000"/>
          <w:lang w:val="en-US"/>
        </w:rPr>
      </w:pPr>
      <w:r>
        <w:rPr>
          <w:rFonts w:cs="Tahoma"/>
          <w:color w:val="000000"/>
          <w:lang w:val="en-US"/>
        </w:rPr>
        <w:br w:type="page"/>
      </w:r>
    </w:p>
    <w:p w:rsidR="00061BF8" w:rsidRPr="00BD6513" w:rsidRDefault="00061BF8"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w:t>
      </w:r>
    </w:p>
    <w:p w:rsidR="00BD6513" w:rsidRPr="00BD6513" w:rsidRDefault="00BD6513" w:rsidP="00BD6513">
      <w:pPr>
        <w:pStyle w:val="Heading1"/>
      </w:pPr>
      <w:bookmarkStart w:id="53" w:name="AppxB"/>
      <w:bookmarkStart w:id="54" w:name="_Toc8202653"/>
      <w:r w:rsidRPr="00BD6513">
        <w:t>Appendix B</w:t>
      </w:r>
      <w:bookmarkEnd w:id="53"/>
      <w:r w:rsidR="00123B7C">
        <w:t>: Public health unit c</w:t>
      </w:r>
      <w:r w:rsidRPr="00BD6513">
        <w:t>heck list (</w:t>
      </w:r>
      <w:r w:rsidRPr="00863F6C">
        <w:t>where indicated</w:t>
      </w:r>
      <w:r w:rsidRPr="00BD6513">
        <w:t>)</w:t>
      </w:r>
      <w:bookmarkEnd w:id="54"/>
    </w:p>
    <w:p w:rsidR="00BD6513" w:rsidRDefault="00BD6513" w:rsidP="00BD6513">
      <w:pPr>
        <w:autoSpaceDE/>
        <w:autoSpaceDN/>
        <w:adjustRightInd/>
        <w:spacing w:after="0"/>
        <w:ind w:right="0"/>
        <w:rPr>
          <w:rFonts w:cs="Tahoma"/>
          <w:b/>
          <w:color w:val="000000"/>
          <w:lang w:val="en-US"/>
        </w:rPr>
      </w:pPr>
      <w:r w:rsidRPr="00B94240">
        <w:rPr>
          <w:rFonts w:cs="Tahoma"/>
          <w:b/>
          <w:color w:val="000000"/>
          <w:lang w:val="en-US"/>
        </w:rPr>
        <w:t>Confirm case:</w:t>
      </w:r>
    </w:p>
    <w:p w:rsidR="00B94240" w:rsidRPr="00B94240" w:rsidRDefault="00B94240" w:rsidP="00BD6513">
      <w:pPr>
        <w:autoSpaceDE/>
        <w:autoSpaceDN/>
        <w:adjustRightInd/>
        <w:spacing w:after="0"/>
        <w:ind w:right="0"/>
        <w:rPr>
          <w:rFonts w:cs="Tahoma"/>
          <w:b/>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Assess information against case definitio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Enter data into jurisdictional infectious disease notification database.</w:t>
      </w:r>
    </w:p>
    <w:p w:rsidR="00BD6513" w:rsidRPr="00BD6513" w:rsidRDefault="00BD6513"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B94240">
        <w:rPr>
          <w:rFonts w:cs="Tahoma"/>
          <w:b/>
          <w:color w:val="000000"/>
          <w:lang w:val="en-US"/>
        </w:rPr>
        <w:t>Contact the patient and/or the patient’s doctor to:</w:t>
      </w:r>
    </w:p>
    <w:p w:rsidR="00B94240" w:rsidRPr="00B94240" w:rsidRDefault="00B94240" w:rsidP="00BD6513">
      <w:pPr>
        <w:autoSpaceDE/>
        <w:autoSpaceDN/>
        <w:adjustRightInd/>
        <w:spacing w:after="0"/>
        <w:ind w:right="0"/>
        <w:rPr>
          <w:rFonts w:cs="Tahoma"/>
          <w:b/>
          <w:color w:val="000000"/>
          <w:lang w:val="en-US"/>
        </w:rPr>
      </w:pPr>
    </w:p>
    <w:p w:rsidR="005E0894" w:rsidRPr="005E0894" w:rsidRDefault="00BD6513" w:rsidP="005E0894">
      <w:pPr>
        <w:pStyle w:val="ListParagraph"/>
        <w:numPr>
          <w:ilvl w:val="0"/>
          <w:numId w:val="18"/>
        </w:numPr>
        <w:autoSpaceDE/>
        <w:autoSpaceDN/>
        <w:adjustRightInd/>
        <w:spacing w:after="0"/>
        <w:ind w:right="0"/>
        <w:rPr>
          <w:rFonts w:cs="Tahoma"/>
          <w:color w:val="000000"/>
        </w:rPr>
      </w:pPr>
      <w:r w:rsidRPr="005E0894">
        <w:rPr>
          <w:rFonts w:cs="Tahoma"/>
          <w:color w:val="000000"/>
        </w:rPr>
        <w:t>Ensure that the patient is aware of diagnosis</w:t>
      </w:r>
    </w:p>
    <w:p w:rsidR="001315B9" w:rsidRPr="005E0894" w:rsidRDefault="001315B9" w:rsidP="005E0894">
      <w:pPr>
        <w:pStyle w:val="ListParagraph"/>
        <w:numPr>
          <w:ilvl w:val="0"/>
          <w:numId w:val="18"/>
        </w:numPr>
        <w:autoSpaceDE/>
        <w:autoSpaceDN/>
        <w:adjustRightInd/>
        <w:spacing w:after="0"/>
        <w:ind w:right="0"/>
        <w:rPr>
          <w:rFonts w:cs="Tahoma"/>
          <w:color w:val="000000"/>
        </w:rPr>
      </w:pPr>
      <w:r w:rsidRPr="005E0894">
        <w:rPr>
          <w:rFonts w:cs="Tahoma"/>
          <w:color w:val="000000"/>
        </w:rPr>
        <w:t xml:space="preserve">Obtain patient demographic data including </w:t>
      </w:r>
      <w:r w:rsidR="003E097D" w:rsidRPr="005E0894">
        <w:rPr>
          <w:rFonts w:cs="Tahoma"/>
          <w:color w:val="000000"/>
        </w:rPr>
        <w:t>i</w:t>
      </w:r>
      <w:r w:rsidRPr="005E0894">
        <w:rPr>
          <w:rFonts w:cs="Tahoma"/>
          <w:color w:val="000000"/>
        </w:rPr>
        <w:t>ndigenous status, gender</w:t>
      </w:r>
    </w:p>
    <w:p w:rsidR="00BD6513" w:rsidRPr="005E0894" w:rsidRDefault="00BD6513" w:rsidP="005E0894">
      <w:pPr>
        <w:pStyle w:val="ListParagraph"/>
        <w:numPr>
          <w:ilvl w:val="0"/>
          <w:numId w:val="18"/>
        </w:numPr>
        <w:autoSpaceDE/>
        <w:autoSpaceDN/>
        <w:adjustRightInd/>
        <w:spacing w:after="0"/>
        <w:ind w:right="0"/>
        <w:rPr>
          <w:rFonts w:cs="Tahoma"/>
          <w:color w:val="000000"/>
        </w:rPr>
      </w:pPr>
      <w:r w:rsidRPr="005E0894">
        <w:rPr>
          <w:rFonts w:cs="Tahoma"/>
          <w:color w:val="000000"/>
        </w:rPr>
        <w:t>Confirm results of relevant pathology tests</w:t>
      </w:r>
      <w:r w:rsidR="001315B9" w:rsidRPr="005E0894">
        <w:rPr>
          <w:rFonts w:cs="Tahoma"/>
          <w:color w:val="000000"/>
        </w:rPr>
        <w:t xml:space="preserve"> including site of infection</w:t>
      </w:r>
    </w:p>
    <w:p w:rsidR="00BD6513" w:rsidRPr="005E0894" w:rsidRDefault="00820302" w:rsidP="005E0894">
      <w:pPr>
        <w:pStyle w:val="ListParagraph"/>
        <w:numPr>
          <w:ilvl w:val="0"/>
          <w:numId w:val="18"/>
        </w:numPr>
        <w:autoSpaceDE/>
        <w:autoSpaceDN/>
        <w:adjustRightInd/>
        <w:spacing w:after="0"/>
        <w:ind w:right="0"/>
        <w:rPr>
          <w:rFonts w:cs="Tahoma"/>
          <w:color w:val="000000"/>
        </w:rPr>
      </w:pPr>
      <w:r>
        <w:rPr>
          <w:rFonts w:cs="Tahoma"/>
          <w:color w:val="000000"/>
        </w:rPr>
        <w:t>Obtain antimicrobial</w:t>
      </w:r>
      <w:r w:rsidR="00BD6513" w:rsidRPr="005E0894">
        <w:rPr>
          <w:rFonts w:cs="Tahoma"/>
          <w:color w:val="000000"/>
        </w:rPr>
        <w:t xml:space="preserve"> susceptibility results for all cultures</w:t>
      </w:r>
    </w:p>
    <w:p w:rsidR="00BD6513" w:rsidRPr="005E0894" w:rsidRDefault="00365E04" w:rsidP="005E0894">
      <w:pPr>
        <w:pStyle w:val="ListParagraph"/>
        <w:numPr>
          <w:ilvl w:val="0"/>
          <w:numId w:val="18"/>
        </w:numPr>
        <w:autoSpaceDE/>
        <w:autoSpaceDN/>
        <w:adjustRightInd/>
        <w:spacing w:after="0"/>
        <w:ind w:right="0"/>
        <w:rPr>
          <w:rFonts w:cs="Tahoma"/>
          <w:color w:val="000000"/>
        </w:rPr>
      </w:pPr>
      <w:r>
        <w:rPr>
          <w:rFonts w:cs="Tahoma"/>
          <w:color w:val="000000"/>
        </w:rPr>
        <w:t>In case of multi-drug resistance, c</w:t>
      </w:r>
      <w:r w:rsidR="00BD6513" w:rsidRPr="005E0894">
        <w:rPr>
          <w:rFonts w:cs="Tahoma"/>
          <w:color w:val="000000"/>
        </w:rPr>
        <w:t>onfirm correct treatment has been administered</w:t>
      </w:r>
    </w:p>
    <w:p w:rsidR="00BD6513" w:rsidRPr="005E0894" w:rsidRDefault="00BD6513" w:rsidP="005E0894">
      <w:pPr>
        <w:pStyle w:val="ListParagraph"/>
        <w:numPr>
          <w:ilvl w:val="0"/>
          <w:numId w:val="18"/>
        </w:numPr>
        <w:autoSpaceDE/>
        <w:autoSpaceDN/>
        <w:adjustRightInd/>
        <w:spacing w:after="0"/>
        <w:ind w:right="0"/>
        <w:rPr>
          <w:rFonts w:cs="Tahoma"/>
          <w:color w:val="000000"/>
        </w:rPr>
      </w:pPr>
      <w:r w:rsidRPr="005E0894">
        <w:rPr>
          <w:rFonts w:cs="Tahoma"/>
          <w:color w:val="000000"/>
        </w:rPr>
        <w:t>Obtain patient’s risk exposure history</w:t>
      </w:r>
    </w:p>
    <w:p w:rsidR="00BD6513" w:rsidRPr="005E0894" w:rsidRDefault="00BD6513" w:rsidP="005E0894">
      <w:pPr>
        <w:pStyle w:val="ListParagraph"/>
        <w:numPr>
          <w:ilvl w:val="0"/>
          <w:numId w:val="18"/>
        </w:numPr>
        <w:autoSpaceDE/>
        <w:autoSpaceDN/>
        <w:adjustRightInd/>
        <w:spacing w:after="0"/>
        <w:ind w:right="0"/>
        <w:rPr>
          <w:rFonts w:cs="Tahoma"/>
          <w:color w:val="000000"/>
        </w:rPr>
      </w:pPr>
      <w:r w:rsidRPr="005E0894">
        <w:rPr>
          <w:rFonts w:cs="Tahoma"/>
          <w:color w:val="000000"/>
        </w:rPr>
        <w:t>Identify likely source of infection</w:t>
      </w:r>
    </w:p>
    <w:p w:rsidR="00BD6513" w:rsidRPr="005E0894" w:rsidRDefault="00365E04" w:rsidP="005E0894">
      <w:pPr>
        <w:pStyle w:val="ListParagraph"/>
        <w:numPr>
          <w:ilvl w:val="0"/>
          <w:numId w:val="18"/>
        </w:numPr>
        <w:autoSpaceDE/>
        <w:autoSpaceDN/>
        <w:adjustRightInd/>
        <w:spacing w:after="0"/>
        <w:ind w:right="0"/>
        <w:rPr>
          <w:rFonts w:cs="Tahoma"/>
          <w:color w:val="000000"/>
        </w:rPr>
      </w:pPr>
      <w:r>
        <w:rPr>
          <w:rFonts w:cs="Tahoma"/>
          <w:color w:val="000000"/>
        </w:rPr>
        <w:t>In case of multi-drug resistance, e</w:t>
      </w:r>
      <w:r w:rsidR="00BD6513" w:rsidRPr="005E0894">
        <w:rPr>
          <w:rFonts w:cs="Tahoma"/>
          <w:color w:val="000000"/>
        </w:rPr>
        <w:t>nsure that contact tracing has been carried out</w:t>
      </w:r>
    </w:p>
    <w:p w:rsidR="00BD6513" w:rsidRPr="005E0894" w:rsidRDefault="00BD6513" w:rsidP="00670C79">
      <w:pPr>
        <w:pStyle w:val="ListParagraph"/>
        <w:numPr>
          <w:ilvl w:val="0"/>
          <w:numId w:val="18"/>
        </w:numPr>
        <w:autoSpaceDE/>
        <w:autoSpaceDN/>
        <w:adjustRightInd/>
        <w:spacing w:after="0"/>
        <w:ind w:right="0"/>
        <w:rPr>
          <w:rFonts w:cs="Tahoma"/>
          <w:color w:val="000000"/>
        </w:rPr>
      </w:pPr>
      <w:r w:rsidRPr="005E0894">
        <w:rPr>
          <w:rFonts w:cs="Tahoma"/>
          <w:color w:val="000000"/>
        </w:rPr>
        <w:t xml:space="preserve">Ensure that statutory reporting obligations have been met for children &lt;16 years who have been diagnosed with </w:t>
      </w:r>
      <w:r w:rsidR="00670C79" w:rsidRPr="00670C79">
        <w:rPr>
          <w:rFonts w:cs="Tahoma"/>
          <w:color w:val="000000"/>
        </w:rPr>
        <w:t>gonococcal infection</w:t>
      </w:r>
      <w:r w:rsidRPr="005E0894">
        <w:rPr>
          <w:rFonts w:cs="Tahoma"/>
          <w:color w:val="000000"/>
        </w:rPr>
        <w:t>.</w:t>
      </w:r>
    </w:p>
    <w:p w:rsidR="00BD6513" w:rsidRPr="00BD6513" w:rsidRDefault="00BD6513"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1E59E4">
        <w:rPr>
          <w:rFonts w:cs="Tahoma"/>
          <w:b/>
          <w:color w:val="000000"/>
          <w:lang w:val="en-US"/>
        </w:rPr>
        <w:t>Contact the laboratory to:</w:t>
      </w:r>
    </w:p>
    <w:p w:rsidR="001E59E4" w:rsidRPr="001E59E4" w:rsidRDefault="001E59E4" w:rsidP="00BD6513">
      <w:pPr>
        <w:autoSpaceDE/>
        <w:autoSpaceDN/>
        <w:adjustRightInd/>
        <w:spacing w:after="0"/>
        <w:ind w:right="0"/>
        <w:rPr>
          <w:rFonts w:cs="Tahoma"/>
          <w:b/>
          <w:color w:val="000000"/>
          <w:lang w:val="en-US"/>
        </w:rPr>
      </w:pPr>
    </w:p>
    <w:p w:rsidR="00BD6513" w:rsidRPr="00BD6513" w:rsidRDefault="00BD6513" w:rsidP="001E59E4">
      <w:pPr>
        <w:autoSpaceDE/>
        <w:autoSpaceDN/>
        <w:adjustRightInd/>
        <w:spacing w:after="0"/>
        <w:ind w:left="720" w:right="0" w:hanging="720"/>
        <w:rPr>
          <w:rFonts w:cs="Tahoma"/>
          <w:color w:val="000000"/>
          <w:lang w:val="en-US"/>
        </w:rPr>
      </w:pPr>
      <w:r w:rsidRPr="00BD6513">
        <w:rPr>
          <w:rFonts w:cs="Tahoma"/>
          <w:color w:val="000000"/>
          <w:lang w:val="en-US"/>
        </w:rPr>
        <w:t>•</w:t>
      </w:r>
      <w:r w:rsidRPr="00BD6513">
        <w:rPr>
          <w:rFonts w:cs="Tahoma"/>
          <w:color w:val="000000"/>
          <w:lang w:val="en-US"/>
        </w:rPr>
        <w:tab/>
        <w:t>Check samples received and obtain any outstandi</w:t>
      </w:r>
      <w:r w:rsidR="00820302">
        <w:rPr>
          <w:rFonts w:cs="Tahoma"/>
          <w:color w:val="000000"/>
          <w:lang w:val="en-US"/>
        </w:rPr>
        <w:t>ng results, including antimicrobial</w:t>
      </w:r>
      <w:r w:rsidRPr="00BD6513">
        <w:rPr>
          <w:rFonts w:cs="Tahoma"/>
          <w:color w:val="000000"/>
          <w:lang w:val="en-US"/>
        </w:rPr>
        <w:t xml:space="preserve"> susceptibility for all cultures</w:t>
      </w:r>
    </w:p>
    <w:p w:rsidR="001E59E4" w:rsidRDefault="001E59E4"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1E59E4">
        <w:rPr>
          <w:rFonts w:cs="Tahoma"/>
          <w:b/>
          <w:color w:val="000000"/>
          <w:lang w:val="en-US"/>
        </w:rPr>
        <w:t>Other issues:</w:t>
      </w:r>
    </w:p>
    <w:p w:rsidR="001E59E4" w:rsidRPr="001E59E4" w:rsidRDefault="001E59E4" w:rsidP="00BD6513">
      <w:pPr>
        <w:autoSpaceDE/>
        <w:autoSpaceDN/>
        <w:adjustRightInd/>
        <w:spacing w:after="0"/>
        <w:ind w:right="0"/>
        <w:rPr>
          <w:rFonts w:cs="Tahoma"/>
          <w:b/>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Cases of extensively drug resistant (XDR) </w:t>
      </w:r>
      <w:r w:rsidR="00670C79" w:rsidRPr="00670C79">
        <w:rPr>
          <w:rFonts w:cs="Tahoma"/>
          <w:color w:val="000000"/>
          <w:lang w:val="en-US"/>
        </w:rPr>
        <w:t>gonococcal infection</w:t>
      </w:r>
      <w:r w:rsidRPr="00BD6513">
        <w:rPr>
          <w:rFonts w:cs="Tahoma"/>
          <w:color w:val="000000"/>
          <w:lang w:val="en-US"/>
        </w:rPr>
        <w:t xml:space="preserve"> should be managed as per ‘Public health response to </w:t>
      </w:r>
      <w:r w:rsidR="009B7206">
        <w:rPr>
          <w:rFonts w:cs="Tahoma"/>
          <w:color w:val="000000"/>
          <w:lang w:val="en-US"/>
        </w:rPr>
        <w:t>critical antimicrobial resistant gonococcal infection</w:t>
      </w:r>
      <w:r w:rsidRPr="00BD6513">
        <w:rPr>
          <w:rFonts w:cs="Tahoma"/>
          <w:color w:val="000000"/>
          <w:lang w:val="en-US"/>
        </w:rPr>
        <w:t>’ (</w:t>
      </w:r>
      <w:hyperlink w:anchor="AppxD" w:history="1">
        <w:r w:rsidRPr="00FE58E0">
          <w:rPr>
            <w:rStyle w:val="Hyperlink"/>
            <w:rFonts w:cs="Tahoma"/>
            <w:lang w:val="en-US"/>
          </w:rPr>
          <w:t>Appendix D</w:t>
        </w:r>
      </w:hyperlink>
      <w:r w:rsidRPr="00BD6513">
        <w:rPr>
          <w:rFonts w:cs="Tahoma"/>
          <w:color w:val="000000"/>
          <w:lang w:val="en-US"/>
        </w:rPr>
        <w:t>).</w:t>
      </w: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w:t>
      </w:r>
    </w:p>
    <w:p w:rsidR="00BD6513" w:rsidRDefault="00BD6513" w:rsidP="00BD6513">
      <w:pPr>
        <w:autoSpaceDE/>
        <w:autoSpaceDN/>
        <w:adjustRightInd/>
        <w:spacing w:after="0"/>
        <w:ind w:right="0"/>
        <w:rPr>
          <w:rFonts w:cs="Tahoma"/>
          <w:color w:val="000000"/>
          <w:lang w:val="en-US"/>
        </w:rPr>
      </w:pPr>
    </w:p>
    <w:p w:rsidR="00BD6513" w:rsidRDefault="00BD6513">
      <w:pPr>
        <w:autoSpaceDE/>
        <w:autoSpaceDN/>
        <w:adjustRightInd/>
        <w:spacing w:after="0"/>
        <w:ind w:right="0"/>
        <w:rPr>
          <w:rFonts w:cs="Tahoma"/>
          <w:color w:val="000000"/>
          <w:lang w:val="en-US"/>
        </w:rPr>
      </w:pPr>
      <w:r>
        <w:rPr>
          <w:rFonts w:cs="Tahoma"/>
          <w:color w:val="000000"/>
          <w:lang w:val="en-US"/>
        </w:rPr>
        <w:br w:type="page"/>
      </w:r>
    </w:p>
    <w:p w:rsidR="00BD6513" w:rsidRPr="00BD6513" w:rsidRDefault="00BD6513" w:rsidP="00BD6513">
      <w:pPr>
        <w:autoSpaceDE/>
        <w:autoSpaceDN/>
        <w:adjustRightInd/>
        <w:spacing w:after="0"/>
        <w:ind w:right="0"/>
        <w:rPr>
          <w:rFonts w:cs="Tahoma"/>
          <w:color w:val="000000"/>
          <w:lang w:val="en-US"/>
        </w:rPr>
      </w:pPr>
    </w:p>
    <w:p w:rsidR="00BD6513" w:rsidRPr="00BD6513" w:rsidRDefault="00BD6513" w:rsidP="00BD6513">
      <w:pPr>
        <w:pStyle w:val="Heading1"/>
      </w:pPr>
      <w:r w:rsidRPr="00BD6513">
        <w:t xml:space="preserve"> </w:t>
      </w:r>
      <w:bookmarkStart w:id="55" w:name="AppxC"/>
      <w:bookmarkStart w:id="56" w:name="_Toc8202654"/>
      <w:r w:rsidRPr="00BD6513">
        <w:t>Appendix C</w:t>
      </w:r>
      <w:bookmarkEnd w:id="55"/>
      <w:r w:rsidR="00123B7C">
        <w:t>: Disease i</w:t>
      </w:r>
      <w:r w:rsidRPr="00BD6513">
        <w:t>nvestigation form</w:t>
      </w:r>
      <w:bookmarkEnd w:id="56"/>
    </w:p>
    <w:p w:rsidR="00BD6513" w:rsidRPr="001E59E4" w:rsidRDefault="00BD6513" w:rsidP="00BD6513">
      <w:pPr>
        <w:autoSpaceDE/>
        <w:autoSpaceDN/>
        <w:adjustRightInd/>
        <w:spacing w:after="0"/>
        <w:ind w:right="0"/>
        <w:rPr>
          <w:rFonts w:cs="Tahoma"/>
          <w:i/>
          <w:color w:val="000000"/>
          <w:lang w:val="en-US"/>
        </w:rPr>
      </w:pPr>
      <w:r w:rsidRPr="001E59E4">
        <w:rPr>
          <w:rFonts w:cs="Tahoma"/>
          <w:i/>
          <w:color w:val="000000"/>
          <w:lang w:val="en-US"/>
        </w:rPr>
        <w:t xml:space="preserve">(This page contains form/s that are intended to be paper based that you can download and complete. If you are using any assistive technology and are unable to use the form please contact us using the </w:t>
      </w:r>
      <w:hyperlink r:id="rId16" w:history="1">
        <w:r w:rsidRPr="008F53EB">
          <w:rPr>
            <w:rStyle w:val="Hyperlink"/>
            <w:rFonts w:cs="Tahoma"/>
            <w:i/>
            <w:lang w:val="en-US"/>
          </w:rPr>
          <w:t>Online for</w:t>
        </w:r>
        <w:r w:rsidR="001E59E4" w:rsidRPr="008F53EB">
          <w:rPr>
            <w:rStyle w:val="Hyperlink"/>
            <w:rFonts w:cs="Tahoma"/>
            <w:i/>
            <w:lang w:val="en-US"/>
          </w:rPr>
          <w:t>m</w:t>
        </w:r>
      </w:hyperlink>
      <w:r w:rsidR="001E59E4">
        <w:rPr>
          <w:rFonts w:cs="Tahoma"/>
          <w:i/>
          <w:color w:val="000000"/>
          <w:lang w:val="en-US"/>
        </w:rPr>
        <w:t xml:space="preserve"> and feedback</w:t>
      </w:r>
      <w:r w:rsidR="00FF2FDB">
        <w:rPr>
          <w:rFonts w:cs="Tahoma"/>
          <w:i/>
          <w:color w:val="000000"/>
          <w:lang w:val="en-US"/>
        </w:rPr>
        <w:t xml:space="preserve"> - </w:t>
      </w:r>
      <w:r w:rsidR="00FF2FDB" w:rsidRPr="008F53EB">
        <w:rPr>
          <w:rStyle w:val="Hyperlink"/>
          <w:rFonts w:cs="Tahoma"/>
          <w:i/>
          <w:lang w:val="en-US"/>
        </w:rPr>
        <w:t>www.health.gov.au/internet/main/publishing.nsf/Content/health-comments.htm</w:t>
      </w:r>
      <w:r w:rsidR="001E59E4">
        <w:rPr>
          <w:rFonts w:cs="Tahoma"/>
          <w:i/>
          <w:color w:val="000000"/>
          <w:lang w:val="en-US"/>
        </w:rPr>
        <w:t>)</w:t>
      </w:r>
    </w:p>
    <w:p w:rsidR="001E59E4" w:rsidRDefault="001E59E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Public Health Unit / Sexual Health Clinic undertaking case investigation: ………………..</w:t>
      </w:r>
    </w:p>
    <w:p w:rsidR="001E59E4" w:rsidRDefault="001E59E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Notification ID: ………………..</w:t>
      </w:r>
    </w:p>
    <w:p w:rsidR="00BD6513" w:rsidRPr="00BD6513" w:rsidRDefault="00BD6513" w:rsidP="00BD6513">
      <w:pPr>
        <w:autoSpaceDE/>
        <w:autoSpaceDN/>
        <w:adjustRightInd/>
        <w:spacing w:after="0"/>
        <w:ind w:right="0"/>
        <w:rPr>
          <w:rFonts w:cs="Tahoma"/>
          <w:color w:val="000000"/>
          <w:lang w:val="en-US"/>
        </w:rPr>
      </w:pPr>
    </w:p>
    <w:p w:rsidR="00BD6513" w:rsidRPr="001E59E4" w:rsidRDefault="00BD6513" w:rsidP="00BD6513">
      <w:pPr>
        <w:autoSpaceDE/>
        <w:autoSpaceDN/>
        <w:adjustRightInd/>
        <w:spacing w:after="0"/>
        <w:ind w:right="0"/>
        <w:rPr>
          <w:rFonts w:cs="Tahoma"/>
          <w:b/>
          <w:color w:val="000000"/>
          <w:lang w:val="en-US"/>
        </w:rPr>
      </w:pPr>
      <w:r w:rsidRPr="001E59E4">
        <w:rPr>
          <w:rFonts w:cs="Tahoma"/>
          <w:b/>
          <w:color w:val="000000"/>
          <w:lang w:val="en-US"/>
        </w:rPr>
        <w:t>Case details</w:t>
      </w:r>
    </w:p>
    <w:p w:rsidR="001E59E4" w:rsidRDefault="001E59E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Family name: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Given names: …………………….</w:t>
      </w: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Date of birth: </w:t>
      </w:r>
      <w:r w:rsidRPr="00BD6513">
        <w:rPr>
          <w:rFonts w:cs="Tahoma"/>
          <w:color w:val="000000"/>
          <w:lang w:val="en-US"/>
        </w:rPr>
        <w:tab/>
        <w:t>dd/mm/yyyy</w:t>
      </w:r>
    </w:p>
    <w:p w:rsidR="00FF2FDB" w:rsidRDefault="00FF2FDB" w:rsidP="00BD6513">
      <w:pPr>
        <w:autoSpaceDE/>
        <w:autoSpaceDN/>
        <w:adjustRightInd/>
        <w:spacing w:after="0"/>
        <w:ind w:right="0"/>
        <w:rPr>
          <w:rFonts w:cs="Tahoma"/>
          <w:color w:val="000000"/>
          <w:lang w:val="en-US"/>
        </w:rPr>
      </w:pPr>
    </w:p>
    <w:p w:rsidR="00FF2FDB" w:rsidRPr="00BD6513" w:rsidRDefault="00FF2FDB" w:rsidP="00BD6513">
      <w:pPr>
        <w:autoSpaceDE/>
        <w:autoSpaceDN/>
        <w:adjustRightInd/>
        <w:spacing w:after="0"/>
        <w:ind w:right="0"/>
        <w:rPr>
          <w:rFonts w:cs="Tahoma"/>
          <w:color w:val="000000"/>
          <w:lang w:val="en-US"/>
        </w:rPr>
      </w:pPr>
      <w:r w:rsidRPr="00FF2FDB">
        <w:rPr>
          <w:rFonts w:cs="Tahoma"/>
          <w:color w:val="000000"/>
          <w:lang w:val="en-US"/>
        </w:rPr>
        <w:t>Age:…. (If &lt;16yo – have jurisdictional statutory reporting obligations have been met) – yes/no</w:t>
      </w:r>
    </w:p>
    <w:p w:rsidR="001E59E4" w:rsidRDefault="001E59E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1E59E4">
        <w:rPr>
          <w:rFonts w:cs="Tahoma"/>
          <w:b/>
          <w:color w:val="000000"/>
          <w:lang w:val="en-US"/>
        </w:rPr>
        <w:t>Sex</w:t>
      </w:r>
      <w:r w:rsidRPr="00BD6513">
        <w:rPr>
          <w:rFonts w:cs="Tahoma"/>
          <w:color w:val="000000"/>
          <w:lang w:val="en-US"/>
        </w:rPr>
        <w:t>:</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M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F</w:t>
      </w: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w:t>
      </w:r>
      <w:r w:rsidR="00061BF8">
        <w:rPr>
          <w:rFonts w:cs="Tahoma"/>
          <w:color w:val="000000"/>
          <w:lang w:val="en-US"/>
        </w:rPr>
        <w:t>Other</w:t>
      </w:r>
      <w:r w:rsidR="003E097D">
        <w:rPr>
          <w:rFonts w:cs="Tahoma"/>
          <w:color w:val="000000"/>
          <w:lang w:val="en-US"/>
        </w:rPr>
        <w:t>…please specify</w:t>
      </w:r>
    </w:p>
    <w:p w:rsidR="00AE1CAD" w:rsidRPr="00BD6513" w:rsidRDefault="00AE1CAD"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1E59E4">
        <w:rPr>
          <w:rFonts w:cs="Tahoma"/>
          <w:b/>
          <w:color w:val="000000"/>
          <w:lang w:val="en-US"/>
        </w:rPr>
        <w:t>Female patients</w:t>
      </w:r>
      <w:r w:rsidRPr="00BD6513">
        <w:rPr>
          <w:rFonts w:cs="Tahoma"/>
          <w:color w:val="000000"/>
          <w:lang w:val="en-US"/>
        </w:rPr>
        <w:t>:</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Pregnant</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Not pregnant</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00C84F6B">
        <w:rPr>
          <w:rFonts w:cs="Tahoma"/>
          <w:color w:val="000000"/>
          <w:lang w:val="en-US"/>
        </w:rPr>
        <w:t xml:space="preserve"> </w:t>
      </w:r>
      <w:r w:rsidRPr="00BD6513">
        <w:rPr>
          <w:rFonts w:cs="Tahoma"/>
          <w:color w:val="000000"/>
          <w:lang w:val="en-US"/>
        </w:rPr>
        <w:t>Unknown</w:t>
      </w:r>
    </w:p>
    <w:p w:rsidR="00BD6513" w:rsidRPr="001E59E4" w:rsidRDefault="00BD6513" w:rsidP="00BD6513">
      <w:pPr>
        <w:autoSpaceDE/>
        <w:autoSpaceDN/>
        <w:adjustRightInd/>
        <w:spacing w:after="0"/>
        <w:ind w:right="0"/>
        <w:rPr>
          <w:rFonts w:cs="Tahoma"/>
          <w:i/>
          <w:color w:val="000000"/>
          <w:lang w:val="en-US"/>
        </w:rPr>
      </w:pPr>
      <w:r w:rsidRPr="00BD6513">
        <w:rPr>
          <w:rFonts w:cs="Tahoma"/>
          <w:color w:val="000000"/>
          <w:lang w:val="en-US"/>
        </w:rPr>
        <w:t xml:space="preserve">Note: </w:t>
      </w:r>
      <w:r w:rsidRPr="001E59E4">
        <w:rPr>
          <w:rFonts w:cs="Tahoma"/>
          <w:i/>
          <w:color w:val="000000"/>
          <w:lang w:val="en-US"/>
        </w:rPr>
        <w:t xml:space="preserve">Infectious </w:t>
      </w:r>
      <w:r w:rsidR="00670C79" w:rsidRPr="00670C79">
        <w:rPr>
          <w:rFonts w:cs="Tahoma"/>
          <w:i/>
          <w:color w:val="000000"/>
          <w:lang w:val="en-US"/>
        </w:rPr>
        <w:t>gonococcal infection</w:t>
      </w:r>
      <w:r w:rsidRPr="001E59E4">
        <w:rPr>
          <w:rFonts w:cs="Tahoma"/>
          <w:i/>
          <w:color w:val="000000"/>
          <w:lang w:val="en-US"/>
        </w:rPr>
        <w:t xml:space="preserve"> occurring in a pregnant woman requires URGENT public health response due to the risk of perinatal infection.</w:t>
      </w:r>
    </w:p>
    <w:p w:rsidR="00BD6513" w:rsidRPr="00BD6513" w:rsidRDefault="00BD6513" w:rsidP="00BD6513">
      <w:pPr>
        <w:autoSpaceDE/>
        <w:autoSpaceDN/>
        <w:adjustRightInd/>
        <w:spacing w:after="0"/>
        <w:ind w:right="0"/>
        <w:rPr>
          <w:rFonts w:cs="Tahoma"/>
          <w:color w:val="000000"/>
          <w:lang w:val="en-US"/>
        </w:rPr>
      </w:pPr>
    </w:p>
    <w:p w:rsidR="00BD6513" w:rsidRPr="001E59E4" w:rsidRDefault="00BD6513" w:rsidP="00BD6513">
      <w:pPr>
        <w:autoSpaceDE/>
        <w:autoSpaceDN/>
        <w:adjustRightInd/>
        <w:spacing w:after="0"/>
        <w:ind w:right="0"/>
        <w:rPr>
          <w:rFonts w:cs="Tahoma"/>
          <w:b/>
          <w:color w:val="000000"/>
          <w:lang w:val="en-US"/>
        </w:rPr>
      </w:pPr>
      <w:r w:rsidRPr="001E59E4">
        <w:rPr>
          <w:rFonts w:cs="Tahoma"/>
          <w:b/>
          <w:color w:val="000000"/>
          <w:lang w:val="en-US"/>
        </w:rPr>
        <w:t>Indigenous Statu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Aboriginal but not Torres Strait Islander origi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lastRenderedPageBreak/>
        <w:t> Torres Strait Islander but not Aboriginal origi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Both Aboriginal and Torres Strait Islander origi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Neither Aboriginal nor Torres Strait Islander origi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Not stated / inadequately described</w:t>
      </w:r>
    </w:p>
    <w:p w:rsidR="00BD6513" w:rsidRPr="00BD6513" w:rsidRDefault="00BD6513"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Addres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p>
    <w:p w:rsidR="00867934" w:rsidRPr="00BD6513" w:rsidRDefault="0086793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Postcode …………………………………………………</w:t>
      </w:r>
    </w:p>
    <w:p w:rsidR="001E59E4" w:rsidRDefault="001E59E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Country of birth: </w:t>
      </w:r>
      <w:r w:rsidRPr="00BD6513">
        <w:rPr>
          <w:rFonts w:cs="Tahoma"/>
          <w:color w:val="000000"/>
          <w:lang w:val="en-US"/>
        </w:rPr>
        <w:t> Australia</w:t>
      </w:r>
      <w:r w:rsidRPr="00BD6513">
        <w:rPr>
          <w:rFonts w:cs="Tahoma"/>
          <w:color w:val="000000"/>
          <w:lang w:val="en-US"/>
        </w:rPr>
        <w:tab/>
      </w:r>
      <w:r w:rsidRPr="00BD6513">
        <w:rPr>
          <w:rFonts w:cs="Tahoma"/>
          <w:color w:val="000000"/>
          <w:lang w:val="en-US"/>
        </w:rPr>
        <w:tab/>
      </w:r>
      <w:r w:rsidRPr="00BD6513">
        <w:rPr>
          <w:rFonts w:cs="Tahoma"/>
          <w:color w:val="000000"/>
          <w:lang w:val="en-US"/>
        </w:rPr>
        <w:t xml:space="preserve"> Other, specify ……………..  </w:t>
      </w:r>
      <w:r w:rsidRPr="00BD6513">
        <w:rPr>
          <w:rFonts w:cs="Tahoma"/>
          <w:color w:val="000000"/>
          <w:lang w:val="en-US"/>
        </w:rPr>
        <w:t> Unknown</w:t>
      </w:r>
    </w:p>
    <w:p w:rsidR="001E59E4" w:rsidRDefault="001E59E4" w:rsidP="00BD6513">
      <w:pPr>
        <w:autoSpaceDE/>
        <w:autoSpaceDN/>
        <w:adjustRightInd/>
        <w:spacing w:after="0"/>
        <w:ind w:right="0"/>
        <w:rPr>
          <w:rFonts w:cs="Tahoma"/>
          <w:color w:val="000000"/>
          <w:lang w:val="en-US"/>
        </w:rPr>
      </w:pPr>
    </w:p>
    <w:p w:rsidR="00BD6513" w:rsidRPr="001E59E4" w:rsidRDefault="00BD6513" w:rsidP="00BD6513">
      <w:pPr>
        <w:autoSpaceDE/>
        <w:autoSpaceDN/>
        <w:adjustRightInd/>
        <w:spacing w:after="0"/>
        <w:ind w:right="0"/>
        <w:rPr>
          <w:rFonts w:cs="Tahoma"/>
          <w:b/>
          <w:color w:val="000000"/>
          <w:lang w:val="en-US"/>
        </w:rPr>
      </w:pPr>
      <w:r w:rsidRPr="001E59E4">
        <w:rPr>
          <w:rFonts w:cs="Tahoma"/>
          <w:b/>
          <w:color w:val="000000"/>
          <w:lang w:val="en-US"/>
        </w:rPr>
        <w:t>Past history</w:t>
      </w:r>
    </w:p>
    <w:p w:rsidR="001E59E4" w:rsidRPr="00BD6513" w:rsidRDefault="001E59E4"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Previous </w:t>
      </w:r>
      <w:r w:rsidR="00670C79" w:rsidRPr="00670C79">
        <w:rPr>
          <w:rFonts w:cs="Tahoma"/>
          <w:color w:val="000000"/>
          <w:lang w:val="en-US"/>
        </w:rPr>
        <w:t>gonococcal infection</w:t>
      </w:r>
      <w:r w:rsidRPr="00BD6513">
        <w:rPr>
          <w:rFonts w:cs="Tahoma"/>
          <w:color w:val="000000"/>
          <w:lang w:val="en-US"/>
        </w:rPr>
        <w:t xml:space="preserve"> diagnosis: </w:t>
      </w:r>
      <w:r w:rsidRPr="00BD6513">
        <w:rPr>
          <w:rFonts w:cs="Tahoma"/>
          <w:color w:val="000000"/>
          <w:lang w:val="en-US"/>
        </w:rPr>
        <w:t> Yes</w:t>
      </w:r>
      <w:r w:rsidRPr="00BD6513">
        <w:rPr>
          <w:rFonts w:cs="Tahoma"/>
          <w:color w:val="000000"/>
          <w:lang w:val="en-US"/>
        </w:rPr>
        <w:tab/>
      </w:r>
      <w:r w:rsidRPr="00BD6513">
        <w:rPr>
          <w:rFonts w:cs="Tahoma"/>
          <w:color w:val="000000"/>
          <w:lang w:val="en-US"/>
        </w:rPr>
        <w:t> No</w:t>
      </w:r>
      <w:r w:rsidRPr="00BD6513">
        <w:rPr>
          <w:rFonts w:cs="Tahoma"/>
          <w:color w:val="000000"/>
          <w:lang w:val="en-US"/>
        </w:rPr>
        <w:tab/>
      </w:r>
      <w:r w:rsidRPr="00BD6513">
        <w:rPr>
          <w:rFonts w:cs="Tahoma"/>
          <w:color w:val="000000"/>
          <w:lang w:val="en-US"/>
        </w:rPr>
        <w:tab/>
      </w:r>
      <w:r w:rsidRPr="00BD6513">
        <w:rPr>
          <w:rFonts w:cs="Tahoma"/>
          <w:color w:val="000000"/>
          <w:lang w:val="en-US"/>
        </w:rPr>
        <w:t> Unknown</w:t>
      </w:r>
    </w:p>
    <w:p w:rsidR="001E59E4" w:rsidRPr="00BD6513" w:rsidRDefault="001E59E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Date of last </w:t>
      </w:r>
      <w:r w:rsidR="00670C79" w:rsidRPr="00670C79">
        <w:rPr>
          <w:rFonts w:cs="Tahoma"/>
          <w:color w:val="000000"/>
          <w:lang w:val="en-US"/>
        </w:rPr>
        <w:t>gonococcal infection</w:t>
      </w:r>
      <w:r w:rsidRPr="00BD6513">
        <w:rPr>
          <w:rFonts w:cs="Tahoma"/>
          <w:color w:val="000000"/>
          <w:lang w:val="en-US"/>
        </w:rPr>
        <w:t xml:space="preserve"> notification:  dd / mm / yyyy</w:t>
      </w: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Previous </w:t>
      </w:r>
      <w:r w:rsidR="00670C79" w:rsidRPr="00670C79">
        <w:rPr>
          <w:rFonts w:cs="Tahoma"/>
          <w:color w:val="000000"/>
          <w:lang w:val="en-US"/>
        </w:rPr>
        <w:t>gonococcal infection</w:t>
      </w:r>
      <w:r w:rsidRPr="00BD6513">
        <w:rPr>
          <w:rFonts w:cs="Tahoma"/>
          <w:color w:val="000000"/>
          <w:lang w:val="en-US"/>
        </w:rPr>
        <w:t xml:space="preserve"> treatment: </w:t>
      </w:r>
      <w:r w:rsidRPr="00BD6513">
        <w:rPr>
          <w:rFonts w:cs="Tahoma"/>
          <w:color w:val="000000"/>
          <w:lang w:val="en-US"/>
        </w:rPr>
        <w:t> Yes</w:t>
      </w:r>
      <w:r w:rsidRPr="00BD6513">
        <w:rPr>
          <w:rFonts w:cs="Tahoma"/>
          <w:color w:val="000000"/>
          <w:lang w:val="en-US"/>
        </w:rPr>
        <w:tab/>
      </w:r>
      <w:r w:rsidRPr="00BD6513">
        <w:rPr>
          <w:rFonts w:cs="Tahoma"/>
          <w:color w:val="000000"/>
          <w:lang w:val="en-US"/>
        </w:rPr>
        <w:t> No</w:t>
      </w:r>
      <w:r w:rsidRPr="00BD6513">
        <w:rPr>
          <w:rFonts w:cs="Tahoma"/>
          <w:color w:val="000000"/>
          <w:lang w:val="en-US"/>
        </w:rPr>
        <w:tab/>
      </w:r>
      <w:r w:rsidRPr="00BD6513">
        <w:rPr>
          <w:rFonts w:cs="Tahoma"/>
          <w:color w:val="000000"/>
          <w:lang w:val="en-US"/>
        </w:rPr>
        <w:tab/>
      </w:r>
      <w:r w:rsidRPr="00BD6513">
        <w:rPr>
          <w:rFonts w:cs="Tahoma"/>
          <w:color w:val="000000"/>
          <w:lang w:val="en-US"/>
        </w:rPr>
        <w:t> Unknown</w:t>
      </w:r>
    </w:p>
    <w:p w:rsidR="001E59E4" w:rsidRPr="00BD6513" w:rsidRDefault="001E59E4"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If yes, provide details</w:t>
      </w:r>
      <w:r w:rsidR="00FB7F08">
        <w:rPr>
          <w:rFonts w:cs="Tahoma"/>
          <w:color w:val="000000"/>
          <w:lang w:val="en-US"/>
        </w:rPr>
        <w:t xml:space="preserve"> (if known)</w:t>
      </w:r>
    </w:p>
    <w:tbl>
      <w:tblPr>
        <w:tblStyle w:val="TableGrid"/>
        <w:tblW w:w="0" w:type="auto"/>
        <w:tblLook w:val="04A0" w:firstRow="1" w:lastRow="0" w:firstColumn="1" w:lastColumn="0" w:noHBand="0" w:noVBand="1"/>
        <w:tblCaption w:val="Appendix C"/>
        <w:tblDescription w:val="Case Investigation Form"/>
      </w:tblPr>
      <w:tblGrid>
        <w:gridCol w:w="1848"/>
        <w:gridCol w:w="1848"/>
        <w:gridCol w:w="1848"/>
        <w:gridCol w:w="1849"/>
        <w:gridCol w:w="1849"/>
      </w:tblGrid>
      <w:tr w:rsidR="001E59E4" w:rsidTr="001A2FF6">
        <w:trPr>
          <w:tblHeader/>
        </w:trPr>
        <w:tc>
          <w:tcPr>
            <w:tcW w:w="1848"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Date given</w:t>
            </w:r>
          </w:p>
        </w:tc>
        <w:tc>
          <w:tcPr>
            <w:tcW w:w="1848"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Drug</w:t>
            </w:r>
          </w:p>
        </w:tc>
        <w:tc>
          <w:tcPr>
            <w:tcW w:w="1848"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Dose</w:t>
            </w:r>
          </w:p>
        </w:tc>
        <w:tc>
          <w:tcPr>
            <w:tcW w:w="1849"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Route</w:t>
            </w:r>
          </w:p>
        </w:tc>
        <w:tc>
          <w:tcPr>
            <w:tcW w:w="1849"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Comments</w:t>
            </w:r>
          </w:p>
        </w:tc>
      </w:tr>
      <w:tr w:rsidR="001E59E4" w:rsidTr="001A2FF6">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r>
      <w:tr w:rsidR="001E59E4" w:rsidTr="001A2FF6">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r>
      <w:tr w:rsidR="001E59E4" w:rsidTr="001A2FF6">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r>
      <w:tr w:rsidR="001E59E4" w:rsidTr="001A2FF6">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r>
    </w:tbl>
    <w:p w:rsidR="001E59E4" w:rsidRDefault="001E59E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Other relevant information ………………………………………………………….</w:t>
      </w:r>
    </w:p>
    <w:p w:rsidR="001E59E4" w:rsidRDefault="001E59E4" w:rsidP="00BD6513">
      <w:pPr>
        <w:autoSpaceDE/>
        <w:autoSpaceDN/>
        <w:adjustRightInd/>
        <w:spacing w:after="0"/>
        <w:ind w:right="0"/>
        <w:rPr>
          <w:rFonts w:cs="Tahoma"/>
          <w:color w:val="000000"/>
          <w:lang w:val="en-US"/>
        </w:rPr>
      </w:pPr>
    </w:p>
    <w:p w:rsidR="00D617CD" w:rsidRDefault="00D617CD" w:rsidP="00BD6513">
      <w:pPr>
        <w:autoSpaceDE/>
        <w:autoSpaceDN/>
        <w:adjustRightInd/>
        <w:spacing w:after="0"/>
        <w:ind w:right="0"/>
        <w:rPr>
          <w:rFonts w:cs="Tahoma"/>
          <w:color w:val="000000"/>
          <w:lang w:val="en-US"/>
        </w:rPr>
      </w:pPr>
    </w:p>
    <w:p w:rsidR="00BD6513" w:rsidRPr="001E59E4" w:rsidRDefault="00BD6513" w:rsidP="00BD6513">
      <w:pPr>
        <w:autoSpaceDE/>
        <w:autoSpaceDN/>
        <w:adjustRightInd/>
        <w:spacing w:after="0"/>
        <w:ind w:right="0"/>
        <w:rPr>
          <w:rFonts w:cs="Tahoma"/>
          <w:b/>
          <w:color w:val="000000"/>
          <w:lang w:val="en-US"/>
        </w:rPr>
      </w:pPr>
      <w:r w:rsidRPr="001E59E4">
        <w:rPr>
          <w:rFonts w:cs="Tahoma"/>
          <w:b/>
          <w:color w:val="000000"/>
          <w:lang w:val="en-US"/>
        </w:rPr>
        <w:t>Disease details</w:t>
      </w:r>
    </w:p>
    <w:p w:rsidR="001E59E4" w:rsidRDefault="001E59E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Symptoms</w:t>
      </w:r>
      <w:r w:rsidR="00FA37D7">
        <w:rPr>
          <w:rFonts w:cs="Tahoma"/>
          <w:color w:val="000000"/>
          <w:lang w:val="en-US"/>
        </w:rPr>
        <w:t xml:space="preserve"> and signs</w:t>
      </w:r>
      <w:r w:rsidRPr="00BD6513">
        <w:rPr>
          <w:rFonts w:cs="Tahoma"/>
          <w:color w:val="000000"/>
          <w:lang w:val="en-US"/>
        </w:rPr>
        <w:t xml:space="preserve"> at time of diagnosi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Non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Urethral or vaginal discharge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Dysuria</w:t>
      </w:r>
    </w:p>
    <w:p w:rsidR="0071242C" w:rsidRDefault="00BD6513" w:rsidP="00BD6513">
      <w:pPr>
        <w:autoSpaceDE/>
        <w:autoSpaceDN/>
        <w:adjustRightInd/>
        <w:spacing w:after="0"/>
        <w:ind w:right="0"/>
        <w:rPr>
          <w:rFonts w:cs="Tahoma"/>
          <w:color w:val="000000"/>
          <w:lang w:val="en-US"/>
        </w:rPr>
      </w:pPr>
      <w:r w:rsidRPr="00BD6513">
        <w:rPr>
          <w:rFonts w:cs="Tahoma"/>
          <w:color w:val="000000"/>
          <w:lang w:val="en-US"/>
        </w:rPr>
        <w:lastRenderedPageBreak/>
        <w:t> Abdominal pain</w:t>
      </w:r>
      <w:r w:rsidRPr="00BD6513">
        <w:rPr>
          <w:rFonts w:cs="Tahoma"/>
          <w:color w:val="000000"/>
          <w:lang w:val="en-US"/>
        </w:rPr>
        <w:tab/>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Cervical excitation / adnexal tendernes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Proctitis / tenesmu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Pharyngitis</w:t>
      </w:r>
      <w:r w:rsidRPr="00BD6513">
        <w:rPr>
          <w:rFonts w:cs="Tahoma"/>
          <w:color w:val="000000"/>
          <w:lang w:val="en-US"/>
        </w:rPr>
        <w:tab/>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Other, specify</w:t>
      </w:r>
      <w:r w:rsidR="009B7206">
        <w:rPr>
          <w:rFonts w:cs="Tahoma"/>
          <w:color w:val="000000"/>
          <w:lang w:val="en-US"/>
        </w:rPr>
        <w:t xml:space="preserve">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If symptoms present, site of infection: </w:t>
      </w:r>
    </w:p>
    <w:p w:rsidR="00061BF8"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w:t>
      </w:r>
      <w:r w:rsidR="00FB7F08" w:rsidRPr="00BD6513">
        <w:rPr>
          <w:rFonts w:cs="Tahoma"/>
          <w:color w:val="000000"/>
          <w:lang w:val="en-US"/>
        </w:rPr>
        <w:t>Ur</w:t>
      </w:r>
      <w:r w:rsidR="00061BF8">
        <w:rPr>
          <w:rFonts w:cs="Tahoma"/>
          <w:color w:val="000000"/>
          <w:lang w:val="en-US"/>
        </w:rPr>
        <w:t>ethral</w:t>
      </w:r>
    </w:p>
    <w:p w:rsidR="00BD6513" w:rsidRPr="00BD6513" w:rsidRDefault="00061BF8" w:rsidP="00061BF8">
      <w:pPr>
        <w:autoSpaceDE/>
        <w:autoSpaceDN/>
        <w:adjustRightInd/>
        <w:spacing w:after="0"/>
        <w:ind w:right="0"/>
        <w:rPr>
          <w:rFonts w:cs="Tahoma"/>
          <w:color w:val="000000"/>
          <w:lang w:val="en-US"/>
        </w:rPr>
      </w:pPr>
      <w:r w:rsidRPr="00061BF8">
        <w:rPr>
          <w:rFonts w:cs="Tahoma"/>
          <w:color w:val="000000"/>
          <w:lang w:val="en-US"/>
        </w:rPr>
        <w:t xml:space="preserve"> </w:t>
      </w:r>
      <w:r>
        <w:rPr>
          <w:rFonts w:cs="Tahoma"/>
          <w:color w:val="000000"/>
          <w:lang w:val="en-US"/>
        </w:rPr>
        <w:t>Cervical</w:t>
      </w: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Rectum</w:t>
      </w:r>
    </w:p>
    <w:p w:rsidR="00061BF8" w:rsidRDefault="00061BF8" w:rsidP="00BD6513">
      <w:pPr>
        <w:autoSpaceDE/>
        <w:autoSpaceDN/>
        <w:adjustRightInd/>
        <w:spacing w:after="0"/>
        <w:ind w:right="0"/>
        <w:rPr>
          <w:rFonts w:cs="Tahoma"/>
          <w:color w:val="000000"/>
          <w:lang w:val="en-US"/>
        </w:rPr>
      </w:pPr>
      <w:r w:rsidRPr="00061BF8">
        <w:rPr>
          <w:rFonts w:cs="Tahoma"/>
          <w:color w:val="000000"/>
          <w:lang w:val="en-US"/>
        </w:rPr>
        <w:t> Pharynx</w:t>
      </w:r>
    </w:p>
    <w:p w:rsidR="00061BF8" w:rsidRPr="00BD6513" w:rsidRDefault="00061BF8" w:rsidP="00BD6513">
      <w:pPr>
        <w:autoSpaceDE/>
        <w:autoSpaceDN/>
        <w:adjustRightInd/>
        <w:spacing w:after="0"/>
        <w:ind w:right="0"/>
        <w:rPr>
          <w:rFonts w:cs="Tahoma"/>
          <w:color w:val="000000"/>
          <w:lang w:val="en-US"/>
        </w:rPr>
      </w:pPr>
      <w:r w:rsidRPr="00061BF8">
        <w:rPr>
          <w:rFonts w:cs="Tahoma"/>
          <w:color w:val="000000"/>
          <w:lang w:val="en-US"/>
        </w:rPr>
        <w:t> Eye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Other, specify ……………………………….</w:t>
      </w:r>
      <w:r w:rsidRPr="00BD6513">
        <w:rPr>
          <w:rFonts w:cs="Tahoma"/>
          <w:color w:val="000000"/>
          <w:lang w:val="en-US"/>
        </w:rPr>
        <w:tab/>
      </w:r>
    </w:p>
    <w:p w:rsidR="00BD6513" w:rsidRPr="00BD6513" w:rsidRDefault="00BD6513"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1E59E4">
        <w:rPr>
          <w:rFonts w:cs="Tahoma"/>
          <w:b/>
          <w:color w:val="000000"/>
          <w:lang w:val="en-US"/>
        </w:rPr>
        <w:t>Laboratory results</w:t>
      </w:r>
    </w:p>
    <w:p w:rsidR="001E59E4" w:rsidRPr="001E59E4" w:rsidRDefault="001E59E4" w:rsidP="00BD6513">
      <w:pPr>
        <w:autoSpaceDE/>
        <w:autoSpaceDN/>
        <w:adjustRightInd/>
        <w:spacing w:after="0"/>
        <w:ind w:right="0"/>
        <w:rPr>
          <w:rFonts w:cs="Tahoma"/>
          <w:b/>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Health service where patient was diagnosed:</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Public hospital</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Private hospital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Sexual health clinic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Family planning</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GP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Aboriginal health servic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Prison / detention centr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Public / Community health clinic</w:t>
      </w:r>
    </w:p>
    <w:p w:rsidR="00BD6513" w:rsidRDefault="00D90060" w:rsidP="00BD6513">
      <w:pPr>
        <w:autoSpaceDE/>
        <w:autoSpaceDN/>
        <w:adjustRightInd/>
        <w:spacing w:after="0"/>
        <w:ind w:right="0"/>
        <w:rPr>
          <w:rFonts w:cs="Tahoma"/>
          <w:color w:val="000000"/>
          <w:lang w:val="en-US"/>
        </w:rPr>
      </w:pPr>
      <w:r w:rsidRPr="00BD6513">
        <w:rPr>
          <w:rFonts w:cs="Tahoma"/>
          <w:color w:val="000000"/>
          <w:lang w:val="en-US"/>
        </w:rPr>
        <w:t>Other, specify ………………………</w:t>
      </w:r>
    </w:p>
    <w:p w:rsidR="00B97A31" w:rsidRDefault="00B97A31"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Reason for presentation to health servic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Symptoms</w:t>
      </w:r>
      <w:r w:rsidRPr="00BD6513">
        <w:rPr>
          <w:rFonts w:cs="Tahoma"/>
          <w:color w:val="000000"/>
          <w:lang w:val="en-US"/>
        </w:rPr>
        <w:tab/>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Sexual contact of </w:t>
      </w:r>
      <w:r w:rsidR="00670C79" w:rsidRPr="00670C79">
        <w:rPr>
          <w:rFonts w:cs="Tahoma"/>
          <w:color w:val="000000"/>
          <w:lang w:val="en-US"/>
        </w:rPr>
        <w:t>gonococcal infectio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Sexual contact of other STI</w:t>
      </w:r>
    </w:p>
    <w:p w:rsidR="00BD6513" w:rsidRPr="00BD6513" w:rsidRDefault="009B7206" w:rsidP="00BD6513">
      <w:pPr>
        <w:autoSpaceDE/>
        <w:autoSpaceDN/>
        <w:adjustRightInd/>
        <w:spacing w:after="0"/>
        <w:ind w:right="0"/>
        <w:rPr>
          <w:rFonts w:cs="Tahoma"/>
          <w:color w:val="000000"/>
          <w:lang w:val="en-US"/>
        </w:rPr>
      </w:pPr>
      <w:r>
        <w:rPr>
          <w:rFonts w:cs="Tahoma"/>
          <w:color w:val="000000"/>
          <w:lang w:val="en-US"/>
        </w:rPr>
        <w:t> STI s</w:t>
      </w:r>
      <w:r w:rsidR="00BD6513" w:rsidRPr="00BD6513">
        <w:rPr>
          <w:rFonts w:cs="Tahoma"/>
          <w:color w:val="000000"/>
          <w:lang w:val="en-US"/>
        </w:rPr>
        <w:t>creening</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Antenatal care, gestation …… /40</w:t>
      </w:r>
    </w:p>
    <w:p w:rsidR="00BD6513" w:rsidRDefault="00D90060" w:rsidP="00BD6513">
      <w:pPr>
        <w:autoSpaceDE/>
        <w:autoSpaceDN/>
        <w:adjustRightInd/>
        <w:spacing w:after="0"/>
        <w:ind w:right="0"/>
        <w:rPr>
          <w:rFonts w:cs="Tahoma"/>
          <w:color w:val="000000"/>
          <w:lang w:val="en-US"/>
        </w:rPr>
      </w:pPr>
      <w:r w:rsidRPr="00BD6513">
        <w:rPr>
          <w:rFonts w:cs="Tahoma"/>
          <w:color w:val="000000"/>
          <w:lang w:val="en-US"/>
        </w:rPr>
        <w:t> Other, specify ………………………..</w:t>
      </w:r>
    </w:p>
    <w:p w:rsidR="00D617CD" w:rsidRDefault="00D617CD">
      <w:pPr>
        <w:autoSpaceDE/>
        <w:autoSpaceDN/>
        <w:adjustRightInd/>
        <w:spacing w:after="0"/>
        <w:ind w:right="0"/>
        <w:rPr>
          <w:rFonts w:cs="Tahoma"/>
          <w:color w:val="000000"/>
          <w:lang w:val="en-US"/>
        </w:rPr>
      </w:pPr>
      <w:r>
        <w:rPr>
          <w:rFonts w:cs="Tahoma"/>
          <w:color w:val="000000"/>
          <w:lang w:val="en-US"/>
        </w:rPr>
        <w:br w:type="page"/>
      </w:r>
    </w:p>
    <w:p w:rsidR="00BD6513" w:rsidRDefault="00BD6513" w:rsidP="00BD6513">
      <w:pPr>
        <w:autoSpaceDE/>
        <w:autoSpaceDN/>
        <w:adjustRightInd/>
        <w:spacing w:after="0"/>
        <w:ind w:right="0"/>
        <w:rPr>
          <w:rFonts w:cs="Tahoma"/>
          <w:b/>
          <w:color w:val="000000"/>
          <w:lang w:val="en-US"/>
        </w:rPr>
      </w:pPr>
      <w:r w:rsidRPr="001E59E4">
        <w:rPr>
          <w:rFonts w:cs="Tahoma"/>
          <w:b/>
          <w:color w:val="000000"/>
          <w:lang w:val="en-US"/>
        </w:rPr>
        <w:lastRenderedPageBreak/>
        <w:t>Risk Information</w:t>
      </w:r>
    </w:p>
    <w:p w:rsidR="001E59E4" w:rsidRPr="001E59E4" w:rsidRDefault="001E59E4" w:rsidP="00BD6513">
      <w:pPr>
        <w:autoSpaceDE/>
        <w:autoSpaceDN/>
        <w:adjustRightInd/>
        <w:spacing w:after="0"/>
        <w:ind w:right="0"/>
        <w:rPr>
          <w:rFonts w:cs="Tahoma"/>
          <w:b/>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Where was the infection most probably acquired? </w:t>
      </w:r>
      <w:r w:rsidRPr="00BD6513">
        <w:rPr>
          <w:rFonts w:cs="Tahoma"/>
          <w:color w:val="000000"/>
          <w:lang w:val="en-US"/>
        </w:rPr>
        <w:tab/>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This stat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Interstate, specify …………………………</w:t>
      </w:r>
      <w:r w:rsidRPr="00BD6513">
        <w:rPr>
          <w:rFonts w:cs="Tahoma"/>
          <w:color w:val="000000"/>
          <w:lang w:val="en-US"/>
        </w:rPr>
        <w:tab/>
      </w:r>
      <w:r w:rsidRPr="00BD6513">
        <w:rPr>
          <w:rFonts w:cs="Tahoma"/>
          <w:color w:val="000000"/>
          <w:lang w:val="en-US"/>
        </w:rPr>
        <w:t> Overseas, specify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Unknown</w:t>
      </w:r>
    </w:p>
    <w:p w:rsidR="00BD6513" w:rsidRPr="00BD6513" w:rsidRDefault="00BD6513"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Sex of partner from whom the infection was most probably acquired: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Opposite sex</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Same sex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Unknow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Not </w:t>
      </w:r>
      <w:r w:rsidR="00FB7F08">
        <w:rPr>
          <w:rFonts w:cs="Tahoma"/>
          <w:color w:val="000000"/>
          <w:lang w:val="en-US"/>
        </w:rPr>
        <w:t xml:space="preserve">a </w:t>
      </w:r>
      <w:r w:rsidRPr="00BD6513">
        <w:rPr>
          <w:rFonts w:cs="Tahoma"/>
          <w:color w:val="000000"/>
          <w:lang w:val="en-US"/>
        </w:rPr>
        <w:t>sexual contact</w:t>
      </w:r>
    </w:p>
    <w:p w:rsidR="00BD6513" w:rsidRPr="00BD6513" w:rsidRDefault="00BD6513"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Type of sex partner from whom the infection was most probably acquired:</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Regular</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Casual</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Sex worker</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Client of a sex worker</w:t>
      </w:r>
      <w:r w:rsidRPr="00BD6513">
        <w:rPr>
          <w:rFonts w:cs="Tahoma"/>
          <w:color w:val="000000"/>
          <w:lang w:val="en-US"/>
        </w:rPr>
        <w:tab/>
        <w:t xml:space="preserve">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Unknow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Not sexual contact</w:t>
      </w:r>
    </w:p>
    <w:p w:rsidR="00BD6513" w:rsidRDefault="00D90060" w:rsidP="00BD6513">
      <w:pPr>
        <w:autoSpaceDE/>
        <w:autoSpaceDN/>
        <w:adjustRightInd/>
        <w:spacing w:after="0"/>
        <w:ind w:right="0"/>
        <w:rPr>
          <w:rFonts w:cs="Tahoma"/>
          <w:color w:val="000000"/>
          <w:lang w:val="en-US"/>
        </w:rPr>
      </w:pPr>
      <w:r w:rsidRPr="00BD6513">
        <w:rPr>
          <w:rFonts w:cs="Tahoma"/>
          <w:color w:val="000000"/>
          <w:lang w:val="en-US"/>
        </w:rPr>
        <w:t> Other, specify ………</w:t>
      </w:r>
      <w:r w:rsidR="00C54AE6">
        <w:rPr>
          <w:rFonts w:cs="Tahoma"/>
          <w:color w:val="000000"/>
          <w:lang w:val="en-US"/>
        </w:rPr>
        <w:t>…………………………..</w:t>
      </w:r>
    </w:p>
    <w:p w:rsidR="00D90060" w:rsidRPr="00BD6513" w:rsidRDefault="00D90060"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here did patient meet the sex partner from whom the infection was most probably acquired?</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Beat</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Internet</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Brothel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Sex on premises venue</w:t>
      </w:r>
      <w:r w:rsidRPr="00BD6513">
        <w:rPr>
          <w:rFonts w:cs="Tahoma"/>
          <w:color w:val="000000"/>
          <w:lang w:val="en-US"/>
        </w:rPr>
        <w:tab/>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Unknow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N/A, regular partner or already known to patient</w:t>
      </w:r>
    </w:p>
    <w:p w:rsidR="00BD6513" w:rsidRDefault="00D90060" w:rsidP="00BD6513">
      <w:pPr>
        <w:autoSpaceDE/>
        <w:autoSpaceDN/>
        <w:adjustRightInd/>
        <w:spacing w:after="0"/>
        <w:ind w:right="0"/>
        <w:rPr>
          <w:rFonts w:cs="Tahoma"/>
          <w:color w:val="000000"/>
          <w:lang w:val="en-US"/>
        </w:rPr>
      </w:pPr>
      <w:r w:rsidRPr="00BD6513">
        <w:rPr>
          <w:rFonts w:cs="Tahoma"/>
          <w:color w:val="000000"/>
          <w:lang w:val="en-US"/>
        </w:rPr>
        <w:t> Other, specify …….........</w:t>
      </w:r>
      <w:r w:rsidR="00C54AE6">
        <w:rPr>
          <w:rFonts w:cs="Tahoma"/>
          <w:color w:val="000000"/>
          <w:lang w:val="en-US"/>
        </w:rPr>
        <w:t>...................................</w:t>
      </w:r>
    </w:p>
    <w:p w:rsidR="00D90060" w:rsidRPr="00BD6513" w:rsidRDefault="00D90060"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Most likely mode of transmissio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Vaginal intercourse, insertiv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Vaginal intercourse, receptiv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Oral sex, insertive</w:t>
      </w:r>
    </w:p>
    <w:p w:rsidR="00C54AE6" w:rsidRDefault="00BD6513" w:rsidP="00BD6513">
      <w:pPr>
        <w:autoSpaceDE/>
        <w:autoSpaceDN/>
        <w:adjustRightInd/>
        <w:spacing w:after="0"/>
        <w:ind w:right="0"/>
        <w:rPr>
          <w:rFonts w:cs="Tahoma"/>
          <w:color w:val="000000"/>
          <w:lang w:val="en-US"/>
        </w:rPr>
      </w:pPr>
      <w:r w:rsidRPr="00BD6513">
        <w:rPr>
          <w:rFonts w:cs="Tahoma"/>
          <w:color w:val="000000"/>
          <w:lang w:val="en-US"/>
        </w:rPr>
        <w:lastRenderedPageBreak/>
        <w:t> Oral sex, receptive</w:t>
      </w:r>
      <w:r w:rsidRPr="00BD6513">
        <w:rPr>
          <w:rFonts w:cs="Tahoma"/>
          <w:color w:val="000000"/>
          <w:lang w:val="en-US"/>
        </w:rPr>
        <w:tab/>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Anal sex, insertiv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Anal sex, receptiv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Unknow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Not sexually acquired</w:t>
      </w:r>
    </w:p>
    <w:p w:rsidR="00BD6513" w:rsidRPr="00BD6513" w:rsidRDefault="00BD6513"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1E59E4">
        <w:rPr>
          <w:rFonts w:cs="Tahoma"/>
          <w:b/>
          <w:color w:val="000000"/>
          <w:lang w:val="en-US"/>
        </w:rPr>
        <w:t>Management</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Treatment details</w:t>
      </w:r>
    </w:p>
    <w:tbl>
      <w:tblPr>
        <w:tblStyle w:val="TableGrid"/>
        <w:tblW w:w="0" w:type="auto"/>
        <w:tblLook w:val="04A0" w:firstRow="1" w:lastRow="0" w:firstColumn="1" w:lastColumn="0" w:noHBand="0" w:noVBand="1"/>
        <w:tblCaption w:val="Appendix C"/>
        <w:tblDescription w:val="Case investigation form - management"/>
      </w:tblPr>
      <w:tblGrid>
        <w:gridCol w:w="1848"/>
        <w:gridCol w:w="1848"/>
        <w:gridCol w:w="1848"/>
        <w:gridCol w:w="1849"/>
        <w:gridCol w:w="1849"/>
      </w:tblGrid>
      <w:tr w:rsidR="001E59E4" w:rsidTr="00F94BFC">
        <w:trPr>
          <w:tblHeader/>
        </w:trPr>
        <w:tc>
          <w:tcPr>
            <w:tcW w:w="1848"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Date given</w:t>
            </w:r>
          </w:p>
        </w:tc>
        <w:tc>
          <w:tcPr>
            <w:tcW w:w="1848"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Drug</w:t>
            </w:r>
          </w:p>
        </w:tc>
        <w:tc>
          <w:tcPr>
            <w:tcW w:w="1848"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Dose</w:t>
            </w:r>
          </w:p>
        </w:tc>
        <w:tc>
          <w:tcPr>
            <w:tcW w:w="1849"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Route</w:t>
            </w:r>
          </w:p>
        </w:tc>
        <w:tc>
          <w:tcPr>
            <w:tcW w:w="1849" w:type="dxa"/>
          </w:tcPr>
          <w:p w:rsidR="001E59E4" w:rsidRPr="001E59E4" w:rsidRDefault="001E59E4" w:rsidP="00BD6513">
            <w:pPr>
              <w:autoSpaceDE/>
              <w:autoSpaceDN/>
              <w:adjustRightInd/>
              <w:spacing w:after="0"/>
              <w:ind w:right="0"/>
              <w:rPr>
                <w:rFonts w:cs="Tahoma"/>
                <w:b/>
                <w:color w:val="000000"/>
                <w:lang w:val="en-US"/>
              </w:rPr>
            </w:pPr>
            <w:r w:rsidRPr="001E59E4">
              <w:rPr>
                <w:rFonts w:cs="Tahoma"/>
                <w:b/>
                <w:color w:val="000000"/>
                <w:lang w:val="en-US"/>
              </w:rPr>
              <w:t>Comments</w:t>
            </w:r>
          </w:p>
        </w:tc>
      </w:tr>
      <w:tr w:rsidR="001E59E4" w:rsidTr="001A2FF6">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r>
      <w:tr w:rsidR="001E59E4" w:rsidTr="001A2FF6">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r>
      <w:tr w:rsidR="001E59E4" w:rsidTr="001A2FF6">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r>
      <w:tr w:rsidR="001E59E4" w:rsidTr="001A2FF6">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8"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c>
          <w:tcPr>
            <w:tcW w:w="1849" w:type="dxa"/>
          </w:tcPr>
          <w:p w:rsidR="001E59E4" w:rsidRDefault="001E59E4" w:rsidP="00BD6513">
            <w:pPr>
              <w:autoSpaceDE/>
              <w:autoSpaceDN/>
              <w:adjustRightInd/>
              <w:spacing w:after="0"/>
              <w:ind w:right="0"/>
              <w:rPr>
                <w:rFonts w:cs="Tahoma"/>
                <w:color w:val="000000"/>
                <w:lang w:val="en-US"/>
              </w:rPr>
            </w:pPr>
          </w:p>
        </w:tc>
      </w:tr>
    </w:tbl>
    <w:p w:rsidR="00CD2457" w:rsidRDefault="00CD2457"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Other relevant info</w:t>
      </w:r>
      <w:r w:rsidR="00C54AE6">
        <w:rPr>
          <w:rFonts w:cs="Tahoma"/>
          <w:color w:val="000000"/>
          <w:lang w:val="en-US"/>
        </w:rPr>
        <w:t>rmation ……………………………………………………..</w:t>
      </w:r>
    </w:p>
    <w:p w:rsidR="00D617CD" w:rsidRDefault="00D617CD" w:rsidP="00BD6513">
      <w:pPr>
        <w:autoSpaceDE/>
        <w:autoSpaceDN/>
        <w:adjustRightInd/>
        <w:spacing w:after="0"/>
        <w:ind w:right="0"/>
        <w:rPr>
          <w:rFonts w:cs="Tahoma"/>
          <w:color w:val="000000"/>
          <w:lang w:val="en-US"/>
        </w:rPr>
      </w:pPr>
    </w:p>
    <w:p w:rsidR="00D617CD" w:rsidRDefault="00D617CD">
      <w:pPr>
        <w:autoSpaceDE/>
        <w:autoSpaceDN/>
        <w:adjustRightInd/>
        <w:spacing w:after="0"/>
        <w:ind w:right="0"/>
        <w:rPr>
          <w:rFonts w:cs="Tahoma"/>
          <w:color w:val="000000"/>
          <w:lang w:val="en-US"/>
        </w:rPr>
      </w:pPr>
      <w:r>
        <w:rPr>
          <w:rFonts w:cs="Tahoma"/>
          <w:color w:val="000000"/>
          <w:lang w:val="en-US"/>
        </w:rPr>
        <w:br w:type="page"/>
      </w:r>
    </w:p>
    <w:p w:rsidR="00D617CD" w:rsidRDefault="00D617CD"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DD07D8">
        <w:rPr>
          <w:rFonts w:cs="Tahoma"/>
          <w:b/>
          <w:color w:val="000000"/>
          <w:lang w:val="en-US"/>
        </w:rPr>
        <w:t>Contact tracing:</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Patient agreed to notify partner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 Health service will notify partners, </w:t>
      </w:r>
    </w:p>
    <w:p w:rsidR="00BD6513" w:rsidRPr="00BD6513" w:rsidRDefault="00BD6513" w:rsidP="00DD07D8">
      <w:pPr>
        <w:autoSpaceDE/>
        <w:autoSpaceDN/>
        <w:adjustRightInd/>
        <w:spacing w:after="0"/>
        <w:ind w:right="0" w:firstLine="720"/>
        <w:rPr>
          <w:rFonts w:cs="Tahoma"/>
          <w:color w:val="000000"/>
          <w:lang w:val="en-US"/>
        </w:rPr>
      </w:pPr>
      <w:r w:rsidRPr="00BD6513">
        <w:rPr>
          <w:rFonts w:cs="Tahoma"/>
          <w:color w:val="000000"/>
          <w:lang w:val="en-US"/>
        </w:rPr>
        <w:t>Name of health s</w:t>
      </w:r>
      <w:r w:rsidR="00C54AE6">
        <w:rPr>
          <w:rFonts w:cs="Tahoma"/>
          <w:color w:val="000000"/>
          <w:lang w:val="en-US"/>
        </w:rPr>
        <w:t>ervice …………………………………………………</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Other, specify ………</w:t>
      </w:r>
      <w:r w:rsidR="00C54AE6">
        <w:rPr>
          <w:rFonts w:cs="Tahoma"/>
          <w:color w:val="000000"/>
          <w:lang w:val="en-US"/>
        </w:rPr>
        <w:t>…………………………………………………………</w:t>
      </w:r>
    </w:p>
    <w:p w:rsidR="00BD6513" w:rsidRPr="00BD6513" w:rsidRDefault="00712B1F" w:rsidP="00C54AE6">
      <w:pPr>
        <w:pStyle w:val="Heading1"/>
      </w:pPr>
      <w:r>
        <w:rPr>
          <w:rFonts w:cs="Tahoma"/>
          <w:color w:val="000000"/>
        </w:rPr>
        <w:br w:type="page"/>
      </w:r>
      <w:bookmarkStart w:id="57" w:name="AppxD"/>
      <w:bookmarkStart w:id="58" w:name="_Toc8202655"/>
      <w:r w:rsidR="00BD6513" w:rsidRPr="00BD6513">
        <w:lastRenderedPageBreak/>
        <w:t>Appendix D</w:t>
      </w:r>
      <w:bookmarkEnd w:id="57"/>
      <w:r w:rsidR="00BD6513" w:rsidRPr="00BD6513">
        <w:t xml:space="preserve">:  Public health response to critical </w:t>
      </w:r>
      <w:r w:rsidR="0050269D">
        <w:t>antimicrobial</w:t>
      </w:r>
      <w:r w:rsidR="00BD6513" w:rsidRPr="00BD6513">
        <w:t xml:space="preserve"> resistant gonococcal infection</w:t>
      </w:r>
      <w:bookmarkEnd w:id="58"/>
    </w:p>
    <w:p w:rsidR="00BD6513" w:rsidRPr="00D87764" w:rsidRDefault="00BD6513" w:rsidP="00BD6513">
      <w:pPr>
        <w:autoSpaceDE/>
        <w:autoSpaceDN/>
        <w:adjustRightInd/>
        <w:spacing w:after="0"/>
        <w:ind w:right="0"/>
        <w:rPr>
          <w:rFonts w:cs="Tahoma"/>
          <w:b/>
          <w:color w:val="000000"/>
          <w:lang w:val="en-US"/>
        </w:rPr>
      </w:pPr>
      <w:r w:rsidRPr="00D87764">
        <w:rPr>
          <w:rFonts w:cs="Tahoma"/>
          <w:b/>
          <w:color w:val="000000"/>
          <w:lang w:val="en-US"/>
        </w:rPr>
        <w:t>Background</w:t>
      </w:r>
    </w:p>
    <w:p w:rsidR="00D87764" w:rsidRDefault="00D8776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The World Health Organization has listed antimicrobial resistant </w:t>
      </w:r>
      <w:r w:rsidRPr="00D87764">
        <w:rPr>
          <w:rFonts w:cs="Tahoma"/>
          <w:i/>
          <w:color w:val="000000"/>
          <w:lang w:val="en-US"/>
        </w:rPr>
        <w:t>Neisseria gonorrhoeae</w:t>
      </w:r>
      <w:r w:rsidRPr="00BD6513">
        <w:rPr>
          <w:rFonts w:cs="Tahoma"/>
          <w:color w:val="000000"/>
          <w:lang w:val="en-US"/>
        </w:rPr>
        <w:t xml:space="preserve"> as one of twelve priority </w:t>
      </w:r>
      <w:r w:rsidR="000D77AF">
        <w:rPr>
          <w:rFonts w:cs="Tahoma"/>
          <w:color w:val="000000"/>
          <w:lang w:val="en-US"/>
        </w:rPr>
        <w:t xml:space="preserve">microorganisms </w:t>
      </w:r>
      <w:r w:rsidRPr="00BD6513">
        <w:rPr>
          <w:rFonts w:cs="Tahoma"/>
          <w:color w:val="000000"/>
          <w:lang w:val="en-US"/>
        </w:rPr>
        <w:t xml:space="preserve">posing a threat to human health globally. </w:t>
      </w:r>
      <w:r w:rsidR="00B87CC1">
        <w:rPr>
          <w:rFonts w:cs="Tahoma"/>
          <w:i/>
          <w:color w:val="000000"/>
          <w:lang w:val="en-US"/>
        </w:rPr>
        <w:t>N. </w:t>
      </w:r>
      <w:r w:rsidRPr="00291B64">
        <w:rPr>
          <w:rFonts w:cs="Tahoma"/>
          <w:i/>
          <w:color w:val="000000"/>
          <w:lang w:val="en-US"/>
        </w:rPr>
        <w:t>gonorrhoeae</w:t>
      </w:r>
      <w:r w:rsidRPr="00BD6513">
        <w:rPr>
          <w:rFonts w:cs="Tahoma"/>
          <w:color w:val="000000"/>
          <w:lang w:val="en-US"/>
        </w:rPr>
        <w:t xml:space="preserve"> with resistance to a </w:t>
      </w:r>
      <w:r w:rsidR="00FF52D7">
        <w:rPr>
          <w:rFonts w:cs="Tahoma"/>
          <w:color w:val="000000"/>
          <w:lang w:val="en-US"/>
        </w:rPr>
        <w:t xml:space="preserve">third generation </w:t>
      </w:r>
      <w:r w:rsidRPr="00BD6513">
        <w:rPr>
          <w:rFonts w:cs="Tahoma"/>
          <w:color w:val="000000"/>
          <w:lang w:val="en-US"/>
        </w:rPr>
        <w:t>cephalosporin or fluoroquinolone are listed as high priority organisms</w:t>
      </w:r>
      <w:r w:rsidR="00D87764">
        <w:rPr>
          <w:rFonts w:cs="Tahoma"/>
          <w:color w:val="000000"/>
          <w:lang w:val="en-US"/>
        </w:rPr>
        <w:t xml:space="preserve"> </w:t>
      </w:r>
      <w:r w:rsidR="00D87764">
        <w:rPr>
          <w:rFonts w:cs="Tahoma"/>
          <w:color w:val="000000"/>
          <w:lang w:val="en-US"/>
        </w:rPr>
        <w:fldChar w:fldCharType="begin"/>
      </w:r>
      <w:r w:rsidR="00171FF7">
        <w:rPr>
          <w:rFonts w:cs="Tahoma"/>
          <w:color w:val="000000"/>
          <w:lang w:val="en-US"/>
        </w:rPr>
        <w:instrText xml:space="preserve"> ADDIN EN.CITE &lt;EndNote&gt;&lt;Cite&gt;&lt;Author&gt;WHO Essential Medicines and Health Products&lt;/Author&gt;&lt;Year&gt;2017&lt;/Year&gt;&lt;RecNum&gt;49&lt;/RecNum&gt;&lt;DisplayText&gt;(51)&lt;/DisplayText&gt;&lt;record&gt;&lt;rec-number&gt;49&lt;/rec-number&gt;&lt;foreign-keys&gt;&lt;key app="EN" db-id="fzaaxasxops2faezrzkxwvvy0ffap0tvxwfx" timestamp="1539567873"&gt;49&lt;/key&gt;&lt;/foreign-keys&gt;&lt;ref-type name="Report"&gt;27&lt;/ref-type&gt;&lt;contributors&gt;&lt;authors&gt;&lt;author&gt;WHO Essential Medicines and Health Products,&lt;/author&gt;&lt;/authors&gt;&lt;/contributors&gt;&lt;titles&gt;&lt;title&gt;Global priority list of antibiotic-resistant bacteria to guide research, discovery, and development of new antibiotics&lt;/title&gt;&lt;/titles&gt;&lt;dates&gt;&lt;year&gt;2017&lt;/year&gt;&lt;/dates&gt;&lt;pub-location&gt;Geneva&lt;/pub-location&gt;&lt;publisher&gt;World Health Organization&lt;/publisher&gt;&lt;urls&gt;&lt;related-urls&gt;&lt;url&gt;&lt;style face="underline" font="default" size="100%"&gt;http://www.who.int/medicines/publications/WHO-PPL-Short_Summary_25Feb-ET_NM_WHO.pdf&lt;/style&gt;&lt;/url&gt;&lt;/related-urls&gt;&lt;/urls&gt;&lt;/record&gt;&lt;/Cite&gt;&lt;/EndNote&gt;</w:instrText>
      </w:r>
      <w:r w:rsidR="00D87764">
        <w:rPr>
          <w:rFonts w:cs="Tahoma"/>
          <w:color w:val="000000"/>
          <w:lang w:val="en-US"/>
        </w:rPr>
        <w:fldChar w:fldCharType="separate"/>
      </w:r>
      <w:r w:rsidR="00171FF7">
        <w:rPr>
          <w:rFonts w:cs="Tahoma"/>
          <w:noProof/>
          <w:color w:val="000000"/>
          <w:lang w:val="en-US"/>
        </w:rPr>
        <w:t>(51)</w:t>
      </w:r>
      <w:r w:rsidR="00D87764">
        <w:rPr>
          <w:rFonts w:cs="Tahoma"/>
          <w:color w:val="000000"/>
          <w:lang w:val="en-US"/>
        </w:rPr>
        <w:fldChar w:fldCharType="end"/>
      </w:r>
      <w:r w:rsidR="00D87764">
        <w:rPr>
          <w:rFonts w:cs="Tahoma"/>
          <w:color w:val="000000"/>
          <w:lang w:val="en-US"/>
        </w:rPr>
        <w:t>.</w:t>
      </w:r>
    </w:p>
    <w:p w:rsidR="00D87764" w:rsidRDefault="00D8776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In Australia, the recommended treatment for uncomplicated </w:t>
      </w:r>
      <w:r w:rsidR="00670C79" w:rsidRPr="00670C79">
        <w:rPr>
          <w:rFonts w:cs="Tahoma"/>
          <w:color w:val="000000"/>
          <w:lang w:val="en-US"/>
        </w:rPr>
        <w:t>gonococcal infection</w:t>
      </w:r>
      <w:r w:rsidRPr="00BD6513">
        <w:rPr>
          <w:rFonts w:cs="Tahoma"/>
          <w:color w:val="000000"/>
          <w:lang w:val="en-US"/>
        </w:rPr>
        <w:t xml:space="preserve"> is dual therapy with ceftriaxone and azithromycin. </w:t>
      </w:r>
      <w:r w:rsidR="00FF52D7" w:rsidRPr="00FF52D7">
        <w:rPr>
          <w:rFonts w:cs="Tahoma"/>
          <w:color w:val="000000"/>
          <w:lang w:val="en-US"/>
        </w:rPr>
        <w:t xml:space="preserve">Due to widespread resistance to fluoroquinolones, these are no longer recommended as first line treatment. </w:t>
      </w:r>
      <w:r w:rsidRPr="00BD6513">
        <w:rPr>
          <w:rFonts w:cs="Tahoma"/>
          <w:color w:val="000000"/>
          <w:lang w:val="en-US"/>
        </w:rPr>
        <w:t>While resistance to ceftriaxone or azithromycin is currently low, there have been previous introductions of resistant organisms into th</w:t>
      </w:r>
      <w:r w:rsidR="00B87CC1">
        <w:rPr>
          <w:rFonts w:cs="Tahoma"/>
          <w:color w:val="000000"/>
          <w:lang w:val="en-US"/>
        </w:rPr>
        <w:t>e community resulting in localis</w:t>
      </w:r>
      <w:r w:rsidRPr="00BD6513">
        <w:rPr>
          <w:rFonts w:cs="Tahoma"/>
          <w:color w:val="000000"/>
          <w:lang w:val="en-US"/>
        </w:rPr>
        <w:t xml:space="preserve">ed clusters of cases. Recently reports of extensively-drug resistant (XDR) </w:t>
      </w:r>
      <w:r w:rsidRPr="00291B64">
        <w:rPr>
          <w:rFonts w:cs="Tahoma"/>
          <w:i/>
          <w:color w:val="000000"/>
          <w:lang w:val="en-US"/>
        </w:rPr>
        <w:t>N. gonorrhoeae</w:t>
      </w:r>
      <w:r w:rsidRPr="00BD6513">
        <w:rPr>
          <w:rFonts w:cs="Tahoma"/>
          <w:color w:val="000000"/>
          <w:lang w:val="en-US"/>
        </w:rPr>
        <w:t xml:space="preserve"> have arisen, both in the United Kingdom (UK) and Australia</w:t>
      </w:r>
      <w:r w:rsidR="00D87764">
        <w:rPr>
          <w:rFonts w:cs="Tahoma"/>
          <w:color w:val="000000"/>
          <w:lang w:val="en-US"/>
        </w:rPr>
        <w:t xml:space="preserve"> </w:t>
      </w:r>
      <w:r w:rsidR="00936B73">
        <w:rPr>
          <w:rFonts w:cs="Tahoma"/>
          <w:color w:val="000000"/>
          <w:lang w:val="en-US"/>
        </w:rPr>
        <w:fldChar w:fldCharType="begin"/>
      </w:r>
      <w:r w:rsidR="00171FF7">
        <w:rPr>
          <w:rFonts w:cs="Tahoma"/>
          <w:color w:val="000000"/>
          <w:lang w:val="en-US"/>
        </w:rPr>
        <w:instrText xml:space="preserve"> ADDIN EN.CITE &lt;EndNote&gt;&lt;Cite&gt;&lt;Author&gt;Public Health England&lt;/Author&gt;&lt;Year&gt;2018&lt;/Year&gt;&lt;RecNum&gt;51&lt;/RecNum&gt;&lt;DisplayText&gt;(52, 53)&lt;/DisplayText&gt;&lt;record&gt;&lt;rec-number&gt;51&lt;/rec-number&gt;&lt;foreign-keys&gt;&lt;key app="EN" db-id="fzaaxasxops2faezrzkxwvvy0ffap0tvxwfx" timestamp="1539568661"&gt;51&lt;/key&gt;&lt;/foreign-keys&gt;&lt;ref-type name="Report"&gt;27&lt;/ref-type&gt;&lt;contributors&gt;&lt;authors&gt;&lt;author&gt;Public Health England,&lt;/author&gt;&lt;/authors&gt;&lt;/contributors&gt;&lt;titles&gt;&lt;title&gt;&lt;style face="normal" font="default" size="100%"&gt;Update on investigation of UK case of &lt;/style&gt;&lt;style face="italic" font="default" size="100%"&gt;Neisseria gonorrhoeae&lt;/style&gt;&lt;style face="normal" font="default" size="100%"&gt; with high-level resistance to azithromycin and resistance to ceftriaxone acquired abroad, Health Protection Report&lt;/style&gt;&lt;/title&gt;&lt;/titles&gt;&lt;volume&gt;12&lt;/volume&gt;&lt;number&gt;14&lt;/number&gt;&lt;dates&gt;&lt;year&gt;2018&lt;/year&gt;&lt;/dates&gt;&lt;urls&gt;&lt;related-urls&gt;&lt;url&gt;&lt;style face="underline" font="default" size="100%"&gt;https://assets.publishing.service.gov.uk/government/uploads/system/uploads/attachment_data/file/701185/hpr1418_MDRGC.pdf&lt;/style&gt;&lt;/url&gt;&lt;/related-urls&gt;&lt;/urls&gt;&lt;/record&gt;&lt;/Cite&gt;&lt;Cite&gt;&lt;Author&gt;Victoria&lt;/Author&gt;&lt;Year&gt;2018&lt;/Year&gt;&lt;RecNum&gt;67&lt;/RecNum&gt;&lt;record&gt;&lt;rec-number&gt;67&lt;/rec-number&gt;&lt;foreign-keys&gt;&lt;key app="EN" db-id="fzaaxasxops2faezrzkxwvvy0ffap0tvxwfx" timestamp="1553124511"&gt;67&lt;/key&gt;&lt;/foreign-keys&gt;&lt;ref-type name="Report"&gt;27&lt;/ref-type&gt;&lt;contributors&gt;&lt;authors&gt;&lt;author&gt;Health Victoria&lt;/author&gt;&lt;/authors&gt;&lt;/contributors&gt;&lt;titles&gt;&lt;title&gt;Health Alert AL180007 - Multi-drug resistant gonorrhoea detected in Australia (www2.health.vic.gov.au/about/news-and-events/healthalerts/multi-drug-resistant-gonorrhoea-detected-in-australia)&lt;/title&gt;&lt;/titles&gt;&lt;dates&gt;&lt;year&gt;2018&lt;/year&gt;&lt;/dates&gt;&lt;pub-location&gt;Victoria&lt;/pub-location&gt;&lt;urls&gt;&lt;related-urls&gt;&lt;url&gt;&lt;style face="underline" font="default" size="100%"&gt;https://www2.health.vic.gov.au/about/news-and-events/healthalerts/multi-drug-resistant-gonorrhoea-detected-in-australia&lt;/style&gt;&lt;/url&gt;&lt;/related-urls&gt;&lt;/urls&gt;&lt;/record&gt;&lt;/Cite&gt;&lt;/EndNote&gt;</w:instrText>
      </w:r>
      <w:r w:rsidR="00936B73">
        <w:rPr>
          <w:rFonts w:cs="Tahoma"/>
          <w:color w:val="000000"/>
          <w:lang w:val="en-US"/>
        </w:rPr>
        <w:fldChar w:fldCharType="separate"/>
      </w:r>
      <w:r w:rsidR="00171FF7">
        <w:rPr>
          <w:rFonts w:cs="Tahoma"/>
          <w:noProof/>
          <w:color w:val="000000"/>
          <w:lang w:val="en-US"/>
        </w:rPr>
        <w:t>(52, 53)</w:t>
      </w:r>
      <w:r w:rsidR="00936B73">
        <w:rPr>
          <w:rFonts w:cs="Tahoma"/>
          <w:color w:val="000000"/>
          <w:lang w:val="en-US"/>
        </w:rPr>
        <w:fldChar w:fldCharType="end"/>
      </w:r>
      <w:r w:rsidRPr="00BD6513">
        <w:rPr>
          <w:rFonts w:cs="Tahoma"/>
          <w:color w:val="000000"/>
          <w:lang w:val="en-US"/>
        </w:rPr>
        <w:t xml:space="preserve"> with some infections acquired in Southeast Asia.</w:t>
      </w:r>
    </w:p>
    <w:p w:rsidR="00D87764" w:rsidRDefault="00D8776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With </w:t>
      </w:r>
      <w:r w:rsidR="00670C79" w:rsidRPr="00670C79">
        <w:rPr>
          <w:rFonts w:cs="Tahoma"/>
          <w:color w:val="000000"/>
          <w:lang w:val="en-US"/>
        </w:rPr>
        <w:t>gonococcal infection</w:t>
      </w:r>
      <w:r w:rsidRPr="00BD6513">
        <w:rPr>
          <w:rFonts w:cs="Tahoma"/>
          <w:color w:val="000000"/>
          <w:lang w:val="en-US"/>
        </w:rPr>
        <w:t xml:space="preserve"> notifications increasing in all Australian jurisdictions antimicrobial resistance is of major public health concern, as it could require complex treatment with increased disease burden and associated health care costs. </w:t>
      </w:r>
    </w:p>
    <w:p w:rsidR="00291B64" w:rsidRDefault="00291B6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The response to ceftriaxone and/or</w:t>
      </w:r>
      <w:r w:rsidR="00DA4A9E">
        <w:rPr>
          <w:rFonts w:cs="Tahoma"/>
          <w:color w:val="000000"/>
          <w:lang w:val="en-US"/>
        </w:rPr>
        <w:t xml:space="preserve"> high level</w:t>
      </w:r>
      <w:r w:rsidRPr="00BD6513">
        <w:rPr>
          <w:rFonts w:cs="Tahoma"/>
          <w:color w:val="000000"/>
          <w:lang w:val="en-US"/>
        </w:rPr>
        <w:t xml:space="preserve"> azithromycin resistant </w:t>
      </w:r>
      <w:r w:rsidR="00670C79" w:rsidRPr="00670C79">
        <w:rPr>
          <w:rFonts w:cs="Tahoma"/>
          <w:color w:val="000000"/>
          <w:lang w:val="en-US"/>
        </w:rPr>
        <w:t>gonococcal infection</w:t>
      </w:r>
      <w:r w:rsidRPr="00BD6513">
        <w:rPr>
          <w:rFonts w:cs="Tahoma"/>
          <w:color w:val="000000"/>
          <w:lang w:val="en-US"/>
        </w:rPr>
        <w:t xml:space="preserve"> requires an ongoing collaborative approach at both national and state/territory levels, and spans prevention as well as rapid control measures following identification o</w:t>
      </w:r>
      <w:r w:rsidR="00820302">
        <w:rPr>
          <w:rFonts w:cs="Tahoma"/>
          <w:color w:val="000000"/>
          <w:lang w:val="en-US"/>
        </w:rPr>
        <w:t>f cases with critical antimicrobial</w:t>
      </w:r>
      <w:r w:rsidRPr="00BD6513">
        <w:rPr>
          <w:rFonts w:cs="Tahoma"/>
          <w:color w:val="000000"/>
          <w:lang w:val="en-US"/>
        </w:rPr>
        <w:t xml:space="preserve"> resistant gonococcal infection, in order to reduce ongoing transmission. </w:t>
      </w:r>
    </w:p>
    <w:p w:rsidR="00291B64" w:rsidRDefault="00291B6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Keys stakeholders include:</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State/territory health department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Public health units (PHU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Clinicians (in primary care as well as sexual health clinics)</w:t>
      </w:r>
    </w:p>
    <w:p w:rsidR="00BD6513" w:rsidRPr="00BD6513" w:rsidRDefault="00BD6513" w:rsidP="00291B64">
      <w:pPr>
        <w:autoSpaceDE/>
        <w:autoSpaceDN/>
        <w:adjustRightInd/>
        <w:spacing w:after="0"/>
        <w:ind w:left="720" w:right="0" w:hanging="720"/>
        <w:rPr>
          <w:rFonts w:cs="Tahoma"/>
          <w:color w:val="000000"/>
          <w:lang w:val="en-US"/>
        </w:rPr>
      </w:pPr>
      <w:r w:rsidRPr="00BD6513">
        <w:rPr>
          <w:rFonts w:cs="Tahoma"/>
          <w:color w:val="000000"/>
          <w:lang w:val="en-US"/>
        </w:rPr>
        <w:t>•</w:t>
      </w:r>
      <w:r w:rsidRPr="00BD6513">
        <w:rPr>
          <w:rFonts w:cs="Tahoma"/>
          <w:color w:val="000000"/>
          <w:lang w:val="en-US"/>
        </w:rPr>
        <w:tab/>
        <w:t xml:space="preserve">Laboratories (including clinical diagnostic laboratories, </w:t>
      </w:r>
      <w:r w:rsidR="00B87CC1">
        <w:rPr>
          <w:rFonts w:cs="Tahoma"/>
          <w:color w:val="000000"/>
          <w:lang w:val="en-US"/>
        </w:rPr>
        <w:t>Public Health Laboratory network (</w:t>
      </w:r>
      <w:r w:rsidRPr="00BD6513">
        <w:rPr>
          <w:rFonts w:cs="Tahoma"/>
          <w:color w:val="000000"/>
          <w:lang w:val="en-US"/>
        </w:rPr>
        <w:t>PHLN</w:t>
      </w:r>
      <w:r w:rsidR="00B87CC1">
        <w:rPr>
          <w:rFonts w:cs="Tahoma"/>
          <w:color w:val="000000"/>
          <w:lang w:val="en-US"/>
        </w:rPr>
        <w:t>)</w:t>
      </w:r>
      <w:r w:rsidRPr="00BD6513">
        <w:rPr>
          <w:rFonts w:cs="Tahoma"/>
          <w:color w:val="000000"/>
          <w:lang w:val="en-US"/>
        </w:rPr>
        <w:t>, National Neisseria Network)</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Communicable Disease</w:t>
      </w:r>
      <w:r w:rsidR="006C0A16">
        <w:rPr>
          <w:rFonts w:cs="Tahoma"/>
          <w:color w:val="000000"/>
          <w:lang w:val="en-US"/>
        </w:rPr>
        <w:t>s</w:t>
      </w:r>
      <w:r w:rsidRPr="00BD6513">
        <w:rPr>
          <w:rFonts w:cs="Tahoma"/>
          <w:color w:val="000000"/>
          <w:lang w:val="en-US"/>
        </w:rPr>
        <w:t xml:space="preserve"> Network Australia (CDNA)</w:t>
      </w:r>
    </w:p>
    <w:p w:rsidR="00BD6513" w:rsidRPr="00BD6513" w:rsidRDefault="00BD6513" w:rsidP="00BD6513">
      <w:pPr>
        <w:autoSpaceDE/>
        <w:autoSpaceDN/>
        <w:adjustRightInd/>
        <w:spacing w:after="0"/>
        <w:ind w:right="0"/>
        <w:rPr>
          <w:rFonts w:cs="Tahoma"/>
          <w:color w:val="000000"/>
          <w:lang w:val="en-US"/>
        </w:rPr>
      </w:pPr>
    </w:p>
    <w:p w:rsidR="00BD6513" w:rsidRPr="00291B64" w:rsidRDefault="00BD6513" w:rsidP="00BD6513">
      <w:pPr>
        <w:autoSpaceDE/>
        <w:autoSpaceDN/>
        <w:adjustRightInd/>
        <w:spacing w:after="0"/>
        <w:ind w:right="0"/>
        <w:rPr>
          <w:rFonts w:cs="Tahoma"/>
          <w:b/>
          <w:color w:val="000000"/>
          <w:lang w:val="en-US"/>
        </w:rPr>
      </w:pPr>
      <w:r w:rsidRPr="00291B64">
        <w:rPr>
          <w:rFonts w:cs="Tahoma"/>
          <w:b/>
          <w:color w:val="000000"/>
          <w:lang w:val="en-US"/>
        </w:rPr>
        <w:t>Public he</w:t>
      </w:r>
      <w:r w:rsidR="00820302">
        <w:rPr>
          <w:rFonts w:cs="Tahoma"/>
          <w:b/>
          <w:color w:val="000000"/>
          <w:lang w:val="en-US"/>
        </w:rPr>
        <w:t>alth response to critical antimicrobial</w:t>
      </w:r>
      <w:r w:rsidRPr="00291B64">
        <w:rPr>
          <w:rFonts w:cs="Tahoma"/>
          <w:b/>
          <w:color w:val="000000"/>
          <w:lang w:val="en-US"/>
        </w:rPr>
        <w:t xml:space="preserve"> resistant gonococcal infections</w:t>
      </w:r>
    </w:p>
    <w:p w:rsidR="00291B64" w:rsidRDefault="00291B6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It is recommended that all jurisdictions develop and implement protocols for identifying and responding t</w:t>
      </w:r>
      <w:r w:rsidR="00820302">
        <w:rPr>
          <w:rFonts w:cs="Tahoma"/>
          <w:color w:val="000000"/>
          <w:lang w:val="en-US"/>
        </w:rPr>
        <w:t>o cases with critical antimicrobial</w:t>
      </w:r>
      <w:r w:rsidRPr="00BD6513">
        <w:rPr>
          <w:rFonts w:cs="Tahoma"/>
          <w:color w:val="000000"/>
          <w:lang w:val="en-US"/>
        </w:rPr>
        <w:t xml:space="preserve"> resistant gonococcal infection.</w:t>
      </w:r>
    </w:p>
    <w:p w:rsidR="00291B64" w:rsidRDefault="00291B6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This document outlines the actions to be undertaken by PHUs following identification of a case</w:t>
      </w:r>
      <w:r w:rsidR="00B87CC1">
        <w:rPr>
          <w:rFonts w:cs="Tahoma"/>
          <w:color w:val="000000"/>
          <w:lang w:val="en-US"/>
        </w:rPr>
        <w:t xml:space="preserve"> </w:t>
      </w:r>
      <w:r w:rsidRPr="00BD6513">
        <w:rPr>
          <w:rFonts w:cs="Tahoma"/>
          <w:color w:val="000000"/>
          <w:lang w:val="en-US"/>
        </w:rPr>
        <w:t>/</w:t>
      </w:r>
      <w:r w:rsidR="00B87CC1">
        <w:rPr>
          <w:rFonts w:cs="Tahoma"/>
          <w:color w:val="000000"/>
          <w:lang w:val="en-US"/>
        </w:rPr>
        <w:t xml:space="preserve"> </w:t>
      </w:r>
      <w:r w:rsidRPr="00BD6513">
        <w:rPr>
          <w:rFonts w:cs="Tahoma"/>
          <w:color w:val="000000"/>
          <w:lang w:val="en-US"/>
        </w:rPr>
        <w:t>cases with critical</w:t>
      </w:r>
      <w:r w:rsidR="00D617CD">
        <w:rPr>
          <w:rFonts w:cs="Tahoma"/>
          <w:color w:val="000000"/>
          <w:lang w:val="en-US"/>
        </w:rPr>
        <w:t xml:space="preserve"> antimicrobial resistant</w:t>
      </w:r>
      <w:r w:rsidRPr="00BD6513">
        <w:rPr>
          <w:rFonts w:cs="Tahoma"/>
          <w:color w:val="000000"/>
          <w:lang w:val="en-US"/>
        </w:rPr>
        <w:t xml:space="preserve"> gonococcal </w:t>
      </w:r>
      <w:r w:rsidR="00B87CC1">
        <w:rPr>
          <w:rFonts w:cs="Tahoma"/>
          <w:color w:val="000000"/>
          <w:lang w:val="en-US"/>
        </w:rPr>
        <w:t>infection</w:t>
      </w:r>
      <w:r w:rsidRPr="00BD6513">
        <w:rPr>
          <w:rFonts w:cs="Tahoma"/>
          <w:color w:val="000000"/>
          <w:lang w:val="en-US"/>
        </w:rPr>
        <w:t xml:space="preserve">. </w:t>
      </w:r>
    </w:p>
    <w:p w:rsidR="00291B64" w:rsidRDefault="00291B64" w:rsidP="00BD6513">
      <w:pPr>
        <w:autoSpaceDE/>
        <w:autoSpaceDN/>
        <w:adjustRightInd/>
        <w:spacing w:after="0"/>
        <w:ind w:right="0"/>
        <w:rPr>
          <w:rFonts w:cs="Tahoma"/>
          <w:color w:val="000000"/>
          <w:lang w:val="en-US"/>
        </w:rPr>
      </w:pPr>
    </w:p>
    <w:p w:rsidR="00BD6513" w:rsidRPr="00291B64" w:rsidRDefault="00BD6513" w:rsidP="00BD6513">
      <w:pPr>
        <w:autoSpaceDE/>
        <w:autoSpaceDN/>
        <w:adjustRightInd/>
        <w:spacing w:after="0"/>
        <w:ind w:right="0"/>
        <w:rPr>
          <w:rFonts w:cs="Tahoma"/>
          <w:b/>
          <w:color w:val="000000"/>
          <w:lang w:val="en-US"/>
        </w:rPr>
      </w:pPr>
      <w:r w:rsidRPr="00291B64">
        <w:rPr>
          <w:rFonts w:cs="Tahoma"/>
          <w:b/>
          <w:color w:val="000000"/>
          <w:lang w:val="en-US"/>
        </w:rPr>
        <w:t>1.</w:t>
      </w:r>
      <w:r w:rsidRPr="00291B64">
        <w:rPr>
          <w:rFonts w:cs="Tahoma"/>
          <w:b/>
          <w:color w:val="000000"/>
          <w:lang w:val="en-US"/>
        </w:rPr>
        <w:tab/>
        <w:t>Notification</w:t>
      </w:r>
    </w:p>
    <w:p w:rsidR="00291B64" w:rsidRDefault="00291B64"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Notification requirements for gonococcal infection vary among </w:t>
      </w:r>
      <w:r w:rsidR="008956E7" w:rsidRPr="00BD6513">
        <w:rPr>
          <w:rFonts w:cs="Tahoma"/>
          <w:color w:val="000000"/>
          <w:lang w:val="en-US"/>
        </w:rPr>
        <w:t>jurisdictions;</w:t>
      </w:r>
      <w:r w:rsidRPr="00BD6513">
        <w:rPr>
          <w:rFonts w:cs="Tahoma"/>
          <w:color w:val="000000"/>
          <w:lang w:val="en-US"/>
        </w:rPr>
        <w:t xml:space="preserve"> however in all jurisdictions laboratory reporting is mandatory. The private laboratories and the public health reference laboratory in each jurisdiction should urgently notify the relevant public health authority (i.e. by phone followed by email/fax) following detection of isolates with critical antimicrobial resistance.</w:t>
      </w:r>
    </w:p>
    <w:p w:rsidR="00D617CD" w:rsidRDefault="00D617CD">
      <w:pPr>
        <w:autoSpaceDE/>
        <w:autoSpaceDN/>
        <w:adjustRightInd/>
        <w:spacing w:after="0"/>
        <w:ind w:right="0"/>
        <w:rPr>
          <w:rFonts w:cs="Tahoma"/>
          <w:color w:val="000000"/>
          <w:lang w:val="en-US"/>
        </w:rPr>
      </w:pPr>
      <w:r>
        <w:rPr>
          <w:rFonts w:cs="Tahoma"/>
          <w:color w:val="000000"/>
          <w:lang w:val="en-US"/>
        </w:rPr>
        <w:br w:type="page"/>
      </w:r>
    </w:p>
    <w:p w:rsidR="00D617CD" w:rsidRPr="00BD6513" w:rsidRDefault="00D617CD" w:rsidP="00BD6513">
      <w:pPr>
        <w:autoSpaceDE/>
        <w:autoSpaceDN/>
        <w:adjustRightInd/>
        <w:spacing w:after="0"/>
        <w:ind w:right="0"/>
        <w:rPr>
          <w:rFonts w:cs="Tahoma"/>
          <w:color w:val="000000"/>
          <w:lang w:val="en-US"/>
        </w:rPr>
      </w:pPr>
    </w:p>
    <w:p w:rsidR="00BD6513" w:rsidRDefault="00FF52D7" w:rsidP="00BD6513">
      <w:pPr>
        <w:autoSpaceDE/>
        <w:autoSpaceDN/>
        <w:adjustRightInd/>
        <w:spacing w:after="0"/>
        <w:ind w:right="0"/>
        <w:rPr>
          <w:rFonts w:cs="Tahoma"/>
          <w:color w:val="000000"/>
          <w:lang w:val="en-US"/>
        </w:rPr>
      </w:pPr>
      <w:r>
        <w:rPr>
          <w:rFonts w:cs="Tahoma"/>
          <w:color w:val="000000"/>
          <w:lang w:val="en-US"/>
        </w:rPr>
        <w:t>In Australia, c</w:t>
      </w:r>
      <w:r w:rsidR="006E4708">
        <w:rPr>
          <w:rFonts w:cs="Tahoma"/>
          <w:color w:val="000000"/>
          <w:lang w:val="en-US"/>
        </w:rPr>
        <w:t>ritical antimicrobial</w:t>
      </w:r>
      <w:r w:rsidR="00BD6513" w:rsidRPr="00BD6513">
        <w:rPr>
          <w:rFonts w:cs="Tahoma"/>
          <w:color w:val="000000"/>
          <w:lang w:val="en-US"/>
        </w:rPr>
        <w:t xml:space="preserve"> resistant gonococcal infection is defined as gonorrhoea with: </w:t>
      </w:r>
    </w:p>
    <w:p w:rsidR="00291B64" w:rsidRPr="00BD6513" w:rsidRDefault="00291B64" w:rsidP="00BD6513">
      <w:pPr>
        <w:autoSpaceDE/>
        <w:autoSpaceDN/>
        <w:adjustRightInd/>
        <w:spacing w:after="0"/>
        <w:ind w:right="0"/>
        <w:rPr>
          <w:rFonts w:cs="Tahoma"/>
          <w:color w:val="000000"/>
          <w:lang w:val="en-US"/>
        </w:rPr>
      </w:pPr>
    </w:p>
    <w:p w:rsidR="00FF52D7" w:rsidRPr="00FF52D7" w:rsidRDefault="00FF52D7" w:rsidP="00FF52D7">
      <w:pPr>
        <w:pStyle w:val="ListParagraph"/>
        <w:numPr>
          <w:ilvl w:val="0"/>
          <w:numId w:val="13"/>
        </w:numPr>
        <w:rPr>
          <w:rFonts w:cs="Tahoma"/>
          <w:color w:val="000000"/>
        </w:rPr>
      </w:pPr>
      <w:r w:rsidRPr="00FF52D7">
        <w:rPr>
          <w:rFonts w:cs="Tahoma"/>
          <w:color w:val="000000"/>
        </w:rPr>
        <w:t xml:space="preserve">Resistance to </w:t>
      </w:r>
      <w:r>
        <w:rPr>
          <w:rFonts w:cs="Tahoma"/>
          <w:color w:val="000000"/>
        </w:rPr>
        <w:t xml:space="preserve">ceftriaxone </w:t>
      </w:r>
      <w:r w:rsidRPr="00D02C9E">
        <w:rPr>
          <w:rFonts w:cs="Tahoma"/>
          <w:color w:val="000000"/>
        </w:rPr>
        <w:t xml:space="preserve">(MIC </w:t>
      </w:r>
      <w:r w:rsidR="00D02C9E">
        <w:rPr>
          <w:color w:val="000000"/>
        </w:rPr>
        <w:t>≥</w:t>
      </w:r>
      <w:r w:rsidRPr="00D02C9E">
        <w:rPr>
          <w:rFonts w:cs="Tahoma"/>
          <w:color w:val="000000"/>
        </w:rPr>
        <w:t xml:space="preserve"> 0.5mg/L)</w:t>
      </w:r>
      <w:r>
        <w:rPr>
          <w:rFonts w:cs="Tahoma"/>
          <w:color w:val="000000"/>
        </w:rPr>
        <w:t xml:space="preserve"> OR</w:t>
      </w:r>
    </w:p>
    <w:p w:rsidR="00BD6513" w:rsidRPr="00BB587D"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t xml:space="preserve">High level resistance to azithromycin (MIC ≥ 256mg/L) OR </w:t>
      </w:r>
    </w:p>
    <w:p w:rsidR="00BD6513" w:rsidRPr="00BB587D"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t xml:space="preserve">Both </w:t>
      </w:r>
      <w:r w:rsidR="00FF52D7">
        <w:rPr>
          <w:rFonts w:cs="Tahoma"/>
          <w:color w:val="000000"/>
        </w:rPr>
        <w:t xml:space="preserve">of </w:t>
      </w:r>
      <w:r w:rsidRPr="00BB587D">
        <w:rPr>
          <w:rFonts w:cs="Tahoma"/>
          <w:color w:val="000000"/>
        </w:rPr>
        <w:t>the above (including extensively drug resistant (XDR) isolates)</w:t>
      </w:r>
    </w:p>
    <w:p w:rsidR="00BD6513" w:rsidRPr="00BD6513" w:rsidRDefault="00BD6513"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2.</w:t>
      </w:r>
      <w:r w:rsidRPr="00BD6513">
        <w:rPr>
          <w:rFonts w:cs="Tahoma"/>
          <w:color w:val="000000"/>
          <w:lang w:val="en-US"/>
        </w:rPr>
        <w:tab/>
      </w:r>
      <w:r w:rsidRPr="00291B64">
        <w:rPr>
          <w:rFonts w:cs="Tahoma"/>
          <w:b/>
          <w:color w:val="000000"/>
          <w:lang w:val="en-US"/>
        </w:rPr>
        <w:t>Risk assessment and response</w:t>
      </w:r>
      <w:r w:rsidRPr="00BD6513">
        <w:rPr>
          <w:rFonts w:cs="Tahoma"/>
          <w:color w:val="000000"/>
          <w:lang w:val="en-US"/>
        </w:rPr>
        <w:t xml:space="preserve"> </w:t>
      </w:r>
    </w:p>
    <w:p w:rsidR="00291B64" w:rsidRDefault="00291B64"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Case and contact follow-up is the cornerstone of public health response to gonococcal infection. </w:t>
      </w:r>
    </w:p>
    <w:p w:rsidR="00291B64" w:rsidRDefault="00291B64"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The PHU staff should undertake an initial risk assessment and initiate control measures</w:t>
      </w:r>
      <w:r w:rsidR="00FB7F08">
        <w:rPr>
          <w:rFonts w:cs="Tahoma"/>
          <w:color w:val="000000"/>
          <w:lang w:val="en-US"/>
        </w:rPr>
        <w:t xml:space="preserve"> as soon as possible and</w:t>
      </w:r>
      <w:r w:rsidRPr="00BD6513">
        <w:rPr>
          <w:rFonts w:cs="Tahoma"/>
          <w:color w:val="000000"/>
          <w:lang w:val="en-US"/>
        </w:rPr>
        <w:t xml:space="preserve"> within </w:t>
      </w:r>
      <w:r w:rsidR="005317F0">
        <w:rPr>
          <w:rFonts w:cs="Tahoma"/>
          <w:color w:val="000000"/>
          <w:lang w:val="en-US"/>
        </w:rPr>
        <w:t>one working day</w:t>
      </w:r>
      <w:r w:rsidRPr="00BD6513">
        <w:rPr>
          <w:rFonts w:cs="Tahoma"/>
          <w:color w:val="000000"/>
          <w:lang w:val="en-US"/>
        </w:rPr>
        <w:t xml:space="preserve"> of notification of a case with critical</w:t>
      </w:r>
      <w:r w:rsidR="00B87CC1">
        <w:rPr>
          <w:rFonts w:cs="Tahoma"/>
          <w:color w:val="000000"/>
          <w:lang w:val="en-US"/>
        </w:rPr>
        <w:t xml:space="preserve"> antimicrobial resistant</w:t>
      </w:r>
      <w:r w:rsidRPr="00BD6513">
        <w:rPr>
          <w:rFonts w:cs="Tahoma"/>
          <w:color w:val="000000"/>
          <w:lang w:val="en-US"/>
        </w:rPr>
        <w:t xml:space="preserve"> gonococcal </w:t>
      </w:r>
      <w:r w:rsidR="00B87CC1">
        <w:rPr>
          <w:rFonts w:cs="Tahoma"/>
          <w:color w:val="000000"/>
          <w:lang w:val="en-US"/>
        </w:rPr>
        <w:t>infection</w:t>
      </w:r>
      <w:r w:rsidRPr="00BD6513">
        <w:rPr>
          <w:rFonts w:cs="Tahoma"/>
          <w:color w:val="000000"/>
          <w:lang w:val="en-US"/>
        </w:rPr>
        <w:t xml:space="preserve"> by </w:t>
      </w:r>
      <w:r w:rsidRPr="00291B64">
        <w:rPr>
          <w:rFonts w:cs="Tahoma"/>
          <w:b/>
          <w:color w:val="000000"/>
          <w:lang w:val="en-US"/>
        </w:rPr>
        <w:t>contacting the diagnosing clinician</w:t>
      </w:r>
      <w:r w:rsidRPr="00BD6513">
        <w:rPr>
          <w:rFonts w:cs="Tahoma"/>
          <w:color w:val="000000"/>
          <w:lang w:val="en-US"/>
        </w:rPr>
        <w:t xml:space="preserve"> to: </w:t>
      </w:r>
    </w:p>
    <w:p w:rsidR="00291B64" w:rsidRPr="00BD6513" w:rsidRDefault="00291B64" w:rsidP="00BD6513">
      <w:pPr>
        <w:autoSpaceDE/>
        <w:autoSpaceDN/>
        <w:adjustRightInd/>
        <w:spacing w:after="0"/>
        <w:ind w:right="0"/>
        <w:rPr>
          <w:rFonts w:cs="Tahoma"/>
          <w:color w:val="000000"/>
          <w:lang w:val="en-US"/>
        </w:rPr>
      </w:pPr>
    </w:p>
    <w:p w:rsidR="00BD6513" w:rsidRPr="00291B64" w:rsidRDefault="00BD6513" w:rsidP="00BB587D">
      <w:pPr>
        <w:pStyle w:val="ListParagraph"/>
        <w:numPr>
          <w:ilvl w:val="0"/>
          <w:numId w:val="13"/>
        </w:numPr>
        <w:autoSpaceDE/>
        <w:autoSpaceDN/>
        <w:adjustRightInd/>
        <w:spacing w:after="0"/>
        <w:ind w:right="0"/>
        <w:rPr>
          <w:rFonts w:cs="Tahoma"/>
          <w:color w:val="000000"/>
        </w:rPr>
      </w:pPr>
      <w:r w:rsidRPr="00291B64">
        <w:rPr>
          <w:rFonts w:cs="Tahoma"/>
          <w:color w:val="000000"/>
        </w:rPr>
        <w:t xml:space="preserve">Inform them about the critical </w:t>
      </w:r>
      <w:r w:rsidR="00B87CC1">
        <w:rPr>
          <w:rFonts w:cs="Tahoma"/>
          <w:color w:val="000000"/>
        </w:rPr>
        <w:t>antimicrobial</w:t>
      </w:r>
      <w:r w:rsidRPr="00291B64">
        <w:rPr>
          <w:rFonts w:cs="Tahoma"/>
          <w:color w:val="000000"/>
        </w:rPr>
        <w:t xml:space="preserve"> resistance findings </w:t>
      </w:r>
    </w:p>
    <w:p w:rsidR="00BD6513" w:rsidRPr="00291B64" w:rsidRDefault="00BD6513" w:rsidP="00BB587D">
      <w:pPr>
        <w:pStyle w:val="ListParagraph"/>
        <w:numPr>
          <w:ilvl w:val="0"/>
          <w:numId w:val="13"/>
        </w:numPr>
        <w:autoSpaceDE/>
        <w:autoSpaceDN/>
        <w:adjustRightInd/>
        <w:spacing w:after="0"/>
        <w:ind w:right="0"/>
        <w:rPr>
          <w:rFonts w:cs="Tahoma"/>
          <w:color w:val="000000"/>
        </w:rPr>
      </w:pPr>
      <w:r w:rsidRPr="00291B64">
        <w:rPr>
          <w:rFonts w:cs="Tahoma"/>
          <w:color w:val="000000"/>
        </w:rPr>
        <w:t>Discuss and agree actions regarding case and contact follow-up (see below)</w:t>
      </w:r>
    </w:p>
    <w:p w:rsidR="00BD6513" w:rsidRPr="00291B64" w:rsidRDefault="00BD6513" w:rsidP="00BB587D">
      <w:pPr>
        <w:pStyle w:val="ListParagraph"/>
        <w:numPr>
          <w:ilvl w:val="0"/>
          <w:numId w:val="13"/>
        </w:numPr>
        <w:autoSpaceDE/>
        <w:autoSpaceDN/>
        <w:adjustRightInd/>
        <w:spacing w:after="0"/>
        <w:ind w:right="0"/>
        <w:rPr>
          <w:rFonts w:cs="Tahoma"/>
          <w:color w:val="000000"/>
        </w:rPr>
      </w:pPr>
      <w:r w:rsidRPr="00291B64">
        <w:rPr>
          <w:rFonts w:cs="Tahoma"/>
          <w:color w:val="000000"/>
        </w:rPr>
        <w:t xml:space="preserve">Gather information about the case from the diagnosing clinician and case </w:t>
      </w:r>
      <w:r w:rsidR="00FB7F08">
        <w:rPr>
          <w:rFonts w:cs="Tahoma"/>
          <w:color w:val="000000"/>
        </w:rPr>
        <w:t xml:space="preserve">including </w:t>
      </w:r>
      <w:r w:rsidRPr="00291B64">
        <w:rPr>
          <w:rFonts w:cs="Tahoma"/>
          <w:color w:val="000000"/>
        </w:rPr>
        <w:t>risk exposure, contacts etc. using a case interview form</w:t>
      </w:r>
    </w:p>
    <w:p w:rsidR="00BD6513" w:rsidRDefault="00FB7F08" w:rsidP="00BB587D">
      <w:pPr>
        <w:pStyle w:val="ListParagraph"/>
        <w:numPr>
          <w:ilvl w:val="0"/>
          <w:numId w:val="13"/>
        </w:numPr>
        <w:autoSpaceDE/>
        <w:autoSpaceDN/>
        <w:adjustRightInd/>
        <w:spacing w:after="0"/>
        <w:ind w:right="0"/>
        <w:rPr>
          <w:rFonts w:cs="Tahoma"/>
          <w:color w:val="000000"/>
        </w:rPr>
      </w:pPr>
      <w:r>
        <w:rPr>
          <w:rFonts w:cs="Tahoma"/>
          <w:color w:val="000000"/>
        </w:rPr>
        <w:t>Ensure s</w:t>
      </w:r>
      <w:r w:rsidRPr="00291B64">
        <w:rPr>
          <w:rFonts w:cs="Tahoma"/>
          <w:color w:val="000000"/>
        </w:rPr>
        <w:t>wabs</w:t>
      </w:r>
      <w:r>
        <w:rPr>
          <w:rFonts w:cs="Tahoma"/>
          <w:color w:val="000000"/>
        </w:rPr>
        <w:t xml:space="preserve"> are</w:t>
      </w:r>
      <w:r w:rsidRPr="00291B64">
        <w:rPr>
          <w:rFonts w:cs="Tahoma"/>
          <w:color w:val="000000"/>
        </w:rPr>
        <w:t xml:space="preserve"> </w:t>
      </w:r>
      <w:r w:rsidR="00BD6513" w:rsidRPr="00291B64">
        <w:rPr>
          <w:rFonts w:cs="Tahoma"/>
          <w:color w:val="000000"/>
        </w:rPr>
        <w:t>taken from additional sites based on sexual history</w:t>
      </w:r>
    </w:p>
    <w:p w:rsidR="00FA37D7" w:rsidRPr="00291B64" w:rsidRDefault="00DA4A9E" w:rsidP="00BB587D">
      <w:pPr>
        <w:pStyle w:val="ListParagraph"/>
        <w:numPr>
          <w:ilvl w:val="0"/>
          <w:numId w:val="13"/>
        </w:numPr>
        <w:autoSpaceDE/>
        <w:autoSpaceDN/>
        <w:adjustRightInd/>
        <w:spacing w:after="0"/>
        <w:ind w:right="0"/>
        <w:rPr>
          <w:rFonts w:cs="Tahoma"/>
          <w:color w:val="000000"/>
        </w:rPr>
      </w:pPr>
      <w:r>
        <w:rPr>
          <w:rFonts w:cs="Tahoma"/>
          <w:color w:val="000000"/>
        </w:rPr>
        <w:t>Recommend s</w:t>
      </w:r>
      <w:r w:rsidR="00FA37D7">
        <w:rPr>
          <w:rFonts w:cs="Tahoma"/>
          <w:color w:val="000000"/>
        </w:rPr>
        <w:t>pecialist</w:t>
      </w:r>
      <w:r w:rsidR="00FF52D7">
        <w:rPr>
          <w:rFonts w:cs="Tahoma"/>
          <w:color w:val="000000"/>
        </w:rPr>
        <w:t xml:space="preserve"> service (if available)</w:t>
      </w:r>
      <w:r w:rsidR="00FA37D7">
        <w:rPr>
          <w:rFonts w:cs="Tahoma"/>
          <w:color w:val="000000"/>
        </w:rPr>
        <w:t xml:space="preserve"> referral for treatment and follow-up</w:t>
      </w:r>
    </w:p>
    <w:p w:rsidR="00BD6513" w:rsidRPr="00BD6513" w:rsidRDefault="00BD6513"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291B64">
        <w:rPr>
          <w:rFonts w:cs="Tahoma"/>
          <w:b/>
          <w:color w:val="000000"/>
          <w:lang w:val="en-US"/>
        </w:rPr>
        <w:t xml:space="preserve">Case/s follow-up: </w:t>
      </w:r>
    </w:p>
    <w:p w:rsidR="00291B64" w:rsidRPr="00291B64" w:rsidRDefault="00291B64" w:rsidP="00BD6513">
      <w:pPr>
        <w:autoSpaceDE/>
        <w:autoSpaceDN/>
        <w:adjustRightInd/>
        <w:spacing w:after="0"/>
        <w:ind w:right="0"/>
        <w:rPr>
          <w:rFonts w:cs="Tahoma"/>
          <w:b/>
          <w:color w:val="000000"/>
          <w:lang w:val="en-US"/>
        </w:rPr>
      </w:pPr>
    </w:p>
    <w:p w:rsidR="00BD6513"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t>Interview case and inform th</w:t>
      </w:r>
      <w:r w:rsidR="006E4708">
        <w:rPr>
          <w:rFonts w:cs="Tahoma"/>
          <w:color w:val="000000"/>
        </w:rPr>
        <w:t>em about the critical antimicrobial</w:t>
      </w:r>
      <w:r w:rsidRPr="00BB587D">
        <w:rPr>
          <w:rFonts w:cs="Tahoma"/>
          <w:color w:val="000000"/>
        </w:rPr>
        <w:t xml:space="preserve"> resistant gonococcal infection issue</w:t>
      </w:r>
      <w:r w:rsidR="00B87CC1">
        <w:rPr>
          <w:rFonts w:cs="Tahoma"/>
          <w:color w:val="000000"/>
        </w:rPr>
        <w:t xml:space="preserve"> </w:t>
      </w:r>
      <w:r w:rsidRPr="00BB587D">
        <w:rPr>
          <w:rFonts w:cs="Tahoma"/>
          <w:color w:val="000000"/>
        </w:rPr>
        <w:t>/ need for immediate public health action</w:t>
      </w:r>
    </w:p>
    <w:p w:rsidR="00F07370" w:rsidRPr="00F07370" w:rsidRDefault="00F07370" w:rsidP="00F07370">
      <w:pPr>
        <w:pStyle w:val="ListParagraph"/>
        <w:numPr>
          <w:ilvl w:val="0"/>
          <w:numId w:val="13"/>
        </w:numPr>
        <w:rPr>
          <w:rFonts w:cs="Tahoma"/>
          <w:color w:val="000000"/>
        </w:rPr>
      </w:pPr>
      <w:r w:rsidRPr="00F07370">
        <w:rPr>
          <w:rFonts w:cs="Tahoma"/>
          <w:color w:val="000000"/>
        </w:rPr>
        <w:t>Provide patient education regarding transmission; advise to avoid sexual contact until test of cure results are negative and contacts have been tested, treated and cured</w:t>
      </w:r>
    </w:p>
    <w:p w:rsidR="00FB7F08" w:rsidRPr="00FB7F08" w:rsidRDefault="00FB7F08" w:rsidP="00FB7F08">
      <w:pPr>
        <w:pStyle w:val="ListParagraph"/>
        <w:numPr>
          <w:ilvl w:val="0"/>
          <w:numId w:val="13"/>
        </w:numPr>
        <w:rPr>
          <w:rFonts w:cs="Tahoma"/>
          <w:color w:val="000000"/>
        </w:rPr>
      </w:pPr>
      <w:r w:rsidRPr="00FB7F08">
        <w:rPr>
          <w:rFonts w:cs="Tahoma"/>
          <w:color w:val="000000"/>
        </w:rPr>
        <w:t>Ensure referral to a specialist</w:t>
      </w:r>
      <w:r w:rsidR="00F07370">
        <w:rPr>
          <w:rFonts w:cs="Tahoma"/>
          <w:color w:val="000000"/>
        </w:rPr>
        <w:t xml:space="preserve"> service (if available)</w:t>
      </w:r>
      <w:r w:rsidRPr="00FB7F08">
        <w:rPr>
          <w:rFonts w:cs="Tahoma"/>
          <w:color w:val="000000"/>
        </w:rPr>
        <w:t xml:space="preserve"> for treatment and follow-up (including test of cure)</w:t>
      </w:r>
      <w:r w:rsidR="00F07370">
        <w:rPr>
          <w:rFonts w:cs="Tahoma"/>
          <w:color w:val="000000"/>
        </w:rPr>
        <w:t xml:space="preserve"> is made and attended</w:t>
      </w:r>
    </w:p>
    <w:p w:rsidR="00BD6513" w:rsidRPr="00BB587D"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lastRenderedPageBreak/>
        <w:t>Inform case that contact tracing will be conducted by PHU in collaboration with them and their specialist</w:t>
      </w:r>
    </w:p>
    <w:p w:rsidR="00B87CC1" w:rsidRDefault="00BD6513" w:rsidP="00BB587D">
      <w:pPr>
        <w:pStyle w:val="ListParagraph"/>
        <w:numPr>
          <w:ilvl w:val="0"/>
          <w:numId w:val="13"/>
        </w:numPr>
        <w:autoSpaceDE/>
        <w:autoSpaceDN/>
        <w:adjustRightInd/>
        <w:spacing w:after="0"/>
        <w:ind w:right="0"/>
        <w:rPr>
          <w:rFonts w:cs="Tahoma"/>
          <w:color w:val="000000"/>
        </w:rPr>
      </w:pPr>
      <w:r w:rsidRPr="005C2AC4">
        <w:rPr>
          <w:rFonts w:cs="Tahoma"/>
          <w:color w:val="000000"/>
        </w:rPr>
        <w:t xml:space="preserve">Ensure </w:t>
      </w:r>
      <w:r w:rsidR="005C2AC4" w:rsidRPr="005C2AC4">
        <w:rPr>
          <w:rFonts w:cs="Tahoma"/>
          <w:color w:val="000000"/>
        </w:rPr>
        <w:t>it is clear who is responsible for identi</w:t>
      </w:r>
      <w:r w:rsidR="00B87CC1">
        <w:rPr>
          <w:rFonts w:cs="Tahoma"/>
          <w:color w:val="000000"/>
        </w:rPr>
        <w:t>fying and following up contacts</w:t>
      </w:r>
    </w:p>
    <w:p w:rsidR="00BD6513" w:rsidRPr="00BB587D" w:rsidRDefault="00374FA1" w:rsidP="00BB587D">
      <w:pPr>
        <w:pStyle w:val="ListParagraph"/>
        <w:numPr>
          <w:ilvl w:val="0"/>
          <w:numId w:val="13"/>
        </w:numPr>
        <w:autoSpaceDE/>
        <w:autoSpaceDN/>
        <w:adjustRightInd/>
        <w:spacing w:after="0"/>
        <w:ind w:right="0"/>
        <w:rPr>
          <w:rFonts w:cs="Tahoma"/>
          <w:color w:val="000000"/>
        </w:rPr>
      </w:pPr>
      <w:r>
        <w:rPr>
          <w:rFonts w:cs="Tahoma"/>
          <w:color w:val="000000"/>
        </w:rPr>
        <w:t>Complete ‘Case report form’</w:t>
      </w:r>
      <w:r w:rsidR="00BD6513" w:rsidRPr="00BB587D">
        <w:rPr>
          <w:rFonts w:cs="Tahoma"/>
          <w:color w:val="000000"/>
        </w:rPr>
        <w:t xml:space="preserve"> </w:t>
      </w:r>
      <w:r w:rsidR="00DA4A9E">
        <w:rPr>
          <w:rFonts w:cs="Tahoma"/>
          <w:color w:val="000000"/>
        </w:rPr>
        <w:t>in conjunction with treating clinician, in</w:t>
      </w:r>
      <w:r w:rsidR="00DA4A9E" w:rsidRPr="00BB587D">
        <w:rPr>
          <w:rFonts w:cs="Tahoma"/>
          <w:color w:val="000000"/>
        </w:rPr>
        <w:t xml:space="preserve"> </w:t>
      </w:r>
      <w:r w:rsidR="00BD6513" w:rsidRPr="00BB587D">
        <w:rPr>
          <w:rFonts w:cs="Tahoma"/>
          <w:color w:val="000000"/>
        </w:rPr>
        <w:t>the initial risk assessment</w:t>
      </w:r>
    </w:p>
    <w:p w:rsidR="00BD6513" w:rsidRPr="00BD6513" w:rsidRDefault="00BD6513" w:rsidP="00BD6513">
      <w:pPr>
        <w:autoSpaceDE/>
        <w:autoSpaceDN/>
        <w:adjustRightInd/>
        <w:spacing w:after="0"/>
        <w:ind w:right="0"/>
        <w:rPr>
          <w:rFonts w:cs="Tahoma"/>
          <w:color w:val="000000"/>
          <w:lang w:val="en-US"/>
        </w:rPr>
      </w:pPr>
    </w:p>
    <w:p w:rsidR="00BD6513" w:rsidRPr="00BB587D" w:rsidRDefault="00BD6513" w:rsidP="00BD6513">
      <w:pPr>
        <w:autoSpaceDE/>
        <w:autoSpaceDN/>
        <w:adjustRightInd/>
        <w:spacing w:after="0"/>
        <w:ind w:right="0"/>
        <w:rPr>
          <w:rFonts w:cs="Tahoma"/>
          <w:b/>
          <w:color w:val="000000"/>
          <w:lang w:val="en-US"/>
        </w:rPr>
      </w:pPr>
      <w:r w:rsidRPr="00BB587D">
        <w:rPr>
          <w:rFonts w:cs="Tahoma"/>
          <w:b/>
          <w:color w:val="000000"/>
          <w:lang w:val="en-US"/>
        </w:rPr>
        <w:t xml:space="preserve">Contact follow-up: </w:t>
      </w:r>
    </w:p>
    <w:p w:rsidR="00BB587D" w:rsidRDefault="00BB587D"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While partner notification (contact tracing) processes vary across jurisdiction, for all cases with </w:t>
      </w:r>
      <w:r w:rsidR="005C2AC4">
        <w:rPr>
          <w:rFonts w:cs="Tahoma"/>
          <w:color w:val="000000"/>
          <w:lang w:val="en-US"/>
        </w:rPr>
        <w:t>c</w:t>
      </w:r>
      <w:r w:rsidR="005C2AC4" w:rsidRPr="00BD6513">
        <w:rPr>
          <w:rFonts w:cs="Tahoma"/>
          <w:color w:val="000000"/>
          <w:lang w:val="en-US"/>
        </w:rPr>
        <w:t xml:space="preserve">ritical </w:t>
      </w:r>
      <w:r w:rsidR="006E4708">
        <w:rPr>
          <w:rFonts w:cs="Tahoma"/>
          <w:color w:val="000000"/>
          <w:lang w:val="en-US"/>
        </w:rPr>
        <w:t>antimicrobial</w:t>
      </w:r>
      <w:r w:rsidRPr="00BD6513">
        <w:rPr>
          <w:rFonts w:cs="Tahoma"/>
          <w:color w:val="000000"/>
          <w:lang w:val="en-US"/>
        </w:rPr>
        <w:t xml:space="preserve"> resistant gonococcal infection, provider referral (in this case by PHU or specialist</w:t>
      </w:r>
      <w:r w:rsidR="00FC24C6">
        <w:rPr>
          <w:rFonts w:cs="Tahoma"/>
          <w:color w:val="000000"/>
          <w:lang w:val="en-US"/>
        </w:rPr>
        <w:t xml:space="preserve"> service</w:t>
      </w:r>
      <w:r w:rsidRPr="00BD6513">
        <w:rPr>
          <w:rFonts w:cs="Tahoma"/>
          <w:color w:val="000000"/>
          <w:lang w:val="en-US"/>
        </w:rPr>
        <w:t xml:space="preserve">) is recommended to ensure identification of all contacts, prompt assessment, treatment and follow-up. </w:t>
      </w:r>
    </w:p>
    <w:p w:rsidR="00BB587D" w:rsidRDefault="00BB587D"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 xml:space="preserve">The PHU / specialist service will undertake contact tracing to: </w:t>
      </w:r>
    </w:p>
    <w:p w:rsidR="00BB587D" w:rsidRPr="00BD6513" w:rsidRDefault="00BB587D" w:rsidP="00BD6513">
      <w:pPr>
        <w:autoSpaceDE/>
        <w:autoSpaceDN/>
        <w:adjustRightInd/>
        <w:spacing w:after="0"/>
        <w:ind w:right="0"/>
        <w:rPr>
          <w:rFonts w:cs="Tahoma"/>
          <w:color w:val="000000"/>
          <w:lang w:val="en-US"/>
        </w:rPr>
      </w:pPr>
    </w:p>
    <w:p w:rsidR="00BD6513" w:rsidRPr="00BB587D"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t xml:space="preserve">Inform contact/s of the risk (including critical </w:t>
      </w:r>
      <w:r w:rsidR="006E4708">
        <w:rPr>
          <w:rFonts w:cs="Tahoma"/>
          <w:color w:val="000000"/>
        </w:rPr>
        <w:t>antimicrobial</w:t>
      </w:r>
      <w:r w:rsidR="000D77AF">
        <w:rPr>
          <w:rFonts w:cs="Tahoma"/>
          <w:color w:val="000000"/>
        </w:rPr>
        <w:t xml:space="preserve"> </w:t>
      </w:r>
      <w:r w:rsidRPr="00BB587D">
        <w:rPr>
          <w:rFonts w:cs="Tahoma"/>
          <w:color w:val="000000"/>
        </w:rPr>
        <w:t>resistance)</w:t>
      </w:r>
    </w:p>
    <w:p w:rsidR="00BD6513" w:rsidRPr="00BB587D"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t xml:space="preserve">Provide advice regarding testing, and assist with urgent testing </w:t>
      </w:r>
    </w:p>
    <w:p w:rsidR="00BD6513" w:rsidRPr="00BB587D"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t>Provide advice regarding treatment</w:t>
      </w:r>
    </w:p>
    <w:p w:rsidR="00BD6513" w:rsidRPr="00BB587D"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t>Educate about risk of transmission, follow up test results and further management (if positive - see case follow-up)</w:t>
      </w:r>
    </w:p>
    <w:p w:rsidR="00BD6513" w:rsidRDefault="00BD6513" w:rsidP="00BB587D">
      <w:pPr>
        <w:pStyle w:val="ListParagraph"/>
        <w:numPr>
          <w:ilvl w:val="0"/>
          <w:numId w:val="13"/>
        </w:numPr>
        <w:autoSpaceDE/>
        <w:autoSpaceDN/>
        <w:adjustRightInd/>
        <w:spacing w:after="0"/>
        <w:ind w:right="0"/>
        <w:rPr>
          <w:rFonts w:cs="Tahoma"/>
          <w:color w:val="000000"/>
        </w:rPr>
      </w:pPr>
      <w:r w:rsidRPr="00BB587D">
        <w:rPr>
          <w:rFonts w:cs="Tahoma"/>
          <w:color w:val="000000"/>
        </w:rPr>
        <w:t>Facilitate additional testing</w:t>
      </w:r>
      <w:r w:rsidR="005C2AC4">
        <w:rPr>
          <w:rFonts w:cs="Tahoma"/>
          <w:color w:val="000000"/>
        </w:rPr>
        <w:t>, if required</w:t>
      </w:r>
    </w:p>
    <w:p w:rsidR="00D617CD" w:rsidRPr="00BB587D" w:rsidRDefault="00D617CD" w:rsidP="00D617CD">
      <w:pPr>
        <w:pStyle w:val="ListParagraph"/>
        <w:autoSpaceDE/>
        <w:autoSpaceDN/>
        <w:adjustRightInd/>
        <w:spacing w:after="0"/>
        <w:ind w:left="720" w:right="0" w:firstLine="0"/>
        <w:rPr>
          <w:rFonts w:cs="Tahoma"/>
          <w:color w:val="000000"/>
        </w:rPr>
      </w:pPr>
    </w:p>
    <w:p w:rsidR="00D617CD" w:rsidRDefault="00D617CD">
      <w:pPr>
        <w:autoSpaceDE/>
        <w:autoSpaceDN/>
        <w:adjustRightInd/>
        <w:spacing w:after="0"/>
        <w:ind w:right="0"/>
        <w:rPr>
          <w:rFonts w:cs="Tahoma"/>
          <w:color w:val="000000"/>
          <w:lang w:val="en-US"/>
        </w:rPr>
      </w:pPr>
      <w:r>
        <w:rPr>
          <w:rFonts w:cs="Tahoma"/>
          <w:color w:val="000000"/>
          <w:lang w:val="en-US"/>
        </w:rPr>
        <w:br w:type="page"/>
      </w:r>
    </w:p>
    <w:p w:rsidR="00BD6513" w:rsidRPr="00BB587D" w:rsidRDefault="00BD6513" w:rsidP="00BD6513">
      <w:pPr>
        <w:autoSpaceDE/>
        <w:autoSpaceDN/>
        <w:adjustRightInd/>
        <w:spacing w:after="0"/>
        <w:ind w:right="0"/>
        <w:rPr>
          <w:rFonts w:cs="Tahoma"/>
          <w:b/>
          <w:color w:val="000000"/>
          <w:lang w:val="en-US"/>
        </w:rPr>
      </w:pPr>
      <w:r w:rsidRPr="00BD6513">
        <w:rPr>
          <w:rFonts w:cs="Tahoma"/>
          <w:color w:val="000000"/>
          <w:lang w:val="en-US"/>
        </w:rPr>
        <w:lastRenderedPageBreak/>
        <w:t>3.</w:t>
      </w:r>
      <w:r w:rsidRPr="00BD6513">
        <w:rPr>
          <w:rFonts w:cs="Tahoma"/>
          <w:color w:val="000000"/>
          <w:lang w:val="en-US"/>
        </w:rPr>
        <w:tab/>
      </w:r>
      <w:r w:rsidRPr="00BB587D">
        <w:rPr>
          <w:rFonts w:cs="Tahoma"/>
          <w:b/>
          <w:color w:val="000000"/>
          <w:lang w:val="en-US"/>
        </w:rPr>
        <w:t xml:space="preserve">Public health </w:t>
      </w:r>
      <w:r w:rsidR="005C2AC4">
        <w:rPr>
          <w:rFonts w:cs="Tahoma"/>
          <w:b/>
          <w:color w:val="000000"/>
          <w:lang w:val="en-US"/>
        </w:rPr>
        <w:t xml:space="preserve">incident </w:t>
      </w:r>
      <w:r w:rsidRPr="00BB587D">
        <w:rPr>
          <w:rFonts w:cs="Tahoma"/>
          <w:b/>
          <w:color w:val="000000"/>
          <w:lang w:val="en-US"/>
        </w:rPr>
        <w:t xml:space="preserve">response </w:t>
      </w:r>
    </w:p>
    <w:p w:rsidR="00BB587D" w:rsidRDefault="00BB587D"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color w:val="000000"/>
          <w:lang w:val="en-US"/>
        </w:rPr>
      </w:pPr>
      <w:r w:rsidRPr="00BD6513">
        <w:rPr>
          <w:rFonts w:cs="Tahoma"/>
          <w:color w:val="000000"/>
          <w:lang w:val="en-US"/>
        </w:rPr>
        <w:t>One or mor</w:t>
      </w:r>
      <w:r w:rsidR="006E4708">
        <w:rPr>
          <w:rFonts w:cs="Tahoma"/>
          <w:color w:val="000000"/>
          <w:lang w:val="en-US"/>
        </w:rPr>
        <w:t>e cases with critical antimicrobial</w:t>
      </w:r>
      <w:r w:rsidRPr="00BD6513">
        <w:rPr>
          <w:rFonts w:cs="Tahoma"/>
          <w:color w:val="000000"/>
          <w:lang w:val="en-US"/>
        </w:rPr>
        <w:t xml:space="preserve"> resistant gonococcal infection will trigger an incident response at jurisdictional level. An Incident Management Team may be formed and be responsible for: </w:t>
      </w:r>
    </w:p>
    <w:p w:rsidR="00BB587D" w:rsidRPr="00BD6513" w:rsidRDefault="00BB587D"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Case/outbreak investigation</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Implementation of control measures</w:t>
      </w: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w:t>
      </w:r>
      <w:r w:rsidRPr="00BD6513">
        <w:rPr>
          <w:rFonts w:cs="Tahoma"/>
          <w:color w:val="000000"/>
          <w:lang w:val="en-US"/>
        </w:rPr>
        <w:tab/>
        <w:t xml:space="preserve">Internal/external communication. </w:t>
      </w:r>
    </w:p>
    <w:p w:rsidR="00BB587D" w:rsidRDefault="00BB587D" w:rsidP="00BD6513">
      <w:pPr>
        <w:autoSpaceDE/>
        <w:autoSpaceDN/>
        <w:adjustRightInd/>
        <w:spacing w:after="0"/>
        <w:ind w:right="0"/>
        <w:rPr>
          <w:rFonts w:cs="Tahoma"/>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Epidemiological and laboratory investigations are needed to inform control measures. This may include activation of enhanced case surveillance, antimicrobial resistance surveillance (i.e. culture for all diagnoses/or group at risk identified in the outbreak), and active case finding. Whole genome sequencing o</w:t>
      </w:r>
      <w:r w:rsidR="006E4708">
        <w:rPr>
          <w:rFonts w:cs="Tahoma"/>
          <w:color w:val="000000"/>
          <w:lang w:val="en-US"/>
        </w:rPr>
        <w:t>f isolates with critical antimicrobial</w:t>
      </w:r>
      <w:r w:rsidRPr="00BD6513">
        <w:rPr>
          <w:rFonts w:cs="Tahoma"/>
          <w:color w:val="000000"/>
          <w:lang w:val="en-US"/>
        </w:rPr>
        <w:t xml:space="preserve"> resistance, undertaken by a reference public health laboratory, may play a key role in identifying relatedness to other isolates and potential clusters. </w:t>
      </w:r>
    </w:p>
    <w:p w:rsidR="00BB587D" w:rsidRDefault="00BB587D" w:rsidP="00BD6513">
      <w:pPr>
        <w:autoSpaceDE/>
        <w:autoSpaceDN/>
        <w:adjustRightInd/>
        <w:spacing w:after="0"/>
        <w:ind w:right="0"/>
        <w:rPr>
          <w:rFonts w:cs="Tahoma"/>
          <w:color w:val="000000"/>
          <w:lang w:val="en-US"/>
        </w:rPr>
      </w:pPr>
    </w:p>
    <w:p w:rsidR="00BD6513" w:rsidRDefault="00BD6513" w:rsidP="00BD6513">
      <w:pPr>
        <w:autoSpaceDE/>
        <w:autoSpaceDN/>
        <w:adjustRightInd/>
        <w:spacing w:after="0"/>
        <w:ind w:right="0"/>
        <w:rPr>
          <w:rFonts w:cs="Tahoma"/>
          <w:b/>
          <w:color w:val="000000"/>
          <w:lang w:val="en-US"/>
        </w:rPr>
      </w:pPr>
      <w:r w:rsidRPr="00BB587D">
        <w:rPr>
          <w:rFonts w:cs="Tahoma"/>
          <w:b/>
          <w:color w:val="000000"/>
          <w:lang w:val="en-US"/>
        </w:rPr>
        <w:t>Enhanced surveillance and case follow up for gonococcal infection with decreased susceptibility to ceftriaxone</w:t>
      </w:r>
      <w:r w:rsidR="00FA37D7">
        <w:rPr>
          <w:rFonts w:cs="Tahoma"/>
          <w:b/>
          <w:color w:val="000000"/>
          <w:lang w:val="en-US"/>
        </w:rPr>
        <w:t xml:space="preserve"> </w:t>
      </w:r>
      <w:r w:rsidR="00FA37D7" w:rsidRPr="00FA37D7">
        <w:rPr>
          <w:rFonts w:cs="Tahoma"/>
          <w:b/>
          <w:color w:val="000000"/>
          <w:lang w:val="en-US"/>
        </w:rPr>
        <w:t xml:space="preserve">(MIC </w:t>
      </w:r>
      <w:r w:rsidR="009D117E" w:rsidRPr="009D117E">
        <w:rPr>
          <w:rFonts w:cs="Tahoma"/>
          <w:b/>
          <w:color w:val="000000"/>
          <w:lang w:val="en-US"/>
        </w:rPr>
        <w:t xml:space="preserve">≥ 0.125 – </w:t>
      </w:r>
      <w:r w:rsidR="00DA1769">
        <w:rPr>
          <w:rFonts w:cs="Tahoma"/>
          <w:b/>
          <w:color w:val="000000"/>
          <w:lang w:val="en-US"/>
        </w:rPr>
        <w:t>&lt;</w:t>
      </w:r>
      <w:r w:rsidR="009D117E" w:rsidRPr="009D117E">
        <w:rPr>
          <w:rFonts w:cs="Tahoma"/>
          <w:b/>
          <w:color w:val="000000"/>
          <w:lang w:val="en-US"/>
        </w:rPr>
        <w:t>0.5</w:t>
      </w:r>
      <w:r w:rsidR="00FA37D7" w:rsidRPr="00FA37D7">
        <w:rPr>
          <w:rFonts w:cs="Tahoma"/>
          <w:b/>
          <w:color w:val="000000"/>
          <w:lang w:val="en-US"/>
        </w:rPr>
        <w:t>mg/L)</w:t>
      </w:r>
      <w:r w:rsidR="00BB587D" w:rsidRPr="00BB587D">
        <w:rPr>
          <w:rFonts w:cs="Tahoma"/>
          <w:b/>
          <w:color w:val="000000"/>
          <w:lang w:val="en-US"/>
        </w:rPr>
        <w:t>.</w:t>
      </w:r>
    </w:p>
    <w:p w:rsidR="00BB587D" w:rsidRPr="00BB587D" w:rsidRDefault="00BB587D" w:rsidP="00BD6513">
      <w:pPr>
        <w:autoSpaceDE/>
        <w:autoSpaceDN/>
        <w:adjustRightInd/>
        <w:spacing w:after="0"/>
        <w:ind w:right="0"/>
        <w:rPr>
          <w:rFonts w:cs="Tahoma"/>
          <w:b/>
          <w:color w:val="000000"/>
          <w:lang w:val="en-US"/>
        </w:rPr>
      </w:pPr>
    </w:p>
    <w:p w:rsidR="00BD6513" w:rsidRPr="00BD6513" w:rsidRDefault="00BD6513" w:rsidP="00BD6513">
      <w:pPr>
        <w:autoSpaceDE/>
        <w:autoSpaceDN/>
        <w:adjustRightInd/>
        <w:spacing w:after="0"/>
        <w:ind w:right="0"/>
        <w:rPr>
          <w:rFonts w:cs="Tahoma"/>
          <w:color w:val="000000"/>
          <w:lang w:val="en-US"/>
        </w:rPr>
      </w:pPr>
      <w:r w:rsidRPr="00BD6513">
        <w:rPr>
          <w:rFonts w:cs="Tahoma"/>
          <w:color w:val="000000"/>
          <w:lang w:val="en-US"/>
        </w:rPr>
        <w:t>It is recommended that enhanced surveillance and case follow</w:t>
      </w:r>
      <w:r w:rsidR="00FC049B">
        <w:rPr>
          <w:rFonts w:cs="Tahoma"/>
          <w:color w:val="000000"/>
          <w:lang w:val="en-US"/>
        </w:rPr>
        <w:t xml:space="preserve"> </w:t>
      </w:r>
      <w:r w:rsidRPr="00BD6513">
        <w:rPr>
          <w:rFonts w:cs="Tahoma"/>
          <w:color w:val="000000"/>
          <w:lang w:val="en-US"/>
        </w:rPr>
        <w:t xml:space="preserve">up </w:t>
      </w:r>
      <w:r w:rsidR="00FC24C6">
        <w:rPr>
          <w:rFonts w:cs="Tahoma"/>
          <w:color w:val="000000"/>
          <w:lang w:val="en-US"/>
        </w:rPr>
        <w:t>be considered</w:t>
      </w:r>
      <w:r w:rsidRPr="00BD6513">
        <w:rPr>
          <w:rFonts w:cs="Tahoma"/>
          <w:color w:val="000000"/>
          <w:lang w:val="en-US"/>
        </w:rPr>
        <w:t xml:space="preserve"> for all cases following detection of gonococcal isolates </w:t>
      </w:r>
      <w:r w:rsidR="00684CF1">
        <w:rPr>
          <w:rFonts w:cs="Tahoma"/>
          <w:color w:val="000000"/>
          <w:lang w:val="en-US"/>
        </w:rPr>
        <w:t>when</w:t>
      </w:r>
      <w:r w:rsidRPr="00BD6513">
        <w:rPr>
          <w:rFonts w:cs="Tahoma"/>
          <w:color w:val="000000"/>
          <w:lang w:val="en-US"/>
        </w:rPr>
        <w:t xml:space="preserve"> decreased susceptibility to ceftriaxone</w:t>
      </w:r>
      <w:r w:rsidR="00684CF1">
        <w:rPr>
          <w:rFonts w:cs="Tahoma"/>
          <w:color w:val="000000"/>
          <w:lang w:val="en-US"/>
        </w:rPr>
        <w:t xml:space="preserve"> has been reported by the laboratory</w:t>
      </w:r>
      <w:r w:rsidRPr="00BD6513">
        <w:rPr>
          <w:rFonts w:cs="Tahoma"/>
          <w:color w:val="000000"/>
          <w:lang w:val="en-US"/>
        </w:rPr>
        <w:t xml:space="preserve">. </w:t>
      </w:r>
    </w:p>
    <w:sectPr w:rsidR="00BD6513" w:rsidRPr="00BD6513" w:rsidSect="00126682">
      <w:headerReference w:type="first" r:id="rId17"/>
      <w:type w:val="continuous"/>
      <w:pgSz w:w="11906" w:h="16838" w:code="9"/>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5405" w:rsidRDefault="000A5405">
      <w:r>
        <w:separator/>
      </w:r>
    </w:p>
    <w:p w:rsidR="000A5405" w:rsidRDefault="000A5405"/>
    <w:p w:rsidR="000A5405" w:rsidRDefault="000A5405" w:rsidP="000C13F3"/>
    <w:p w:rsidR="000A5405" w:rsidRDefault="000A5405" w:rsidP="000C13F3"/>
  </w:endnote>
  <w:endnote w:type="continuationSeparator" w:id="0">
    <w:p w:rsidR="000A5405" w:rsidRDefault="000A5405">
      <w:r>
        <w:continuationSeparator/>
      </w:r>
    </w:p>
    <w:p w:rsidR="000A5405" w:rsidRDefault="000A5405"/>
    <w:p w:rsidR="000A5405" w:rsidRDefault="000A5405" w:rsidP="000C13F3"/>
    <w:p w:rsidR="000A5405" w:rsidRDefault="000A5405" w:rsidP="000C13F3"/>
  </w:endnote>
  <w:endnote w:type="continuationNotice" w:id="1">
    <w:p w:rsidR="000A5405" w:rsidRDefault="000A540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Futura Lt BT">
    <w:altName w:val="Arial"/>
    <w:charset w:val="00"/>
    <w:family w:val="swiss"/>
    <w:pitch w:val="variable"/>
    <w:sig w:usb0="00000001" w:usb1="00000000" w:usb2="00000000" w:usb3="00000000" w:csb0="0000001B" w:csb1="00000000"/>
  </w:font>
  <w:font w:name="Albertus Medium">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405" w:rsidRDefault="000A54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rsidR="000A5405" w:rsidRDefault="000A5405">
    <w:pPr>
      <w:pStyle w:val="Footer"/>
      <w:rPr>
        <w:rFonts w:ascii="Albertus Medium" w:hAnsi="Albertus Medium"/>
        <w:sz w:val="24"/>
      </w:rPr>
    </w:pPr>
    <w:r>
      <w:rPr>
        <w:rFonts w:ascii="Albertus Medium" w:hAnsi="Albertus Medium"/>
        <w:sz w:val="24"/>
      </w:rPr>
      <w:t>17 December 1999</w:t>
    </w:r>
  </w:p>
  <w:p w:rsidR="000A5405" w:rsidRDefault="000A5405"/>
  <w:p w:rsidR="000A5405" w:rsidRDefault="000A5405" w:rsidP="000C13F3"/>
  <w:p w:rsidR="000A5405" w:rsidRDefault="000A5405" w:rsidP="000C13F3"/>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405" w:rsidRDefault="000A5405" w:rsidP="001C0B38">
    <w:pPr>
      <w:pStyle w:val="Footer"/>
      <w:pBdr>
        <w:top w:val="single" w:sz="4" w:space="1" w:color="auto"/>
      </w:pBdr>
      <w:tabs>
        <w:tab w:val="clear" w:pos="4153"/>
        <w:tab w:val="clear" w:pos="8306"/>
        <w:tab w:val="center" w:pos="4500"/>
        <w:tab w:val="right" w:pos="7920"/>
      </w:tabs>
      <w:rPr>
        <w:rFonts w:cs="Arial"/>
        <w:sz w:val="16"/>
      </w:rPr>
    </w:pPr>
    <w:r>
      <w:rPr>
        <w:rStyle w:val="PageNumber"/>
        <w:rFonts w:cs="Arial"/>
        <w:sz w:val="16"/>
      </w:rPr>
      <w:t>Gonococcal Infection SoNG v1.0</w:t>
    </w:r>
    <w:r>
      <w:rPr>
        <w:rStyle w:val="PageNumber"/>
        <w:rFonts w:cs="Arial"/>
        <w:sz w:val="16"/>
      </w:rPr>
      <w:tab/>
      <w:t>Endorsed MM YYYY</w:t>
    </w:r>
    <w:r>
      <w:rPr>
        <w:rStyle w:val="PageNumber"/>
        <w:rFonts w:cs="Arial"/>
        <w:sz w:val="16"/>
      </w:rPr>
      <w:tab/>
      <w:t xml:space="preserve">Page </w:t>
    </w:r>
    <w:r>
      <w:rPr>
        <w:rStyle w:val="PageNumber"/>
        <w:rFonts w:cs="Arial"/>
        <w:sz w:val="16"/>
      </w:rPr>
      <w:fldChar w:fldCharType="begin"/>
    </w:r>
    <w:r>
      <w:rPr>
        <w:rStyle w:val="PageNumber"/>
        <w:rFonts w:cs="Arial"/>
        <w:sz w:val="16"/>
      </w:rPr>
      <w:instrText xml:space="preserve"> PAGE </w:instrText>
    </w:r>
    <w:r>
      <w:rPr>
        <w:rStyle w:val="PageNumber"/>
        <w:rFonts w:cs="Arial"/>
        <w:sz w:val="16"/>
      </w:rPr>
      <w:fldChar w:fldCharType="separate"/>
    </w:r>
    <w:r w:rsidR="0045212C">
      <w:rPr>
        <w:rStyle w:val="PageNumber"/>
        <w:rFonts w:cs="Arial"/>
        <w:noProof/>
        <w:sz w:val="16"/>
      </w:rPr>
      <w:t>21</w:t>
    </w:r>
    <w:r>
      <w:rPr>
        <w:rStyle w:val="PageNumber"/>
        <w:rFonts w:cs="Arial"/>
        <w:sz w:val="16"/>
      </w:rPr>
      <w:fldChar w:fldCharType="end"/>
    </w:r>
    <w:r>
      <w:rPr>
        <w:rStyle w:val="PageNumber"/>
        <w:rFonts w:cs="Arial"/>
        <w:sz w:val="16"/>
      </w:rPr>
      <w:t xml:space="preserve"> of </w:t>
    </w:r>
    <w:r>
      <w:rPr>
        <w:rStyle w:val="PageNumber"/>
        <w:rFonts w:cs="Arial"/>
        <w:sz w:val="16"/>
      </w:rPr>
      <w:fldChar w:fldCharType="begin"/>
    </w:r>
    <w:r>
      <w:rPr>
        <w:rStyle w:val="PageNumber"/>
        <w:rFonts w:cs="Arial"/>
        <w:sz w:val="16"/>
      </w:rPr>
      <w:instrText xml:space="preserve"> NUMPAGES </w:instrText>
    </w:r>
    <w:r>
      <w:rPr>
        <w:rStyle w:val="PageNumber"/>
        <w:rFonts w:cs="Arial"/>
        <w:sz w:val="16"/>
      </w:rPr>
      <w:fldChar w:fldCharType="separate"/>
    </w:r>
    <w:r w:rsidR="0045212C">
      <w:rPr>
        <w:rStyle w:val="PageNumber"/>
        <w:rFonts w:cs="Arial"/>
        <w:noProof/>
        <w:sz w:val="16"/>
      </w:rPr>
      <w:t>30</w:t>
    </w:r>
    <w:r>
      <w:rPr>
        <w:rStyle w:val="PageNumber"/>
        <w:rFonts w:cs="Arial"/>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5405" w:rsidRDefault="000A5405">
      <w:r>
        <w:separator/>
      </w:r>
      <w:bookmarkStart w:id="0" w:name="_GoBack"/>
    </w:p>
    <w:p w:rsidR="000A5405" w:rsidRDefault="000A5405"/>
    <w:p w:rsidR="000A5405" w:rsidRDefault="000A5405" w:rsidP="000C13F3"/>
    <w:bookmarkEnd w:id="0"/>
    <w:p w:rsidR="000A5405" w:rsidRDefault="000A5405" w:rsidP="000C13F3"/>
  </w:footnote>
  <w:footnote w:type="continuationSeparator" w:id="0">
    <w:p w:rsidR="000A5405" w:rsidRDefault="000A5405">
      <w:r>
        <w:continuationSeparator/>
      </w:r>
    </w:p>
    <w:p w:rsidR="000A5405" w:rsidRDefault="000A5405"/>
    <w:p w:rsidR="000A5405" w:rsidRDefault="000A5405" w:rsidP="000C13F3"/>
    <w:p w:rsidR="000A5405" w:rsidRDefault="000A5405" w:rsidP="000C13F3"/>
  </w:footnote>
  <w:footnote w:type="continuationNotice" w:id="1">
    <w:p w:rsidR="000A5405" w:rsidRDefault="000A5405">
      <w:pPr>
        <w:spacing w:after="0"/>
      </w:pPr>
    </w:p>
  </w:footnote>
  <w:footnote w:id="2">
    <w:p w:rsidR="000A5405" w:rsidRDefault="000A5405">
      <w:pPr>
        <w:pStyle w:val="FootnoteText"/>
      </w:pPr>
      <w:r>
        <w:rPr>
          <w:rStyle w:val="FootnoteReference"/>
        </w:rPr>
        <w:footnoteRef/>
      </w:r>
      <w:r>
        <w:t xml:space="preserve"> In this document, MDR and XDR </w:t>
      </w:r>
      <w:r w:rsidRPr="0014538A">
        <w:rPr>
          <w:i/>
        </w:rPr>
        <w:t>N. gonorrhoeae</w:t>
      </w:r>
      <w:r>
        <w:t xml:space="preserve"> are defined as by Tapsall et. al. (31). In brief, MDR</w:t>
      </w:r>
      <w:r>
        <w:noBreakHyphen/>
      </w:r>
      <w:r w:rsidRPr="00DA1769">
        <w:rPr>
          <w:i/>
        </w:rPr>
        <w:t>N</w:t>
      </w:r>
      <w:r>
        <w:rPr>
          <w:i/>
        </w:rPr>
        <w:t>. </w:t>
      </w:r>
      <w:r w:rsidRPr="00DA1769">
        <w:rPr>
          <w:i/>
        </w:rPr>
        <w:t>gonorrhoeae</w:t>
      </w:r>
      <w:r>
        <w:t xml:space="preserve"> are defined as those infections resistant to one of the category I antibiotics</w:t>
      </w:r>
      <w:r w:rsidRPr="00DA1769">
        <w:t xml:space="preserve"> (which includes injectable extended spectrum cephalosporins, oral extended-spectrum cephalosporins and spectinomycin) and at least two of the antibiotic classes listed in category II (which includes penicillins, fluoroquinolones, azithromycin, aminoglycosides and carbapenems). XDR-</w:t>
      </w:r>
      <w:r w:rsidRPr="00DA1769">
        <w:rPr>
          <w:i/>
        </w:rPr>
        <w:t>N. gonorrhoeae</w:t>
      </w:r>
      <w:r w:rsidRPr="00DA1769">
        <w:t xml:space="preserve"> are defined as those resistant to two or more of the antibiotic classes in category I and three or more in category II</w:t>
      </w:r>
      <w:r>
        <w:t xml:space="preserve"> (30).</w:t>
      </w:r>
    </w:p>
  </w:footnote>
  <w:footnote w:id="3">
    <w:p w:rsidR="000A5405" w:rsidRDefault="000A5405">
      <w:pPr>
        <w:pStyle w:val="FootnoteText"/>
      </w:pPr>
      <w:r>
        <w:rPr>
          <w:rStyle w:val="FootnoteReference"/>
        </w:rPr>
        <w:footnoteRef/>
      </w:r>
      <w:r>
        <w:t xml:space="preserve"> </w:t>
      </w:r>
      <w:r w:rsidRPr="00275F21">
        <w:t>W</w:t>
      </w:r>
      <w:r>
        <w:t xml:space="preserve">orld </w:t>
      </w:r>
      <w:r w:rsidRPr="00275F21">
        <w:t>H</w:t>
      </w:r>
      <w:r>
        <w:t xml:space="preserve">ealth </w:t>
      </w:r>
      <w:r w:rsidRPr="00275F21">
        <w:t>O</w:t>
      </w:r>
      <w:r>
        <w:t>rganization</w:t>
      </w:r>
      <w:r w:rsidRPr="00275F21">
        <w:t xml:space="preserve"> recommends that if </w:t>
      </w:r>
      <w:r>
        <w:t xml:space="preserve">the </w:t>
      </w:r>
      <w:r w:rsidRPr="00275F21">
        <w:t>proportion of resistant s</w:t>
      </w:r>
      <w:r>
        <w:t>trains from tested samples is ≥ </w:t>
      </w:r>
      <w:r w:rsidRPr="00275F21">
        <w:t>5%, treatment guidelines ne</w:t>
      </w:r>
      <w:r>
        <w:t xml:space="preserve">ed to be reviewed and modified. All isolates of gonococci should be sent to the </w:t>
      </w:r>
      <w:r w:rsidRPr="00B23732">
        <w:t>Australian Gonococcal Surveillance Programme</w:t>
      </w:r>
      <w:r>
        <w:t xml:space="preserve"> (</w:t>
      </w:r>
      <w:hyperlink r:id="rId1" w:history="1">
        <w:r w:rsidRPr="00B23732">
          <w:rPr>
            <w:rStyle w:val="Hyperlink"/>
            <w:sz w:val="20"/>
          </w:rPr>
          <w:t>AGSP</w:t>
        </w:r>
      </w:hyperlink>
      <w:r>
        <w:t>) reference laboratory for susceptibility testing (</w:t>
      </w:r>
      <w:r w:rsidRPr="003134CF">
        <w:t>www.health.gov.au/internet/main/publishing.nsf/content/cda-pubs-annlrpt-gonoanrep.htm</w:t>
      </w:r>
      <w:r>
        <w:t>).</w:t>
      </w:r>
    </w:p>
  </w:footnote>
  <w:footnote w:id="4">
    <w:p w:rsidR="000A5405" w:rsidRPr="00670E4E" w:rsidRDefault="000A5405" w:rsidP="00670E4E">
      <w:pPr>
        <w:pStyle w:val="FootnoteText"/>
        <w:rPr>
          <w:sz w:val="16"/>
          <w:szCs w:val="16"/>
        </w:rPr>
      </w:pPr>
      <w:r>
        <w:rPr>
          <w:rStyle w:val="FootnoteReference"/>
        </w:rPr>
        <w:footnoteRef/>
      </w:r>
      <w:r>
        <w:t xml:space="preserve"> </w:t>
      </w:r>
      <w:r w:rsidRPr="00670E4E">
        <w:rPr>
          <w:sz w:val="16"/>
          <w:szCs w:val="16"/>
        </w:rPr>
        <w:t xml:space="preserve">These sites can help </w:t>
      </w:r>
      <w:r>
        <w:rPr>
          <w:sz w:val="16"/>
          <w:szCs w:val="16"/>
        </w:rPr>
        <w:t>answer the</w:t>
      </w:r>
      <w:r w:rsidRPr="00670E4E">
        <w:rPr>
          <w:sz w:val="16"/>
          <w:szCs w:val="16"/>
        </w:rPr>
        <w:t xml:space="preserve"> patient</w:t>
      </w:r>
      <w:r>
        <w:rPr>
          <w:sz w:val="16"/>
          <w:szCs w:val="16"/>
        </w:rPr>
        <w:t>’s</w:t>
      </w:r>
      <w:r w:rsidRPr="00670E4E">
        <w:rPr>
          <w:sz w:val="16"/>
          <w:szCs w:val="16"/>
        </w:rPr>
        <w:t xml:space="preserve"> questions</w:t>
      </w:r>
      <w:r>
        <w:rPr>
          <w:sz w:val="16"/>
          <w:szCs w:val="16"/>
        </w:rPr>
        <w:t xml:space="preserve"> about how </w:t>
      </w:r>
      <w:r w:rsidRPr="00670E4E">
        <w:rPr>
          <w:sz w:val="16"/>
          <w:szCs w:val="16"/>
        </w:rPr>
        <w:t>to tell their partners that they need to get tested.</w:t>
      </w:r>
    </w:p>
    <w:p w:rsidR="000A5405" w:rsidRPr="00235293" w:rsidRDefault="000A5405" w:rsidP="00235293">
      <w:pPr>
        <w:pStyle w:val="FootnoteText"/>
        <w:numPr>
          <w:ilvl w:val="0"/>
          <w:numId w:val="19"/>
        </w:numPr>
        <w:rPr>
          <w:sz w:val="16"/>
          <w:szCs w:val="16"/>
        </w:rPr>
      </w:pPr>
      <w:r w:rsidRPr="00235293">
        <w:rPr>
          <w:sz w:val="16"/>
          <w:szCs w:val="16"/>
        </w:rPr>
        <w:t>www.</w:t>
      </w:r>
      <w:hyperlink r:id="rId2" w:history="1">
        <w:r w:rsidRPr="00235293">
          <w:rPr>
            <w:rStyle w:val="Hyperlink"/>
            <w:sz w:val="16"/>
            <w:szCs w:val="16"/>
          </w:rPr>
          <w:t>letthemknow</w:t>
        </w:r>
      </w:hyperlink>
      <w:r w:rsidRPr="00235293">
        <w:rPr>
          <w:sz w:val="16"/>
          <w:szCs w:val="16"/>
        </w:rPr>
        <w:t>.org.au</w:t>
      </w:r>
    </w:p>
    <w:p w:rsidR="000A5405" w:rsidRPr="00235293" w:rsidRDefault="000A5405" w:rsidP="00235293">
      <w:pPr>
        <w:pStyle w:val="FootnoteText"/>
        <w:numPr>
          <w:ilvl w:val="0"/>
          <w:numId w:val="19"/>
        </w:numPr>
        <w:rPr>
          <w:sz w:val="16"/>
          <w:szCs w:val="16"/>
        </w:rPr>
      </w:pPr>
      <w:r w:rsidRPr="00235293">
        <w:rPr>
          <w:sz w:val="16"/>
          <w:szCs w:val="16"/>
        </w:rPr>
        <w:t>www.</w:t>
      </w:r>
      <w:hyperlink r:id="rId3" w:history="1">
        <w:r w:rsidRPr="00235293">
          <w:rPr>
            <w:rStyle w:val="Hyperlink"/>
            <w:sz w:val="16"/>
            <w:szCs w:val="16"/>
          </w:rPr>
          <w:t>thedramadownunder</w:t>
        </w:r>
      </w:hyperlink>
      <w:r w:rsidRPr="00235293">
        <w:rPr>
          <w:sz w:val="16"/>
          <w:szCs w:val="16"/>
        </w:rPr>
        <w:t>.info  (for men who have sex with men (MSM))</w:t>
      </w:r>
    </w:p>
    <w:p w:rsidR="000A5405" w:rsidRPr="00235293" w:rsidRDefault="000A5405" w:rsidP="00235293">
      <w:pPr>
        <w:pStyle w:val="FootnoteText"/>
        <w:numPr>
          <w:ilvl w:val="0"/>
          <w:numId w:val="19"/>
        </w:numPr>
        <w:rPr>
          <w:sz w:val="16"/>
          <w:szCs w:val="16"/>
        </w:rPr>
      </w:pPr>
      <w:r w:rsidRPr="00235293">
        <w:rPr>
          <w:sz w:val="16"/>
          <w:szCs w:val="16"/>
        </w:rPr>
        <w:t>www.</w:t>
      </w:r>
      <w:hyperlink r:id="rId4" w:history="1">
        <w:r w:rsidRPr="00235293">
          <w:rPr>
            <w:rStyle w:val="Hyperlink"/>
            <w:sz w:val="16"/>
            <w:szCs w:val="16"/>
          </w:rPr>
          <w:t>bettertoknow</w:t>
        </w:r>
      </w:hyperlink>
      <w:r w:rsidRPr="00235293">
        <w:rPr>
          <w:sz w:val="16"/>
          <w:szCs w:val="16"/>
        </w:rPr>
        <w:t>.org.au  (for Aboriginal and Torres Strait Islander people)</w:t>
      </w:r>
    </w:p>
  </w:footnote>
  <w:footnote w:id="5">
    <w:p w:rsidR="000A5405" w:rsidRPr="00A40805" w:rsidRDefault="000A5405" w:rsidP="00670E4E">
      <w:pPr>
        <w:pStyle w:val="FootnoteText"/>
        <w:rPr>
          <w:sz w:val="16"/>
          <w:szCs w:val="16"/>
        </w:rPr>
      </w:pPr>
      <w:r w:rsidRPr="00A40805">
        <w:rPr>
          <w:rStyle w:val="FootnoteReference"/>
        </w:rPr>
        <w:footnoteRef/>
      </w:r>
      <w:r w:rsidRPr="00A40805">
        <w:t xml:space="preserve"> </w:t>
      </w:r>
      <w:r w:rsidRPr="00A40805">
        <w:rPr>
          <w:sz w:val="16"/>
          <w:szCs w:val="16"/>
        </w:rPr>
        <w:t>Resources to support clinicians:</w:t>
      </w:r>
    </w:p>
    <w:p w:rsidR="000A5405" w:rsidRPr="00A40805" w:rsidRDefault="0045212C" w:rsidP="00BB587D">
      <w:pPr>
        <w:pStyle w:val="FootnoteText"/>
        <w:numPr>
          <w:ilvl w:val="0"/>
          <w:numId w:val="10"/>
        </w:numPr>
        <w:rPr>
          <w:sz w:val="16"/>
          <w:szCs w:val="16"/>
        </w:rPr>
      </w:pPr>
      <w:hyperlink r:id="rId5" w:history="1">
        <w:r w:rsidR="000A5405" w:rsidRPr="00FE58E0">
          <w:rPr>
            <w:rStyle w:val="Hyperlink"/>
            <w:sz w:val="16"/>
            <w:szCs w:val="16"/>
          </w:rPr>
          <w:t>STI/HIV</w:t>
        </w:r>
      </w:hyperlink>
      <w:r w:rsidR="000A5405" w:rsidRPr="00A40805">
        <w:rPr>
          <w:sz w:val="16"/>
          <w:szCs w:val="16"/>
        </w:rPr>
        <w:t xml:space="preserve"> Testing Tool</w:t>
      </w:r>
    </w:p>
    <w:p w:rsidR="000A5405" w:rsidRPr="001C6FEE" w:rsidRDefault="0045212C" w:rsidP="00BB587D">
      <w:pPr>
        <w:pStyle w:val="FootnoteText"/>
        <w:numPr>
          <w:ilvl w:val="0"/>
          <w:numId w:val="10"/>
        </w:numPr>
        <w:rPr>
          <w:sz w:val="16"/>
          <w:szCs w:val="16"/>
        </w:rPr>
      </w:pPr>
      <w:hyperlink r:id="rId6" w:history="1">
        <w:r w:rsidR="000A5405" w:rsidRPr="001C6FEE">
          <w:rPr>
            <w:rStyle w:val="Hyperlink"/>
            <w:sz w:val="16"/>
            <w:szCs w:val="16"/>
          </w:rPr>
          <w:t>Contact Tracing</w:t>
        </w:r>
      </w:hyperlink>
      <w:r w:rsidR="000A5405" w:rsidRPr="001C6FEE">
        <w:rPr>
          <w:sz w:val="16"/>
          <w:szCs w:val="16"/>
        </w:rPr>
        <w:t xml:space="preserve"> Manual</w:t>
      </w:r>
    </w:p>
    <w:p w:rsidR="000A5405" w:rsidRPr="00670E4E" w:rsidRDefault="000A5405" w:rsidP="00BB587D">
      <w:pPr>
        <w:pStyle w:val="FootnoteText"/>
        <w:numPr>
          <w:ilvl w:val="0"/>
          <w:numId w:val="10"/>
        </w:numPr>
        <w:rPr>
          <w:sz w:val="16"/>
          <w:szCs w:val="16"/>
        </w:rPr>
      </w:pPr>
      <w:r w:rsidRPr="00A40805">
        <w:rPr>
          <w:sz w:val="16"/>
          <w:szCs w:val="16"/>
        </w:rPr>
        <w:t>STI Contact Tracing for General Practice (</w:t>
      </w:r>
      <w:hyperlink r:id="rId7" w:history="1">
        <w:r w:rsidRPr="001C6FEE">
          <w:rPr>
            <w:rStyle w:val="Hyperlink"/>
            <w:sz w:val="16"/>
            <w:szCs w:val="16"/>
          </w:rPr>
          <w:t>ThinkGP</w:t>
        </w:r>
      </w:hyperlink>
      <w:r w:rsidRPr="001C6FEE">
        <w:rPr>
          <w:sz w:val="16"/>
          <w:szCs w:val="16"/>
        </w:rPr>
        <w:t xml:space="preserve"> online</w:t>
      </w:r>
      <w:r w:rsidRPr="00A40805">
        <w:rPr>
          <w:sz w:val="16"/>
          <w:szCs w:val="16"/>
        </w:rPr>
        <w:t xml:space="preserve"> mod</w:t>
      </w:r>
      <w:r>
        <w:rPr>
          <w:sz w:val="16"/>
          <w:szCs w:val="16"/>
        </w:rPr>
        <w:t>u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405" w:rsidRDefault="000A5405">
    <w:pPr>
      <w:pStyle w:val="Header"/>
      <w:pBdr>
        <w:bottom w:val="single" w:sz="4" w:space="1" w:color="auto"/>
      </w:pBdr>
      <w:tabs>
        <w:tab w:val="clear" w:pos="8640"/>
      </w:tabs>
      <w:ind w:right="27"/>
      <w:jc w:val="center"/>
      <w:rPr>
        <w:rFonts w:ascii="Albertus Medium" w:hAnsi="Albertus Medium"/>
        <w:sz w:val="20"/>
      </w:rPr>
    </w:pPr>
    <w:r>
      <w:rPr>
        <w:rFonts w:ascii="Albertus Medium" w:hAnsi="Albertus Medium"/>
        <w:sz w:val="20"/>
      </w:rPr>
      <w:t>Arboviral diseases</w:t>
    </w:r>
  </w:p>
  <w:p w:rsidR="000A5405" w:rsidRDefault="000A5405"/>
  <w:p w:rsidR="000A5405" w:rsidRDefault="000A5405" w:rsidP="000C13F3"/>
  <w:p w:rsidR="000A5405" w:rsidRDefault="000A5405" w:rsidP="000C13F3"/>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405" w:rsidRDefault="000A5405">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405" w:rsidRDefault="000A5405">
    <w:pPr>
      <w:pStyle w:val="Header"/>
    </w:pPr>
    <w:r>
      <w:tab/>
    </w:r>
    <w:r>
      <w:tab/>
    </w:r>
    <w:r>
      <w:rPr>
        <w:noProof/>
        <w:lang w:eastAsia="en-AU"/>
      </w:rPr>
      <w:drawing>
        <wp:inline distT="0" distB="0" distL="0" distR="0" wp14:anchorId="466EFB6A" wp14:editId="2AAFE79B">
          <wp:extent cx="1400175" cy="1790700"/>
          <wp:effectExtent l="0" t="0" r="9525" b="0"/>
          <wp:docPr id="2" name="Picture 2" descr="CDNA logo&#10;" title="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0175" cy="179070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405" w:rsidRDefault="000A5405">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44336"/>
    <w:multiLevelType w:val="hybridMultilevel"/>
    <w:tmpl w:val="8578B2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C18395B"/>
    <w:multiLevelType w:val="hybridMultilevel"/>
    <w:tmpl w:val="20002B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63C2F45"/>
    <w:multiLevelType w:val="hybridMultilevel"/>
    <w:tmpl w:val="6CD807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3E40949"/>
    <w:multiLevelType w:val="hybridMultilevel"/>
    <w:tmpl w:val="EDB4A9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D47D95"/>
    <w:multiLevelType w:val="hybridMultilevel"/>
    <w:tmpl w:val="AB50900A"/>
    <w:lvl w:ilvl="0" w:tplc="0C09000F">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5" w15:restartNumberingAfterBreak="0">
    <w:nsid w:val="2DCD5B86"/>
    <w:multiLevelType w:val="hybridMultilevel"/>
    <w:tmpl w:val="D8E6A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C2FD5"/>
    <w:multiLevelType w:val="hybridMultilevel"/>
    <w:tmpl w:val="605AF736"/>
    <w:lvl w:ilvl="0" w:tplc="59BE1F46">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EA45154"/>
    <w:multiLevelType w:val="hybridMultilevel"/>
    <w:tmpl w:val="9B9AD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7B30C1"/>
    <w:multiLevelType w:val="hybridMultilevel"/>
    <w:tmpl w:val="18A4CC80"/>
    <w:lvl w:ilvl="0" w:tplc="5FBC18A8">
      <w:numFmt w:val="bullet"/>
      <w:lvlText w:val="•"/>
      <w:lvlJc w:val="left"/>
      <w:pPr>
        <w:ind w:left="720" w:hanging="720"/>
      </w:pPr>
      <w:rPr>
        <w:rFonts w:ascii="Arial" w:eastAsia="Calibri" w:hAnsi="Arial" w:cs="Aria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9" w15:restartNumberingAfterBreak="0">
    <w:nsid w:val="5B7D06CD"/>
    <w:multiLevelType w:val="hybridMultilevel"/>
    <w:tmpl w:val="0A5CB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1A2105"/>
    <w:multiLevelType w:val="hybridMultilevel"/>
    <w:tmpl w:val="A71448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1DA3811"/>
    <w:multiLevelType w:val="hybridMultilevel"/>
    <w:tmpl w:val="314A3F20"/>
    <w:lvl w:ilvl="0" w:tplc="5FBC18A8">
      <w:numFmt w:val="bullet"/>
      <w:lvlText w:val="•"/>
      <w:lvlJc w:val="left"/>
      <w:pPr>
        <w:ind w:left="1440" w:hanging="720"/>
      </w:pPr>
      <w:rPr>
        <w:rFonts w:ascii="Arial" w:eastAsia="Calibri" w:hAnsi="Arial" w:cs="Aria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65216745"/>
    <w:multiLevelType w:val="hybridMultilevel"/>
    <w:tmpl w:val="CD1651CE"/>
    <w:lvl w:ilvl="0" w:tplc="A326955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842DAC"/>
    <w:multiLevelType w:val="hybridMultilevel"/>
    <w:tmpl w:val="B246A4B4"/>
    <w:lvl w:ilvl="0" w:tplc="5FBC18A8">
      <w:numFmt w:val="bullet"/>
      <w:lvlText w:val="•"/>
      <w:lvlJc w:val="left"/>
      <w:pPr>
        <w:ind w:left="720" w:hanging="720"/>
      </w:pPr>
      <w:rPr>
        <w:rFonts w:ascii="Arial" w:eastAsia="Calibri" w:hAnsi="Arial" w:cs="Aria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14" w15:restartNumberingAfterBreak="0">
    <w:nsid w:val="6EDC39E3"/>
    <w:multiLevelType w:val="hybridMultilevel"/>
    <w:tmpl w:val="FA066B28"/>
    <w:lvl w:ilvl="0" w:tplc="59BE1F46">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2806CF5"/>
    <w:multiLevelType w:val="hybridMultilevel"/>
    <w:tmpl w:val="95AED5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78D30C26"/>
    <w:multiLevelType w:val="hybridMultilevel"/>
    <w:tmpl w:val="9EF0EC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BC80346"/>
    <w:multiLevelType w:val="hybridMultilevel"/>
    <w:tmpl w:val="A906FB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7F257F1A"/>
    <w:multiLevelType w:val="hybridMultilevel"/>
    <w:tmpl w:val="85860D0C"/>
    <w:lvl w:ilvl="0" w:tplc="17EE50C2">
      <w:start w:val="3"/>
      <w:numFmt w:val="bullet"/>
      <w:lvlText w:val=""/>
      <w:lvlJc w:val="left"/>
      <w:pPr>
        <w:ind w:left="720" w:hanging="360"/>
      </w:pPr>
      <w:rPr>
        <w:rFonts w:ascii="Symbol" w:eastAsia="Calibri" w:hAnsi="Symbol"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2"/>
  </w:num>
  <w:num w:numId="4">
    <w:abstractNumId w:val="9"/>
  </w:num>
  <w:num w:numId="5">
    <w:abstractNumId w:val="17"/>
  </w:num>
  <w:num w:numId="6">
    <w:abstractNumId w:val="15"/>
  </w:num>
  <w:num w:numId="7">
    <w:abstractNumId w:val="5"/>
  </w:num>
  <w:num w:numId="8">
    <w:abstractNumId w:val="10"/>
  </w:num>
  <w:num w:numId="9">
    <w:abstractNumId w:val="0"/>
  </w:num>
  <w:num w:numId="10">
    <w:abstractNumId w:val="6"/>
  </w:num>
  <w:num w:numId="11">
    <w:abstractNumId w:val="14"/>
  </w:num>
  <w:num w:numId="12">
    <w:abstractNumId w:val="11"/>
  </w:num>
  <w:num w:numId="13">
    <w:abstractNumId w:val="8"/>
  </w:num>
  <w:num w:numId="14">
    <w:abstractNumId w:val="18"/>
  </w:num>
  <w:num w:numId="15">
    <w:abstractNumId w:val="16"/>
  </w:num>
  <w:num w:numId="16">
    <w:abstractNumId w:val="1"/>
  </w:num>
  <w:num w:numId="17">
    <w:abstractNumId w:val="3"/>
  </w:num>
  <w:num w:numId="18">
    <w:abstractNumId w:val="13"/>
  </w:num>
  <w:num w:numId="19">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321" w:allStyles="1" w:customStyles="0" w:latentStyles="0" w:stylesInUse="0" w:headingStyles="1" w:numberingStyles="0" w:tableStyles="0" w:directFormattingOnRuns="1" w:directFormattingOnParagraphs="1" w:directFormattingOnNumbering="0" w:directFormattingOnTables="0" w:clearFormatting="1" w:top3HeadingStyles="0" w:visibleStyles="0" w:alternateStyleNames="0"/>
  <w:defaultTabStop w:val="720"/>
  <w:characterSpacingControl w:val="doNotCompress"/>
  <w:hdrShapeDefaults>
    <o:shapedefaults v:ext="edit" spidmax="305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aaxasxops2faezrzkxwvvy0ffap0tvxwfx&quot;&gt;Gonococcal Infection_EndNote Library&lt;record-ids&gt;&lt;item&gt;1&lt;/item&gt;&lt;item&gt;2&lt;/item&gt;&lt;item&gt;3&lt;/item&gt;&lt;item&gt;4&lt;/item&gt;&lt;item&gt;5&lt;/item&gt;&lt;item&gt;6&lt;/item&gt;&lt;item&gt;7&lt;/item&gt;&lt;item&gt;8&lt;/item&gt;&lt;item&gt;9&lt;/item&gt;&lt;item&gt;10&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9&lt;/item&gt;&lt;item&gt;62&lt;/item&gt;&lt;item&gt;63&lt;/item&gt;&lt;item&gt;65&lt;/item&gt;&lt;item&gt;67&lt;/item&gt;&lt;/record-ids&gt;&lt;/item&gt;&lt;/Libraries&gt;"/>
  </w:docVars>
  <w:rsids>
    <w:rsidRoot w:val="002A4B69"/>
    <w:rsid w:val="0000151A"/>
    <w:rsid w:val="00002958"/>
    <w:rsid w:val="00010C29"/>
    <w:rsid w:val="0001134B"/>
    <w:rsid w:val="00012876"/>
    <w:rsid w:val="000132A4"/>
    <w:rsid w:val="00013C13"/>
    <w:rsid w:val="00013FFF"/>
    <w:rsid w:val="000144BF"/>
    <w:rsid w:val="00020F8D"/>
    <w:rsid w:val="000248BD"/>
    <w:rsid w:val="00030A5A"/>
    <w:rsid w:val="00030B07"/>
    <w:rsid w:val="00032A59"/>
    <w:rsid w:val="000332BB"/>
    <w:rsid w:val="00033676"/>
    <w:rsid w:val="00033FD1"/>
    <w:rsid w:val="00036426"/>
    <w:rsid w:val="00036F1F"/>
    <w:rsid w:val="00037C36"/>
    <w:rsid w:val="00040103"/>
    <w:rsid w:val="00040206"/>
    <w:rsid w:val="000418CC"/>
    <w:rsid w:val="00041F4A"/>
    <w:rsid w:val="000432CD"/>
    <w:rsid w:val="00045354"/>
    <w:rsid w:val="00046811"/>
    <w:rsid w:val="00046BCB"/>
    <w:rsid w:val="00046C2A"/>
    <w:rsid w:val="000472DD"/>
    <w:rsid w:val="00053253"/>
    <w:rsid w:val="00057117"/>
    <w:rsid w:val="00057D87"/>
    <w:rsid w:val="00057E89"/>
    <w:rsid w:val="00061BF8"/>
    <w:rsid w:val="0006442A"/>
    <w:rsid w:val="000653B1"/>
    <w:rsid w:val="00067355"/>
    <w:rsid w:val="00070C77"/>
    <w:rsid w:val="00072886"/>
    <w:rsid w:val="00073D22"/>
    <w:rsid w:val="00075BD5"/>
    <w:rsid w:val="00075CFD"/>
    <w:rsid w:val="00080084"/>
    <w:rsid w:val="00080A7B"/>
    <w:rsid w:val="000812F6"/>
    <w:rsid w:val="0008181E"/>
    <w:rsid w:val="00081BA1"/>
    <w:rsid w:val="00082C1C"/>
    <w:rsid w:val="00084964"/>
    <w:rsid w:val="00084F5E"/>
    <w:rsid w:val="000907E1"/>
    <w:rsid w:val="00091A94"/>
    <w:rsid w:val="00094DDC"/>
    <w:rsid w:val="000968F0"/>
    <w:rsid w:val="000972F7"/>
    <w:rsid w:val="000A073D"/>
    <w:rsid w:val="000A0D2E"/>
    <w:rsid w:val="000A4F45"/>
    <w:rsid w:val="000A5384"/>
    <w:rsid w:val="000A5405"/>
    <w:rsid w:val="000A5429"/>
    <w:rsid w:val="000A68DD"/>
    <w:rsid w:val="000B059F"/>
    <w:rsid w:val="000B0E1C"/>
    <w:rsid w:val="000B3B22"/>
    <w:rsid w:val="000B796D"/>
    <w:rsid w:val="000C0343"/>
    <w:rsid w:val="000C13F3"/>
    <w:rsid w:val="000C22E1"/>
    <w:rsid w:val="000C738F"/>
    <w:rsid w:val="000C76F2"/>
    <w:rsid w:val="000C78C6"/>
    <w:rsid w:val="000C7A59"/>
    <w:rsid w:val="000C7ACD"/>
    <w:rsid w:val="000D0670"/>
    <w:rsid w:val="000D1B0A"/>
    <w:rsid w:val="000D3790"/>
    <w:rsid w:val="000D38F8"/>
    <w:rsid w:val="000D50ED"/>
    <w:rsid w:val="000D5886"/>
    <w:rsid w:val="000D61A4"/>
    <w:rsid w:val="000D77AF"/>
    <w:rsid w:val="000E3848"/>
    <w:rsid w:val="000E39B1"/>
    <w:rsid w:val="000E3D78"/>
    <w:rsid w:val="000E4140"/>
    <w:rsid w:val="000E45C8"/>
    <w:rsid w:val="000E6DE1"/>
    <w:rsid w:val="000F17FB"/>
    <w:rsid w:val="000F63E9"/>
    <w:rsid w:val="000F640F"/>
    <w:rsid w:val="000F6DF9"/>
    <w:rsid w:val="000F79B2"/>
    <w:rsid w:val="001019B4"/>
    <w:rsid w:val="001040C0"/>
    <w:rsid w:val="001044AD"/>
    <w:rsid w:val="001054FF"/>
    <w:rsid w:val="001055C5"/>
    <w:rsid w:val="00106E77"/>
    <w:rsid w:val="00110377"/>
    <w:rsid w:val="0011350D"/>
    <w:rsid w:val="00121F0C"/>
    <w:rsid w:val="00123B7C"/>
    <w:rsid w:val="00123EDB"/>
    <w:rsid w:val="0012659D"/>
    <w:rsid w:val="00126682"/>
    <w:rsid w:val="00130DAB"/>
    <w:rsid w:val="001315B9"/>
    <w:rsid w:val="00141AC3"/>
    <w:rsid w:val="00142AF6"/>
    <w:rsid w:val="00143317"/>
    <w:rsid w:val="0014345A"/>
    <w:rsid w:val="00143A36"/>
    <w:rsid w:val="0014538A"/>
    <w:rsid w:val="00145E32"/>
    <w:rsid w:val="00157355"/>
    <w:rsid w:val="00162B6D"/>
    <w:rsid w:val="00163AF0"/>
    <w:rsid w:val="00164772"/>
    <w:rsid w:val="00166DBC"/>
    <w:rsid w:val="0017040B"/>
    <w:rsid w:val="00171FF7"/>
    <w:rsid w:val="00173824"/>
    <w:rsid w:val="001742B2"/>
    <w:rsid w:val="00174B8B"/>
    <w:rsid w:val="00175B0F"/>
    <w:rsid w:val="0017602B"/>
    <w:rsid w:val="0017769F"/>
    <w:rsid w:val="001825F8"/>
    <w:rsid w:val="001861A9"/>
    <w:rsid w:val="00187913"/>
    <w:rsid w:val="001902B9"/>
    <w:rsid w:val="001A0CFB"/>
    <w:rsid w:val="001A1D25"/>
    <w:rsid w:val="001A2FF6"/>
    <w:rsid w:val="001A7129"/>
    <w:rsid w:val="001B215B"/>
    <w:rsid w:val="001B238A"/>
    <w:rsid w:val="001B4210"/>
    <w:rsid w:val="001B4748"/>
    <w:rsid w:val="001B505F"/>
    <w:rsid w:val="001B570F"/>
    <w:rsid w:val="001B6DB1"/>
    <w:rsid w:val="001C0B38"/>
    <w:rsid w:val="001C11CE"/>
    <w:rsid w:val="001C2863"/>
    <w:rsid w:val="001C3A38"/>
    <w:rsid w:val="001C4C81"/>
    <w:rsid w:val="001C4E5C"/>
    <w:rsid w:val="001C6658"/>
    <w:rsid w:val="001C667D"/>
    <w:rsid w:val="001C6FEE"/>
    <w:rsid w:val="001D45F5"/>
    <w:rsid w:val="001D471F"/>
    <w:rsid w:val="001D5F06"/>
    <w:rsid w:val="001D7699"/>
    <w:rsid w:val="001E0F95"/>
    <w:rsid w:val="001E3037"/>
    <w:rsid w:val="001E398A"/>
    <w:rsid w:val="001E3ABC"/>
    <w:rsid w:val="001E3B61"/>
    <w:rsid w:val="001E476C"/>
    <w:rsid w:val="001E47AB"/>
    <w:rsid w:val="001E59E4"/>
    <w:rsid w:val="001E5B91"/>
    <w:rsid w:val="001E7470"/>
    <w:rsid w:val="001F280E"/>
    <w:rsid w:val="001F2CAD"/>
    <w:rsid w:val="001F59C1"/>
    <w:rsid w:val="001F69BA"/>
    <w:rsid w:val="00201A97"/>
    <w:rsid w:val="002031E6"/>
    <w:rsid w:val="00203F51"/>
    <w:rsid w:val="00205F31"/>
    <w:rsid w:val="00210491"/>
    <w:rsid w:val="00210D4A"/>
    <w:rsid w:val="00210E5D"/>
    <w:rsid w:val="00211383"/>
    <w:rsid w:val="0021297F"/>
    <w:rsid w:val="00213F45"/>
    <w:rsid w:val="00216E13"/>
    <w:rsid w:val="00217310"/>
    <w:rsid w:val="00217E53"/>
    <w:rsid w:val="00224066"/>
    <w:rsid w:val="002264F9"/>
    <w:rsid w:val="00226B92"/>
    <w:rsid w:val="00227E53"/>
    <w:rsid w:val="002343A5"/>
    <w:rsid w:val="00235293"/>
    <w:rsid w:val="0023564B"/>
    <w:rsid w:val="002368AF"/>
    <w:rsid w:val="00240629"/>
    <w:rsid w:val="00240883"/>
    <w:rsid w:val="002429EC"/>
    <w:rsid w:val="002435CA"/>
    <w:rsid w:val="00244B24"/>
    <w:rsid w:val="002452D8"/>
    <w:rsid w:val="0024546A"/>
    <w:rsid w:val="00250189"/>
    <w:rsid w:val="00251081"/>
    <w:rsid w:val="002536E5"/>
    <w:rsid w:val="00261A2E"/>
    <w:rsid w:val="0026628D"/>
    <w:rsid w:val="0026629A"/>
    <w:rsid w:val="00266545"/>
    <w:rsid w:val="002669E0"/>
    <w:rsid w:val="0026724B"/>
    <w:rsid w:val="00275F21"/>
    <w:rsid w:val="00276353"/>
    <w:rsid w:val="00277D78"/>
    <w:rsid w:val="00282D77"/>
    <w:rsid w:val="00283058"/>
    <w:rsid w:val="002832C8"/>
    <w:rsid w:val="00285428"/>
    <w:rsid w:val="0028552B"/>
    <w:rsid w:val="0028653A"/>
    <w:rsid w:val="00291533"/>
    <w:rsid w:val="00291B64"/>
    <w:rsid w:val="00292C7B"/>
    <w:rsid w:val="002939AC"/>
    <w:rsid w:val="00295275"/>
    <w:rsid w:val="002A0F41"/>
    <w:rsid w:val="002A3327"/>
    <w:rsid w:val="002A3587"/>
    <w:rsid w:val="002A4B69"/>
    <w:rsid w:val="002A5655"/>
    <w:rsid w:val="002A6985"/>
    <w:rsid w:val="002A7D14"/>
    <w:rsid w:val="002B1C53"/>
    <w:rsid w:val="002B1D3C"/>
    <w:rsid w:val="002B22DD"/>
    <w:rsid w:val="002B5276"/>
    <w:rsid w:val="002B738D"/>
    <w:rsid w:val="002C0CC3"/>
    <w:rsid w:val="002C2950"/>
    <w:rsid w:val="002C4913"/>
    <w:rsid w:val="002D35F3"/>
    <w:rsid w:val="002D3ADA"/>
    <w:rsid w:val="002D3E69"/>
    <w:rsid w:val="002D65C0"/>
    <w:rsid w:val="002D6BF9"/>
    <w:rsid w:val="002E03D8"/>
    <w:rsid w:val="002E0937"/>
    <w:rsid w:val="002E3536"/>
    <w:rsid w:val="002E368C"/>
    <w:rsid w:val="002E49CA"/>
    <w:rsid w:val="002E5400"/>
    <w:rsid w:val="002E7AEA"/>
    <w:rsid w:val="002F1A90"/>
    <w:rsid w:val="002F4219"/>
    <w:rsid w:val="002F4B7A"/>
    <w:rsid w:val="002F55BE"/>
    <w:rsid w:val="002F6115"/>
    <w:rsid w:val="002F681A"/>
    <w:rsid w:val="002F6848"/>
    <w:rsid w:val="002F7BCA"/>
    <w:rsid w:val="002F7F09"/>
    <w:rsid w:val="00301073"/>
    <w:rsid w:val="00303B33"/>
    <w:rsid w:val="00305FEF"/>
    <w:rsid w:val="00307A90"/>
    <w:rsid w:val="00307F3A"/>
    <w:rsid w:val="003104CD"/>
    <w:rsid w:val="003134CF"/>
    <w:rsid w:val="00313561"/>
    <w:rsid w:val="00315566"/>
    <w:rsid w:val="003165FD"/>
    <w:rsid w:val="0031793E"/>
    <w:rsid w:val="0032011D"/>
    <w:rsid w:val="003202F7"/>
    <w:rsid w:val="0032361E"/>
    <w:rsid w:val="00330B3B"/>
    <w:rsid w:val="00331137"/>
    <w:rsid w:val="00331723"/>
    <w:rsid w:val="00331FB6"/>
    <w:rsid w:val="00334B06"/>
    <w:rsid w:val="00334CC0"/>
    <w:rsid w:val="00334D8B"/>
    <w:rsid w:val="00337713"/>
    <w:rsid w:val="00341224"/>
    <w:rsid w:val="00343042"/>
    <w:rsid w:val="003438FB"/>
    <w:rsid w:val="00345124"/>
    <w:rsid w:val="00345EA2"/>
    <w:rsid w:val="0035052A"/>
    <w:rsid w:val="00350849"/>
    <w:rsid w:val="00353F42"/>
    <w:rsid w:val="00357E36"/>
    <w:rsid w:val="00363EEC"/>
    <w:rsid w:val="00365E04"/>
    <w:rsid w:val="0036770F"/>
    <w:rsid w:val="003678CE"/>
    <w:rsid w:val="003702CE"/>
    <w:rsid w:val="003707A0"/>
    <w:rsid w:val="00371C84"/>
    <w:rsid w:val="00371E7C"/>
    <w:rsid w:val="00374FA1"/>
    <w:rsid w:val="00376075"/>
    <w:rsid w:val="00382963"/>
    <w:rsid w:val="00384628"/>
    <w:rsid w:val="00384B2C"/>
    <w:rsid w:val="0038756E"/>
    <w:rsid w:val="00391450"/>
    <w:rsid w:val="00392AD1"/>
    <w:rsid w:val="00395291"/>
    <w:rsid w:val="00395841"/>
    <w:rsid w:val="003962B1"/>
    <w:rsid w:val="003A39C1"/>
    <w:rsid w:val="003A3C94"/>
    <w:rsid w:val="003B1299"/>
    <w:rsid w:val="003B1A32"/>
    <w:rsid w:val="003B2B61"/>
    <w:rsid w:val="003B5049"/>
    <w:rsid w:val="003B6ACC"/>
    <w:rsid w:val="003B7C1B"/>
    <w:rsid w:val="003B7DAF"/>
    <w:rsid w:val="003C0567"/>
    <w:rsid w:val="003C0798"/>
    <w:rsid w:val="003C1EAD"/>
    <w:rsid w:val="003C2788"/>
    <w:rsid w:val="003C2F75"/>
    <w:rsid w:val="003C390E"/>
    <w:rsid w:val="003C3E69"/>
    <w:rsid w:val="003C50BB"/>
    <w:rsid w:val="003C71C9"/>
    <w:rsid w:val="003C7230"/>
    <w:rsid w:val="003D09FC"/>
    <w:rsid w:val="003D16AD"/>
    <w:rsid w:val="003D47CE"/>
    <w:rsid w:val="003E097D"/>
    <w:rsid w:val="003E0CEA"/>
    <w:rsid w:val="003E2CDE"/>
    <w:rsid w:val="003E38E7"/>
    <w:rsid w:val="003E3C4E"/>
    <w:rsid w:val="003E4FCB"/>
    <w:rsid w:val="003E6E6B"/>
    <w:rsid w:val="003E7B62"/>
    <w:rsid w:val="003F37B1"/>
    <w:rsid w:val="003F3B27"/>
    <w:rsid w:val="003F3F24"/>
    <w:rsid w:val="003F4A51"/>
    <w:rsid w:val="003F50A5"/>
    <w:rsid w:val="003F6BE8"/>
    <w:rsid w:val="0040241C"/>
    <w:rsid w:val="004029B5"/>
    <w:rsid w:val="0040516B"/>
    <w:rsid w:val="00406D62"/>
    <w:rsid w:val="00407488"/>
    <w:rsid w:val="00407E4F"/>
    <w:rsid w:val="0041342F"/>
    <w:rsid w:val="00413A3C"/>
    <w:rsid w:val="00422E03"/>
    <w:rsid w:val="0042301C"/>
    <w:rsid w:val="004231FB"/>
    <w:rsid w:val="00427021"/>
    <w:rsid w:val="0042775E"/>
    <w:rsid w:val="004360E8"/>
    <w:rsid w:val="004374EA"/>
    <w:rsid w:val="00440677"/>
    <w:rsid w:val="004421CB"/>
    <w:rsid w:val="00442872"/>
    <w:rsid w:val="00446631"/>
    <w:rsid w:val="00447FDE"/>
    <w:rsid w:val="0045212C"/>
    <w:rsid w:val="004551F7"/>
    <w:rsid w:val="00455911"/>
    <w:rsid w:val="004559AF"/>
    <w:rsid w:val="0045686D"/>
    <w:rsid w:val="004604F8"/>
    <w:rsid w:val="0046165D"/>
    <w:rsid w:val="00463041"/>
    <w:rsid w:val="00464A0E"/>
    <w:rsid w:val="00470D5E"/>
    <w:rsid w:val="00472288"/>
    <w:rsid w:val="00472526"/>
    <w:rsid w:val="00473C8B"/>
    <w:rsid w:val="00474342"/>
    <w:rsid w:val="00474849"/>
    <w:rsid w:val="00475A9A"/>
    <w:rsid w:val="0047657B"/>
    <w:rsid w:val="0047668E"/>
    <w:rsid w:val="0048064D"/>
    <w:rsid w:val="0048087B"/>
    <w:rsid w:val="00480C50"/>
    <w:rsid w:val="00481FFB"/>
    <w:rsid w:val="004820AD"/>
    <w:rsid w:val="00485E40"/>
    <w:rsid w:val="0048799E"/>
    <w:rsid w:val="00487DE3"/>
    <w:rsid w:val="00487E07"/>
    <w:rsid w:val="0049268D"/>
    <w:rsid w:val="00494F53"/>
    <w:rsid w:val="00495EA9"/>
    <w:rsid w:val="004A2098"/>
    <w:rsid w:val="004A3038"/>
    <w:rsid w:val="004A48F7"/>
    <w:rsid w:val="004A5111"/>
    <w:rsid w:val="004A7339"/>
    <w:rsid w:val="004B0D48"/>
    <w:rsid w:val="004B1147"/>
    <w:rsid w:val="004B1C2D"/>
    <w:rsid w:val="004B6947"/>
    <w:rsid w:val="004B6F1A"/>
    <w:rsid w:val="004C463F"/>
    <w:rsid w:val="004C6E08"/>
    <w:rsid w:val="004D2DFC"/>
    <w:rsid w:val="004D3393"/>
    <w:rsid w:val="004D3488"/>
    <w:rsid w:val="004D504A"/>
    <w:rsid w:val="004E2EC0"/>
    <w:rsid w:val="004E476F"/>
    <w:rsid w:val="004F212A"/>
    <w:rsid w:val="004F226B"/>
    <w:rsid w:val="004F28EF"/>
    <w:rsid w:val="004F3C8F"/>
    <w:rsid w:val="004F4D0B"/>
    <w:rsid w:val="004F57FC"/>
    <w:rsid w:val="00500954"/>
    <w:rsid w:val="0050269D"/>
    <w:rsid w:val="00504ED9"/>
    <w:rsid w:val="00506B3D"/>
    <w:rsid w:val="00512F97"/>
    <w:rsid w:val="00515672"/>
    <w:rsid w:val="0051622E"/>
    <w:rsid w:val="005163AB"/>
    <w:rsid w:val="00517185"/>
    <w:rsid w:val="00520D16"/>
    <w:rsid w:val="005231C9"/>
    <w:rsid w:val="00524A39"/>
    <w:rsid w:val="00531370"/>
    <w:rsid w:val="005317F0"/>
    <w:rsid w:val="00531C3B"/>
    <w:rsid w:val="005341F1"/>
    <w:rsid w:val="0053423D"/>
    <w:rsid w:val="005411AE"/>
    <w:rsid w:val="00541F5D"/>
    <w:rsid w:val="00542EE1"/>
    <w:rsid w:val="005434BC"/>
    <w:rsid w:val="00547889"/>
    <w:rsid w:val="00554A08"/>
    <w:rsid w:val="005561B3"/>
    <w:rsid w:val="00556B7C"/>
    <w:rsid w:val="00560088"/>
    <w:rsid w:val="00561D05"/>
    <w:rsid w:val="005621E4"/>
    <w:rsid w:val="0056257F"/>
    <w:rsid w:val="00564108"/>
    <w:rsid w:val="005643EA"/>
    <w:rsid w:val="0056441D"/>
    <w:rsid w:val="00565A66"/>
    <w:rsid w:val="00566510"/>
    <w:rsid w:val="005705F0"/>
    <w:rsid w:val="00570BB0"/>
    <w:rsid w:val="00573D6A"/>
    <w:rsid w:val="00574366"/>
    <w:rsid w:val="00574AA8"/>
    <w:rsid w:val="005774E9"/>
    <w:rsid w:val="005779B7"/>
    <w:rsid w:val="00580B9F"/>
    <w:rsid w:val="005814E7"/>
    <w:rsid w:val="00581579"/>
    <w:rsid w:val="005825B5"/>
    <w:rsid w:val="00582708"/>
    <w:rsid w:val="00587747"/>
    <w:rsid w:val="00591863"/>
    <w:rsid w:val="00591A68"/>
    <w:rsid w:val="0059326B"/>
    <w:rsid w:val="005968FF"/>
    <w:rsid w:val="0059751F"/>
    <w:rsid w:val="005A0FDC"/>
    <w:rsid w:val="005A168E"/>
    <w:rsid w:val="005A2085"/>
    <w:rsid w:val="005A2EC3"/>
    <w:rsid w:val="005A3289"/>
    <w:rsid w:val="005A4597"/>
    <w:rsid w:val="005A4F96"/>
    <w:rsid w:val="005A5656"/>
    <w:rsid w:val="005A63CC"/>
    <w:rsid w:val="005B0D7F"/>
    <w:rsid w:val="005B290F"/>
    <w:rsid w:val="005B42A9"/>
    <w:rsid w:val="005B50B3"/>
    <w:rsid w:val="005B5BDE"/>
    <w:rsid w:val="005B69C2"/>
    <w:rsid w:val="005B75CF"/>
    <w:rsid w:val="005B76E7"/>
    <w:rsid w:val="005C2452"/>
    <w:rsid w:val="005C2AC4"/>
    <w:rsid w:val="005C364F"/>
    <w:rsid w:val="005C4880"/>
    <w:rsid w:val="005C5581"/>
    <w:rsid w:val="005C55A5"/>
    <w:rsid w:val="005C5C26"/>
    <w:rsid w:val="005C5F11"/>
    <w:rsid w:val="005C60E6"/>
    <w:rsid w:val="005C65E3"/>
    <w:rsid w:val="005C6A99"/>
    <w:rsid w:val="005C7AAB"/>
    <w:rsid w:val="005D1AAA"/>
    <w:rsid w:val="005D4E06"/>
    <w:rsid w:val="005D4FD8"/>
    <w:rsid w:val="005D6046"/>
    <w:rsid w:val="005D6677"/>
    <w:rsid w:val="005D6F85"/>
    <w:rsid w:val="005D709F"/>
    <w:rsid w:val="005E008B"/>
    <w:rsid w:val="005E0894"/>
    <w:rsid w:val="005E1214"/>
    <w:rsid w:val="005E1541"/>
    <w:rsid w:val="005E1EB2"/>
    <w:rsid w:val="005E56BD"/>
    <w:rsid w:val="005E73C7"/>
    <w:rsid w:val="005E7A8E"/>
    <w:rsid w:val="005F1435"/>
    <w:rsid w:val="005F1FC7"/>
    <w:rsid w:val="005F2ADD"/>
    <w:rsid w:val="005F4B88"/>
    <w:rsid w:val="005F52D8"/>
    <w:rsid w:val="005F7D0C"/>
    <w:rsid w:val="00601882"/>
    <w:rsid w:val="006019E4"/>
    <w:rsid w:val="006025B6"/>
    <w:rsid w:val="00602FAF"/>
    <w:rsid w:val="006037CD"/>
    <w:rsid w:val="00605622"/>
    <w:rsid w:val="0060706B"/>
    <w:rsid w:val="006124CF"/>
    <w:rsid w:val="00612F89"/>
    <w:rsid w:val="00614D29"/>
    <w:rsid w:val="00615566"/>
    <w:rsid w:val="006204DA"/>
    <w:rsid w:val="00621F88"/>
    <w:rsid w:val="00625734"/>
    <w:rsid w:val="00625C7B"/>
    <w:rsid w:val="00626EE8"/>
    <w:rsid w:val="00632A33"/>
    <w:rsid w:val="006339FA"/>
    <w:rsid w:val="0063685E"/>
    <w:rsid w:val="006373E9"/>
    <w:rsid w:val="00637F8B"/>
    <w:rsid w:val="00642028"/>
    <w:rsid w:val="00642742"/>
    <w:rsid w:val="0064324B"/>
    <w:rsid w:val="006438ED"/>
    <w:rsid w:val="00644EE5"/>
    <w:rsid w:val="0064765A"/>
    <w:rsid w:val="0065006E"/>
    <w:rsid w:val="00654975"/>
    <w:rsid w:val="0065497F"/>
    <w:rsid w:val="00655772"/>
    <w:rsid w:val="00657BE6"/>
    <w:rsid w:val="00657D4D"/>
    <w:rsid w:val="00662B1F"/>
    <w:rsid w:val="0066352D"/>
    <w:rsid w:val="0066468C"/>
    <w:rsid w:val="006649F2"/>
    <w:rsid w:val="00665920"/>
    <w:rsid w:val="0066622F"/>
    <w:rsid w:val="00670C79"/>
    <w:rsid w:val="00670E4E"/>
    <w:rsid w:val="00671F3C"/>
    <w:rsid w:val="00672CBC"/>
    <w:rsid w:val="00673E40"/>
    <w:rsid w:val="0067497C"/>
    <w:rsid w:val="006765C3"/>
    <w:rsid w:val="00677FA9"/>
    <w:rsid w:val="00680BC7"/>
    <w:rsid w:val="00681C01"/>
    <w:rsid w:val="00681D30"/>
    <w:rsid w:val="00682B28"/>
    <w:rsid w:val="006849FD"/>
    <w:rsid w:val="00684CF1"/>
    <w:rsid w:val="00684E92"/>
    <w:rsid w:val="0068533A"/>
    <w:rsid w:val="006855A8"/>
    <w:rsid w:val="00686049"/>
    <w:rsid w:val="00686822"/>
    <w:rsid w:val="006873D5"/>
    <w:rsid w:val="006936D2"/>
    <w:rsid w:val="00696933"/>
    <w:rsid w:val="006A01D0"/>
    <w:rsid w:val="006A0AE6"/>
    <w:rsid w:val="006A1112"/>
    <w:rsid w:val="006A1491"/>
    <w:rsid w:val="006A1BF0"/>
    <w:rsid w:val="006A1E92"/>
    <w:rsid w:val="006A4C94"/>
    <w:rsid w:val="006A5089"/>
    <w:rsid w:val="006B0AF7"/>
    <w:rsid w:val="006B32A1"/>
    <w:rsid w:val="006B35CD"/>
    <w:rsid w:val="006B3B5D"/>
    <w:rsid w:val="006C0A16"/>
    <w:rsid w:val="006C3112"/>
    <w:rsid w:val="006C6F81"/>
    <w:rsid w:val="006C7991"/>
    <w:rsid w:val="006D1001"/>
    <w:rsid w:val="006D1487"/>
    <w:rsid w:val="006D4BC6"/>
    <w:rsid w:val="006D5C56"/>
    <w:rsid w:val="006D5C85"/>
    <w:rsid w:val="006D676D"/>
    <w:rsid w:val="006E0771"/>
    <w:rsid w:val="006E0A46"/>
    <w:rsid w:val="006E0DD7"/>
    <w:rsid w:val="006E215A"/>
    <w:rsid w:val="006E4708"/>
    <w:rsid w:val="006F4794"/>
    <w:rsid w:val="006F47F9"/>
    <w:rsid w:val="006F62DD"/>
    <w:rsid w:val="00702F3E"/>
    <w:rsid w:val="00704D52"/>
    <w:rsid w:val="00705AA5"/>
    <w:rsid w:val="007073DE"/>
    <w:rsid w:val="0071242C"/>
    <w:rsid w:val="00712AD0"/>
    <w:rsid w:val="00712B1F"/>
    <w:rsid w:val="007147F0"/>
    <w:rsid w:val="00715DA4"/>
    <w:rsid w:val="007177C1"/>
    <w:rsid w:val="00717862"/>
    <w:rsid w:val="00720A78"/>
    <w:rsid w:val="00724B7B"/>
    <w:rsid w:val="00725D46"/>
    <w:rsid w:val="00726552"/>
    <w:rsid w:val="0072691E"/>
    <w:rsid w:val="00726B5D"/>
    <w:rsid w:val="00735961"/>
    <w:rsid w:val="00735F23"/>
    <w:rsid w:val="0073602C"/>
    <w:rsid w:val="00743BA7"/>
    <w:rsid w:val="007451CB"/>
    <w:rsid w:val="00745743"/>
    <w:rsid w:val="0074580E"/>
    <w:rsid w:val="00745F86"/>
    <w:rsid w:val="00747B01"/>
    <w:rsid w:val="00750051"/>
    <w:rsid w:val="007530BA"/>
    <w:rsid w:val="007532E6"/>
    <w:rsid w:val="00753A6C"/>
    <w:rsid w:val="00754D9C"/>
    <w:rsid w:val="007642F3"/>
    <w:rsid w:val="007645BE"/>
    <w:rsid w:val="0076534D"/>
    <w:rsid w:val="007737DD"/>
    <w:rsid w:val="0077399F"/>
    <w:rsid w:val="007740ED"/>
    <w:rsid w:val="00775AF5"/>
    <w:rsid w:val="0078153A"/>
    <w:rsid w:val="00785867"/>
    <w:rsid w:val="00786569"/>
    <w:rsid w:val="00786705"/>
    <w:rsid w:val="00786A2A"/>
    <w:rsid w:val="00791684"/>
    <w:rsid w:val="00793915"/>
    <w:rsid w:val="0079400F"/>
    <w:rsid w:val="007971DE"/>
    <w:rsid w:val="0079757B"/>
    <w:rsid w:val="007A0D14"/>
    <w:rsid w:val="007A3FFB"/>
    <w:rsid w:val="007A4F72"/>
    <w:rsid w:val="007A5B5B"/>
    <w:rsid w:val="007B2158"/>
    <w:rsid w:val="007B2890"/>
    <w:rsid w:val="007B296A"/>
    <w:rsid w:val="007B3225"/>
    <w:rsid w:val="007B37C0"/>
    <w:rsid w:val="007B3FC4"/>
    <w:rsid w:val="007C2FDB"/>
    <w:rsid w:val="007C3DA7"/>
    <w:rsid w:val="007C71B7"/>
    <w:rsid w:val="007D2051"/>
    <w:rsid w:val="007D2988"/>
    <w:rsid w:val="007D4492"/>
    <w:rsid w:val="007D5F95"/>
    <w:rsid w:val="007D634F"/>
    <w:rsid w:val="007D6605"/>
    <w:rsid w:val="007D75B4"/>
    <w:rsid w:val="007E00BA"/>
    <w:rsid w:val="007E0E30"/>
    <w:rsid w:val="007E1712"/>
    <w:rsid w:val="007E2E95"/>
    <w:rsid w:val="007E543D"/>
    <w:rsid w:val="007E57FC"/>
    <w:rsid w:val="007F06CD"/>
    <w:rsid w:val="007F326E"/>
    <w:rsid w:val="007F4E20"/>
    <w:rsid w:val="007F5E62"/>
    <w:rsid w:val="00801A49"/>
    <w:rsid w:val="0080340E"/>
    <w:rsid w:val="00806959"/>
    <w:rsid w:val="00807011"/>
    <w:rsid w:val="00807A1E"/>
    <w:rsid w:val="00810BC1"/>
    <w:rsid w:val="00811BAC"/>
    <w:rsid w:val="00812525"/>
    <w:rsid w:val="008152DE"/>
    <w:rsid w:val="008179BE"/>
    <w:rsid w:val="00820302"/>
    <w:rsid w:val="008229E7"/>
    <w:rsid w:val="00823EF1"/>
    <w:rsid w:val="0082442C"/>
    <w:rsid w:val="00826564"/>
    <w:rsid w:val="00834309"/>
    <w:rsid w:val="008375D8"/>
    <w:rsid w:val="00837B9D"/>
    <w:rsid w:val="008410FF"/>
    <w:rsid w:val="008439DF"/>
    <w:rsid w:val="00850DBC"/>
    <w:rsid w:val="00852396"/>
    <w:rsid w:val="00853FF3"/>
    <w:rsid w:val="00855869"/>
    <w:rsid w:val="0085594A"/>
    <w:rsid w:val="00855D74"/>
    <w:rsid w:val="00855E80"/>
    <w:rsid w:val="0085653D"/>
    <w:rsid w:val="00857625"/>
    <w:rsid w:val="008607AE"/>
    <w:rsid w:val="00863F6C"/>
    <w:rsid w:val="00864AA0"/>
    <w:rsid w:val="00867934"/>
    <w:rsid w:val="00867C87"/>
    <w:rsid w:val="0087398E"/>
    <w:rsid w:val="008755FA"/>
    <w:rsid w:val="00877816"/>
    <w:rsid w:val="008808CE"/>
    <w:rsid w:val="008823C5"/>
    <w:rsid w:val="00882420"/>
    <w:rsid w:val="00884D42"/>
    <w:rsid w:val="00890ABB"/>
    <w:rsid w:val="00892F51"/>
    <w:rsid w:val="00893C04"/>
    <w:rsid w:val="00893CA2"/>
    <w:rsid w:val="00894BDA"/>
    <w:rsid w:val="008956E7"/>
    <w:rsid w:val="00895B52"/>
    <w:rsid w:val="008975E8"/>
    <w:rsid w:val="00897700"/>
    <w:rsid w:val="00897D7A"/>
    <w:rsid w:val="00897FF2"/>
    <w:rsid w:val="008A0F8E"/>
    <w:rsid w:val="008A163C"/>
    <w:rsid w:val="008A1D4B"/>
    <w:rsid w:val="008A286D"/>
    <w:rsid w:val="008A5240"/>
    <w:rsid w:val="008A5C0E"/>
    <w:rsid w:val="008A727E"/>
    <w:rsid w:val="008A72CC"/>
    <w:rsid w:val="008B3D01"/>
    <w:rsid w:val="008B73A2"/>
    <w:rsid w:val="008C024A"/>
    <w:rsid w:val="008C0A7C"/>
    <w:rsid w:val="008C1DE3"/>
    <w:rsid w:val="008C3EB0"/>
    <w:rsid w:val="008C40C8"/>
    <w:rsid w:val="008C4B07"/>
    <w:rsid w:val="008C653F"/>
    <w:rsid w:val="008C743C"/>
    <w:rsid w:val="008D0802"/>
    <w:rsid w:val="008D1AA3"/>
    <w:rsid w:val="008D4891"/>
    <w:rsid w:val="008E0E0A"/>
    <w:rsid w:val="008E126F"/>
    <w:rsid w:val="008E1947"/>
    <w:rsid w:val="008E71EF"/>
    <w:rsid w:val="008F0AE9"/>
    <w:rsid w:val="008F0C32"/>
    <w:rsid w:val="008F1B04"/>
    <w:rsid w:val="008F1CD5"/>
    <w:rsid w:val="008F4679"/>
    <w:rsid w:val="008F4E5D"/>
    <w:rsid w:val="008F53EB"/>
    <w:rsid w:val="008F7431"/>
    <w:rsid w:val="00902E82"/>
    <w:rsid w:val="0090357E"/>
    <w:rsid w:val="00903FCE"/>
    <w:rsid w:val="00905C39"/>
    <w:rsid w:val="009101CF"/>
    <w:rsid w:val="00912FD6"/>
    <w:rsid w:val="00913D48"/>
    <w:rsid w:val="00913DE2"/>
    <w:rsid w:val="00914124"/>
    <w:rsid w:val="00915243"/>
    <w:rsid w:val="0091565F"/>
    <w:rsid w:val="00916455"/>
    <w:rsid w:val="009217A0"/>
    <w:rsid w:val="00922440"/>
    <w:rsid w:val="009244D8"/>
    <w:rsid w:val="00925CB7"/>
    <w:rsid w:val="0092665A"/>
    <w:rsid w:val="0092728B"/>
    <w:rsid w:val="009277D3"/>
    <w:rsid w:val="009309FE"/>
    <w:rsid w:val="0093135C"/>
    <w:rsid w:val="0093284B"/>
    <w:rsid w:val="00932C48"/>
    <w:rsid w:val="00932E9E"/>
    <w:rsid w:val="00933C63"/>
    <w:rsid w:val="00935769"/>
    <w:rsid w:val="00936B73"/>
    <w:rsid w:val="00940CF4"/>
    <w:rsid w:val="009449BF"/>
    <w:rsid w:val="00945893"/>
    <w:rsid w:val="00945D3D"/>
    <w:rsid w:val="00947293"/>
    <w:rsid w:val="0094793E"/>
    <w:rsid w:val="00947E40"/>
    <w:rsid w:val="009550DA"/>
    <w:rsid w:val="00957D37"/>
    <w:rsid w:val="00963BC3"/>
    <w:rsid w:val="00964F1A"/>
    <w:rsid w:val="00966A78"/>
    <w:rsid w:val="009705C3"/>
    <w:rsid w:val="00970F3D"/>
    <w:rsid w:val="00970F79"/>
    <w:rsid w:val="00973A81"/>
    <w:rsid w:val="00974C17"/>
    <w:rsid w:val="00974DD4"/>
    <w:rsid w:val="00975397"/>
    <w:rsid w:val="00976A8B"/>
    <w:rsid w:val="00982FBF"/>
    <w:rsid w:val="009845AA"/>
    <w:rsid w:val="00985C44"/>
    <w:rsid w:val="00986D96"/>
    <w:rsid w:val="009900F0"/>
    <w:rsid w:val="009903BD"/>
    <w:rsid w:val="0099151B"/>
    <w:rsid w:val="00992852"/>
    <w:rsid w:val="00993A7B"/>
    <w:rsid w:val="00994078"/>
    <w:rsid w:val="0099412F"/>
    <w:rsid w:val="0099471D"/>
    <w:rsid w:val="00996984"/>
    <w:rsid w:val="009A0DC3"/>
    <w:rsid w:val="009A3007"/>
    <w:rsid w:val="009A6CA0"/>
    <w:rsid w:val="009A7CE4"/>
    <w:rsid w:val="009B1990"/>
    <w:rsid w:val="009B1E32"/>
    <w:rsid w:val="009B2A3E"/>
    <w:rsid w:val="009B2E99"/>
    <w:rsid w:val="009B676B"/>
    <w:rsid w:val="009B71F8"/>
    <w:rsid w:val="009B7206"/>
    <w:rsid w:val="009B72A0"/>
    <w:rsid w:val="009B76DD"/>
    <w:rsid w:val="009C14B2"/>
    <w:rsid w:val="009C1500"/>
    <w:rsid w:val="009C3452"/>
    <w:rsid w:val="009C3D8B"/>
    <w:rsid w:val="009C3ECA"/>
    <w:rsid w:val="009C4B8E"/>
    <w:rsid w:val="009C546C"/>
    <w:rsid w:val="009C5586"/>
    <w:rsid w:val="009D117E"/>
    <w:rsid w:val="009D21D2"/>
    <w:rsid w:val="009D23DD"/>
    <w:rsid w:val="009D4D30"/>
    <w:rsid w:val="009D4DA7"/>
    <w:rsid w:val="009D4FF1"/>
    <w:rsid w:val="009D6139"/>
    <w:rsid w:val="009E49A6"/>
    <w:rsid w:val="009E6473"/>
    <w:rsid w:val="009E7216"/>
    <w:rsid w:val="009E7DD4"/>
    <w:rsid w:val="009F0C30"/>
    <w:rsid w:val="009F1AD1"/>
    <w:rsid w:val="009F6111"/>
    <w:rsid w:val="009F6593"/>
    <w:rsid w:val="009F6BBD"/>
    <w:rsid w:val="009F77B8"/>
    <w:rsid w:val="009F7C8E"/>
    <w:rsid w:val="00A0420A"/>
    <w:rsid w:val="00A06C7B"/>
    <w:rsid w:val="00A1110B"/>
    <w:rsid w:val="00A11C06"/>
    <w:rsid w:val="00A13EDA"/>
    <w:rsid w:val="00A14168"/>
    <w:rsid w:val="00A1577E"/>
    <w:rsid w:val="00A1595A"/>
    <w:rsid w:val="00A17FDA"/>
    <w:rsid w:val="00A202A6"/>
    <w:rsid w:val="00A205AA"/>
    <w:rsid w:val="00A21993"/>
    <w:rsid w:val="00A22684"/>
    <w:rsid w:val="00A23667"/>
    <w:rsid w:val="00A32527"/>
    <w:rsid w:val="00A32F52"/>
    <w:rsid w:val="00A34163"/>
    <w:rsid w:val="00A343EF"/>
    <w:rsid w:val="00A34CC2"/>
    <w:rsid w:val="00A3660A"/>
    <w:rsid w:val="00A40805"/>
    <w:rsid w:val="00A4085F"/>
    <w:rsid w:val="00A40CA2"/>
    <w:rsid w:val="00A41947"/>
    <w:rsid w:val="00A41BE5"/>
    <w:rsid w:val="00A42C05"/>
    <w:rsid w:val="00A4306C"/>
    <w:rsid w:val="00A4367F"/>
    <w:rsid w:val="00A43C25"/>
    <w:rsid w:val="00A4520E"/>
    <w:rsid w:val="00A45423"/>
    <w:rsid w:val="00A454E6"/>
    <w:rsid w:val="00A470C1"/>
    <w:rsid w:val="00A47DA7"/>
    <w:rsid w:val="00A50D35"/>
    <w:rsid w:val="00A5160E"/>
    <w:rsid w:val="00A54084"/>
    <w:rsid w:val="00A55E89"/>
    <w:rsid w:val="00A56A49"/>
    <w:rsid w:val="00A57247"/>
    <w:rsid w:val="00A5763B"/>
    <w:rsid w:val="00A57BAC"/>
    <w:rsid w:val="00A603A7"/>
    <w:rsid w:val="00A61D03"/>
    <w:rsid w:val="00A623F0"/>
    <w:rsid w:val="00A6599E"/>
    <w:rsid w:val="00A66663"/>
    <w:rsid w:val="00A7033C"/>
    <w:rsid w:val="00A713BC"/>
    <w:rsid w:val="00A723B4"/>
    <w:rsid w:val="00A728A9"/>
    <w:rsid w:val="00A73883"/>
    <w:rsid w:val="00A82B39"/>
    <w:rsid w:val="00A82EEA"/>
    <w:rsid w:val="00A85A94"/>
    <w:rsid w:val="00A85C5B"/>
    <w:rsid w:val="00A86DD3"/>
    <w:rsid w:val="00A919D7"/>
    <w:rsid w:val="00A92091"/>
    <w:rsid w:val="00A9433F"/>
    <w:rsid w:val="00A95274"/>
    <w:rsid w:val="00A9578A"/>
    <w:rsid w:val="00A966A2"/>
    <w:rsid w:val="00A96845"/>
    <w:rsid w:val="00A973F5"/>
    <w:rsid w:val="00A97726"/>
    <w:rsid w:val="00A977BD"/>
    <w:rsid w:val="00AA1E8D"/>
    <w:rsid w:val="00AA2CAC"/>
    <w:rsid w:val="00AA366F"/>
    <w:rsid w:val="00AA41AD"/>
    <w:rsid w:val="00AA4853"/>
    <w:rsid w:val="00AA5C7F"/>
    <w:rsid w:val="00AB132E"/>
    <w:rsid w:val="00AB40D6"/>
    <w:rsid w:val="00AB49AF"/>
    <w:rsid w:val="00AB7FFD"/>
    <w:rsid w:val="00AC0633"/>
    <w:rsid w:val="00AC145E"/>
    <w:rsid w:val="00AC3925"/>
    <w:rsid w:val="00AC4762"/>
    <w:rsid w:val="00AC4A44"/>
    <w:rsid w:val="00AC77DA"/>
    <w:rsid w:val="00AD3E9F"/>
    <w:rsid w:val="00AD78D4"/>
    <w:rsid w:val="00AE1CAD"/>
    <w:rsid w:val="00AE4222"/>
    <w:rsid w:val="00AE4433"/>
    <w:rsid w:val="00AE57B0"/>
    <w:rsid w:val="00AE6580"/>
    <w:rsid w:val="00AF5EF4"/>
    <w:rsid w:val="00AF7CAA"/>
    <w:rsid w:val="00B02B06"/>
    <w:rsid w:val="00B0445D"/>
    <w:rsid w:val="00B04C56"/>
    <w:rsid w:val="00B06B86"/>
    <w:rsid w:val="00B06CB2"/>
    <w:rsid w:val="00B118F7"/>
    <w:rsid w:val="00B12317"/>
    <w:rsid w:val="00B1404F"/>
    <w:rsid w:val="00B14761"/>
    <w:rsid w:val="00B16EE6"/>
    <w:rsid w:val="00B20FE3"/>
    <w:rsid w:val="00B2116C"/>
    <w:rsid w:val="00B22298"/>
    <w:rsid w:val="00B23732"/>
    <w:rsid w:val="00B23E92"/>
    <w:rsid w:val="00B24503"/>
    <w:rsid w:val="00B32584"/>
    <w:rsid w:val="00B329BF"/>
    <w:rsid w:val="00B34846"/>
    <w:rsid w:val="00B3640D"/>
    <w:rsid w:val="00B42CF0"/>
    <w:rsid w:val="00B434E7"/>
    <w:rsid w:val="00B43A3E"/>
    <w:rsid w:val="00B468A8"/>
    <w:rsid w:val="00B53049"/>
    <w:rsid w:val="00B57ABA"/>
    <w:rsid w:val="00B627C8"/>
    <w:rsid w:val="00B62888"/>
    <w:rsid w:val="00B65102"/>
    <w:rsid w:val="00B664AF"/>
    <w:rsid w:val="00B666CC"/>
    <w:rsid w:val="00B67D82"/>
    <w:rsid w:val="00B71194"/>
    <w:rsid w:val="00B72201"/>
    <w:rsid w:val="00B7236A"/>
    <w:rsid w:val="00B72C59"/>
    <w:rsid w:val="00B745C7"/>
    <w:rsid w:val="00B75517"/>
    <w:rsid w:val="00B77668"/>
    <w:rsid w:val="00B77BD1"/>
    <w:rsid w:val="00B80290"/>
    <w:rsid w:val="00B80FD7"/>
    <w:rsid w:val="00B8159C"/>
    <w:rsid w:val="00B81C02"/>
    <w:rsid w:val="00B834DF"/>
    <w:rsid w:val="00B84084"/>
    <w:rsid w:val="00B85C10"/>
    <w:rsid w:val="00B85C23"/>
    <w:rsid w:val="00B86602"/>
    <w:rsid w:val="00B870D9"/>
    <w:rsid w:val="00B87CC1"/>
    <w:rsid w:val="00B9241A"/>
    <w:rsid w:val="00B9388B"/>
    <w:rsid w:val="00B94240"/>
    <w:rsid w:val="00B94B9C"/>
    <w:rsid w:val="00B94B9F"/>
    <w:rsid w:val="00B9691A"/>
    <w:rsid w:val="00B96BA4"/>
    <w:rsid w:val="00B9797B"/>
    <w:rsid w:val="00B97A31"/>
    <w:rsid w:val="00BA0665"/>
    <w:rsid w:val="00BA32A3"/>
    <w:rsid w:val="00BA3A62"/>
    <w:rsid w:val="00BA4CD1"/>
    <w:rsid w:val="00BA7DCA"/>
    <w:rsid w:val="00BB26E0"/>
    <w:rsid w:val="00BB2A77"/>
    <w:rsid w:val="00BB3C78"/>
    <w:rsid w:val="00BB40F6"/>
    <w:rsid w:val="00BB417F"/>
    <w:rsid w:val="00BB47F4"/>
    <w:rsid w:val="00BB587D"/>
    <w:rsid w:val="00BB7261"/>
    <w:rsid w:val="00BC0D2D"/>
    <w:rsid w:val="00BC35D8"/>
    <w:rsid w:val="00BC421B"/>
    <w:rsid w:val="00BC5536"/>
    <w:rsid w:val="00BC55D9"/>
    <w:rsid w:val="00BC5DC7"/>
    <w:rsid w:val="00BD0439"/>
    <w:rsid w:val="00BD40DA"/>
    <w:rsid w:val="00BD4932"/>
    <w:rsid w:val="00BD6513"/>
    <w:rsid w:val="00BD75D2"/>
    <w:rsid w:val="00BE0424"/>
    <w:rsid w:val="00BE1BD4"/>
    <w:rsid w:val="00BE2593"/>
    <w:rsid w:val="00BE2639"/>
    <w:rsid w:val="00BE2847"/>
    <w:rsid w:val="00BF06EC"/>
    <w:rsid w:val="00BF1E52"/>
    <w:rsid w:val="00BF1FBB"/>
    <w:rsid w:val="00BF2716"/>
    <w:rsid w:val="00BF4B35"/>
    <w:rsid w:val="00BF509D"/>
    <w:rsid w:val="00BF55E3"/>
    <w:rsid w:val="00C00266"/>
    <w:rsid w:val="00C04516"/>
    <w:rsid w:val="00C05B4E"/>
    <w:rsid w:val="00C100E4"/>
    <w:rsid w:val="00C10A2B"/>
    <w:rsid w:val="00C120FA"/>
    <w:rsid w:val="00C12BB6"/>
    <w:rsid w:val="00C12DA4"/>
    <w:rsid w:val="00C13A82"/>
    <w:rsid w:val="00C15302"/>
    <w:rsid w:val="00C20F6C"/>
    <w:rsid w:val="00C217B8"/>
    <w:rsid w:val="00C22C67"/>
    <w:rsid w:val="00C257AC"/>
    <w:rsid w:val="00C25E81"/>
    <w:rsid w:val="00C27ABA"/>
    <w:rsid w:val="00C300FF"/>
    <w:rsid w:val="00C30E05"/>
    <w:rsid w:val="00C32C35"/>
    <w:rsid w:val="00C32D7A"/>
    <w:rsid w:val="00C332A2"/>
    <w:rsid w:val="00C36B67"/>
    <w:rsid w:val="00C377C0"/>
    <w:rsid w:val="00C37AA5"/>
    <w:rsid w:val="00C4144E"/>
    <w:rsid w:val="00C41568"/>
    <w:rsid w:val="00C44AC6"/>
    <w:rsid w:val="00C45B71"/>
    <w:rsid w:val="00C46510"/>
    <w:rsid w:val="00C466BC"/>
    <w:rsid w:val="00C47008"/>
    <w:rsid w:val="00C50A4A"/>
    <w:rsid w:val="00C50AD6"/>
    <w:rsid w:val="00C512EE"/>
    <w:rsid w:val="00C516BD"/>
    <w:rsid w:val="00C51AB0"/>
    <w:rsid w:val="00C53817"/>
    <w:rsid w:val="00C543F0"/>
    <w:rsid w:val="00C54AE6"/>
    <w:rsid w:val="00C5541F"/>
    <w:rsid w:val="00C559BF"/>
    <w:rsid w:val="00C61A5A"/>
    <w:rsid w:val="00C67E4C"/>
    <w:rsid w:val="00C70410"/>
    <w:rsid w:val="00C74A4B"/>
    <w:rsid w:val="00C769BB"/>
    <w:rsid w:val="00C775F2"/>
    <w:rsid w:val="00C810CA"/>
    <w:rsid w:val="00C811E4"/>
    <w:rsid w:val="00C83099"/>
    <w:rsid w:val="00C83A13"/>
    <w:rsid w:val="00C84F6B"/>
    <w:rsid w:val="00C85A5C"/>
    <w:rsid w:val="00C9045B"/>
    <w:rsid w:val="00C9067D"/>
    <w:rsid w:val="00C91A98"/>
    <w:rsid w:val="00C927D7"/>
    <w:rsid w:val="00C942BE"/>
    <w:rsid w:val="00C95FFF"/>
    <w:rsid w:val="00CA0BBF"/>
    <w:rsid w:val="00CA210B"/>
    <w:rsid w:val="00CA300C"/>
    <w:rsid w:val="00CA54FD"/>
    <w:rsid w:val="00CA6881"/>
    <w:rsid w:val="00CA7887"/>
    <w:rsid w:val="00CB1846"/>
    <w:rsid w:val="00CB2C60"/>
    <w:rsid w:val="00CB53B3"/>
    <w:rsid w:val="00CB5C21"/>
    <w:rsid w:val="00CB6D7C"/>
    <w:rsid w:val="00CC01F2"/>
    <w:rsid w:val="00CC2879"/>
    <w:rsid w:val="00CC2A98"/>
    <w:rsid w:val="00CC4182"/>
    <w:rsid w:val="00CC41E4"/>
    <w:rsid w:val="00CC4402"/>
    <w:rsid w:val="00CC57D8"/>
    <w:rsid w:val="00CC5B1B"/>
    <w:rsid w:val="00CC7B69"/>
    <w:rsid w:val="00CC7E6D"/>
    <w:rsid w:val="00CD1847"/>
    <w:rsid w:val="00CD2457"/>
    <w:rsid w:val="00CD264B"/>
    <w:rsid w:val="00CD466F"/>
    <w:rsid w:val="00CD7A48"/>
    <w:rsid w:val="00CD7C18"/>
    <w:rsid w:val="00CE01A2"/>
    <w:rsid w:val="00CE03E6"/>
    <w:rsid w:val="00CE0AF2"/>
    <w:rsid w:val="00CE2549"/>
    <w:rsid w:val="00CE4280"/>
    <w:rsid w:val="00CE56E0"/>
    <w:rsid w:val="00CE7F36"/>
    <w:rsid w:val="00CF186A"/>
    <w:rsid w:val="00CF427A"/>
    <w:rsid w:val="00CF4307"/>
    <w:rsid w:val="00D0009B"/>
    <w:rsid w:val="00D00418"/>
    <w:rsid w:val="00D00B30"/>
    <w:rsid w:val="00D00D08"/>
    <w:rsid w:val="00D02C9E"/>
    <w:rsid w:val="00D063B1"/>
    <w:rsid w:val="00D07EFE"/>
    <w:rsid w:val="00D10928"/>
    <w:rsid w:val="00D10A94"/>
    <w:rsid w:val="00D1191B"/>
    <w:rsid w:val="00D127AA"/>
    <w:rsid w:val="00D13E64"/>
    <w:rsid w:val="00D15E06"/>
    <w:rsid w:val="00D1655C"/>
    <w:rsid w:val="00D202F6"/>
    <w:rsid w:val="00D21BFD"/>
    <w:rsid w:val="00D21D92"/>
    <w:rsid w:val="00D2563D"/>
    <w:rsid w:val="00D27739"/>
    <w:rsid w:val="00D314E6"/>
    <w:rsid w:val="00D33A5B"/>
    <w:rsid w:val="00D350CF"/>
    <w:rsid w:val="00D37828"/>
    <w:rsid w:val="00D40649"/>
    <w:rsid w:val="00D40764"/>
    <w:rsid w:val="00D40A10"/>
    <w:rsid w:val="00D43A6E"/>
    <w:rsid w:val="00D46DE8"/>
    <w:rsid w:val="00D506A4"/>
    <w:rsid w:val="00D546BA"/>
    <w:rsid w:val="00D548B0"/>
    <w:rsid w:val="00D54E8F"/>
    <w:rsid w:val="00D55253"/>
    <w:rsid w:val="00D55640"/>
    <w:rsid w:val="00D558B0"/>
    <w:rsid w:val="00D55F5C"/>
    <w:rsid w:val="00D60B13"/>
    <w:rsid w:val="00D617CD"/>
    <w:rsid w:val="00D623E0"/>
    <w:rsid w:val="00D628D8"/>
    <w:rsid w:val="00D639A3"/>
    <w:rsid w:val="00D63CAB"/>
    <w:rsid w:val="00D70941"/>
    <w:rsid w:val="00D72829"/>
    <w:rsid w:val="00D72F76"/>
    <w:rsid w:val="00D73833"/>
    <w:rsid w:val="00D74349"/>
    <w:rsid w:val="00D75C37"/>
    <w:rsid w:val="00D75C8E"/>
    <w:rsid w:val="00D81333"/>
    <w:rsid w:val="00D8273B"/>
    <w:rsid w:val="00D83E46"/>
    <w:rsid w:val="00D84B9A"/>
    <w:rsid w:val="00D86829"/>
    <w:rsid w:val="00D87764"/>
    <w:rsid w:val="00D87B87"/>
    <w:rsid w:val="00D90060"/>
    <w:rsid w:val="00D9242C"/>
    <w:rsid w:val="00D95BC2"/>
    <w:rsid w:val="00D978EC"/>
    <w:rsid w:val="00D97AE9"/>
    <w:rsid w:val="00DA0248"/>
    <w:rsid w:val="00DA0903"/>
    <w:rsid w:val="00DA175F"/>
    <w:rsid w:val="00DA1769"/>
    <w:rsid w:val="00DA462F"/>
    <w:rsid w:val="00DA4A9E"/>
    <w:rsid w:val="00DA5208"/>
    <w:rsid w:val="00DB17D9"/>
    <w:rsid w:val="00DB3788"/>
    <w:rsid w:val="00DB3EA5"/>
    <w:rsid w:val="00DB3FC7"/>
    <w:rsid w:val="00DB5A25"/>
    <w:rsid w:val="00DB7FB4"/>
    <w:rsid w:val="00DC0BBA"/>
    <w:rsid w:val="00DC0F46"/>
    <w:rsid w:val="00DC14F6"/>
    <w:rsid w:val="00DC16BC"/>
    <w:rsid w:val="00DC33A0"/>
    <w:rsid w:val="00DC6462"/>
    <w:rsid w:val="00DC7448"/>
    <w:rsid w:val="00DD0711"/>
    <w:rsid w:val="00DD07D8"/>
    <w:rsid w:val="00DD2B62"/>
    <w:rsid w:val="00DD423A"/>
    <w:rsid w:val="00DD5AA9"/>
    <w:rsid w:val="00DE2B5D"/>
    <w:rsid w:val="00DE2E77"/>
    <w:rsid w:val="00DE3047"/>
    <w:rsid w:val="00DE4673"/>
    <w:rsid w:val="00DE647C"/>
    <w:rsid w:val="00DE7B5F"/>
    <w:rsid w:val="00DF1B8C"/>
    <w:rsid w:val="00DF2097"/>
    <w:rsid w:val="00DF3B46"/>
    <w:rsid w:val="00DF41E6"/>
    <w:rsid w:val="00DF5AFA"/>
    <w:rsid w:val="00DF5BF5"/>
    <w:rsid w:val="00DF60D1"/>
    <w:rsid w:val="00E03118"/>
    <w:rsid w:val="00E129C7"/>
    <w:rsid w:val="00E13B56"/>
    <w:rsid w:val="00E1797B"/>
    <w:rsid w:val="00E212AA"/>
    <w:rsid w:val="00E246F4"/>
    <w:rsid w:val="00E249A1"/>
    <w:rsid w:val="00E24ED1"/>
    <w:rsid w:val="00E25EF2"/>
    <w:rsid w:val="00E26ADF"/>
    <w:rsid w:val="00E26C69"/>
    <w:rsid w:val="00E27AEC"/>
    <w:rsid w:val="00E321CA"/>
    <w:rsid w:val="00E32D38"/>
    <w:rsid w:val="00E33468"/>
    <w:rsid w:val="00E366E7"/>
    <w:rsid w:val="00E43B2C"/>
    <w:rsid w:val="00E43B9A"/>
    <w:rsid w:val="00E4543E"/>
    <w:rsid w:val="00E47320"/>
    <w:rsid w:val="00E50228"/>
    <w:rsid w:val="00E53C55"/>
    <w:rsid w:val="00E5420A"/>
    <w:rsid w:val="00E576B4"/>
    <w:rsid w:val="00E57C4E"/>
    <w:rsid w:val="00E62EBB"/>
    <w:rsid w:val="00E63F81"/>
    <w:rsid w:val="00E644B8"/>
    <w:rsid w:val="00E673D1"/>
    <w:rsid w:val="00E70421"/>
    <w:rsid w:val="00E70FC2"/>
    <w:rsid w:val="00E723B0"/>
    <w:rsid w:val="00E72865"/>
    <w:rsid w:val="00E73155"/>
    <w:rsid w:val="00E734E0"/>
    <w:rsid w:val="00E77362"/>
    <w:rsid w:val="00E775BD"/>
    <w:rsid w:val="00E77BE5"/>
    <w:rsid w:val="00E802EF"/>
    <w:rsid w:val="00E81329"/>
    <w:rsid w:val="00E81A36"/>
    <w:rsid w:val="00E87FC4"/>
    <w:rsid w:val="00E9020F"/>
    <w:rsid w:val="00E93A41"/>
    <w:rsid w:val="00E9728E"/>
    <w:rsid w:val="00EA475B"/>
    <w:rsid w:val="00EA4D8B"/>
    <w:rsid w:val="00EA5865"/>
    <w:rsid w:val="00EB229B"/>
    <w:rsid w:val="00EB3162"/>
    <w:rsid w:val="00EB44E5"/>
    <w:rsid w:val="00EB45BB"/>
    <w:rsid w:val="00EB7053"/>
    <w:rsid w:val="00EC00A1"/>
    <w:rsid w:val="00EC3CB4"/>
    <w:rsid w:val="00EC45F9"/>
    <w:rsid w:val="00EC5624"/>
    <w:rsid w:val="00EC5D43"/>
    <w:rsid w:val="00EC5E3D"/>
    <w:rsid w:val="00EC6F02"/>
    <w:rsid w:val="00EC7588"/>
    <w:rsid w:val="00ED08FD"/>
    <w:rsid w:val="00ED0ECF"/>
    <w:rsid w:val="00ED0F88"/>
    <w:rsid w:val="00ED200D"/>
    <w:rsid w:val="00ED3C76"/>
    <w:rsid w:val="00ED3FD2"/>
    <w:rsid w:val="00ED44D3"/>
    <w:rsid w:val="00ED4D98"/>
    <w:rsid w:val="00ED5039"/>
    <w:rsid w:val="00ED5543"/>
    <w:rsid w:val="00ED6ADE"/>
    <w:rsid w:val="00ED6E2F"/>
    <w:rsid w:val="00ED74D1"/>
    <w:rsid w:val="00EE0576"/>
    <w:rsid w:val="00EE561E"/>
    <w:rsid w:val="00EE6C69"/>
    <w:rsid w:val="00EF0437"/>
    <w:rsid w:val="00EF35E7"/>
    <w:rsid w:val="00EF46BB"/>
    <w:rsid w:val="00EF4A70"/>
    <w:rsid w:val="00EF74CF"/>
    <w:rsid w:val="00F01D1C"/>
    <w:rsid w:val="00F04BEF"/>
    <w:rsid w:val="00F058F0"/>
    <w:rsid w:val="00F06A7E"/>
    <w:rsid w:val="00F06D3B"/>
    <w:rsid w:val="00F07370"/>
    <w:rsid w:val="00F07E5F"/>
    <w:rsid w:val="00F11754"/>
    <w:rsid w:val="00F12A58"/>
    <w:rsid w:val="00F12B69"/>
    <w:rsid w:val="00F132A7"/>
    <w:rsid w:val="00F14F1D"/>
    <w:rsid w:val="00F1567F"/>
    <w:rsid w:val="00F15BE0"/>
    <w:rsid w:val="00F164BC"/>
    <w:rsid w:val="00F21043"/>
    <w:rsid w:val="00F22AEA"/>
    <w:rsid w:val="00F25A08"/>
    <w:rsid w:val="00F25AEB"/>
    <w:rsid w:val="00F26745"/>
    <w:rsid w:val="00F3586F"/>
    <w:rsid w:val="00F378BB"/>
    <w:rsid w:val="00F407F4"/>
    <w:rsid w:val="00F42E63"/>
    <w:rsid w:val="00F4472B"/>
    <w:rsid w:val="00F44B2F"/>
    <w:rsid w:val="00F46044"/>
    <w:rsid w:val="00F51733"/>
    <w:rsid w:val="00F53C53"/>
    <w:rsid w:val="00F60BCD"/>
    <w:rsid w:val="00F60F54"/>
    <w:rsid w:val="00F62383"/>
    <w:rsid w:val="00F6429A"/>
    <w:rsid w:val="00F64B3B"/>
    <w:rsid w:val="00F64B5D"/>
    <w:rsid w:val="00F65C28"/>
    <w:rsid w:val="00F75C6C"/>
    <w:rsid w:val="00F82341"/>
    <w:rsid w:val="00F8367B"/>
    <w:rsid w:val="00F83B59"/>
    <w:rsid w:val="00F85FA3"/>
    <w:rsid w:val="00F87153"/>
    <w:rsid w:val="00F87963"/>
    <w:rsid w:val="00F9184E"/>
    <w:rsid w:val="00F94BFC"/>
    <w:rsid w:val="00F94C35"/>
    <w:rsid w:val="00FA14AC"/>
    <w:rsid w:val="00FA1644"/>
    <w:rsid w:val="00FA1ABA"/>
    <w:rsid w:val="00FA37D7"/>
    <w:rsid w:val="00FA4344"/>
    <w:rsid w:val="00FA4A19"/>
    <w:rsid w:val="00FA6D2B"/>
    <w:rsid w:val="00FA7CE8"/>
    <w:rsid w:val="00FB0DE9"/>
    <w:rsid w:val="00FB38B1"/>
    <w:rsid w:val="00FB6DDA"/>
    <w:rsid w:val="00FB6FBB"/>
    <w:rsid w:val="00FB7F08"/>
    <w:rsid w:val="00FC049B"/>
    <w:rsid w:val="00FC24C6"/>
    <w:rsid w:val="00FC3BE7"/>
    <w:rsid w:val="00FC3EC2"/>
    <w:rsid w:val="00FC65D6"/>
    <w:rsid w:val="00FC6C20"/>
    <w:rsid w:val="00FC6DC5"/>
    <w:rsid w:val="00FD52BC"/>
    <w:rsid w:val="00FD5B10"/>
    <w:rsid w:val="00FD5CF2"/>
    <w:rsid w:val="00FD75AD"/>
    <w:rsid w:val="00FE04C4"/>
    <w:rsid w:val="00FE4218"/>
    <w:rsid w:val="00FE4589"/>
    <w:rsid w:val="00FE584A"/>
    <w:rsid w:val="00FE58E0"/>
    <w:rsid w:val="00FE66AB"/>
    <w:rsid w:val="00FE6D47"/>
    <w:rsid w:val="00FF238A"/>
    <w:rsid w:val="00FF2FDB"/>
    <w:rsid w:val="00FF413F"/>
    <w:rsid w:val="00FF4A26"/>
    <w:rsid w:val="00FF52D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5153"/>
    <o:shapelayout v:ext="edit">
      <o:idmap v:ext="edit" data="1"/>
    </o:shapelayout>
  </w:shapeDefaults>
  <w:decimalSymbol w:val="."/>
  <w:listSeparator w:val=","/>
  <w15:docId w15:val="{7C5C8B72-78D6-430D-B646-610D3783E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Calibri" w:hAnsi="Arial"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qFormat="1"/>
    <w:lsdException w:name="Intense Reference"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067D"/>
    <w:pPr>
      <w:autoSpaceDE w:val="0"/>
      <w:autoSpaceDN w:val="0"/>
      <w:adjustRightInd w:val="0"/>
      <w:spacing w:after="240"/>
      <w:ind w:right="-686"/>
    </w:pPr>
    <w:rPr>
      <w:lang w:eastAsia="en-US"/>
    </w:rPr>
  </w:style>
  <w:style w:type="paragraph" w:styleId="Heading1">
    <w:name w:val="heading 1"/>
    <w:basedOn w:val="Normal"/>
    <w:next w:val="Normal"/>
    <w:link w:val="Heading1Char"/>
    <w:uiPriority w:val="99"/>
    <w:qFormat/>
    <w:rsid w:val="00C9067D"/>
    <w:pPr>
      <w:ind w:left="360" w:hanging="360"/>
      <w:outlineLvl w:val="0"/>
    </w:pPr>
    <w:rPr>
      <w:rFonts w:cs="Arial"/>
      <w:b/>
      <w:sz w:val="28"/>
      <w:lang w:val="en-US"/>
    </w:rPr>
  </w:style>
  <w:style w:type="paragraph" w:styleId="Heading2">
    <w:name w:val="heading 2"/>
    <w:basedOn w:val="Heading1"/>
    <w:next w:val="Normal"/>
    <w:link w:val="Heading2Char"/>
    <w:uiPriority w:val="99"/>
    <w:qFormat/>
    <w:rsid w:val="00C9067D"/>
    <w:pPr>
      <w:ind w:left="0" w:firstLine="0"/>
      <w:outlineLvl w:val="1"/>
    </w:pPr>
    <w:rPr>
      <w:i/>
      <w:iCs/>
      <w:sz w:val="24"/>
    </w:rPr>
  </w:style>
  <w:style w:type="paragraph" w:styleId="Heading3">
    <w:name w:val="heading 3"/>
    <w:basedOn w:val="Heading2"/>
    <w:next w:val="Normal"/>
    <w:link w:val="Heading3Char"/>
    <w:uiPriority w:val="99"/>
    <w:qFormat/>
    <w:rsid w:val="00C9067D"/>
    <w:pPr>
      <w:outlineLvl w:val="2"/>
    </w:pPr>
    <w:rPr>
      <w:sz w:val="22"/>
    </w:rPr>
  </w:style>
  <w:style w:type="paragraph" w:styleId="Heading4">
    <w:name w:val="heading 4"/>
    <w:basedOn w:val="Heading3"/>
    <w:next w:val="Normal"/>
    <w:link w:val="Heading4Char"/>
    <w:uiPriority w:val="99"/>
    <w:qFormat/>
    <w:rsid w:val="00C9067D"/>
    <w:pPr>
      <w:outlineLvl w:val="3"/>
    </w:pPr>
    <w:rPr>
      <w:b w:val="0"/>
    </w:rPr>
  </w:style>
  <w:style w:type="paragraph" w:styleId="Heading5">
    <w:name w:val="heading 5"/>
    <w:basedOn w:val="Heading4"/>
    <w:next w:val="Normal"/>
    <w:link w:val="Heading5Char"/>
    <w:uiPriority w:val="99"/>
    <w:qFormat/>
    <w:rsid w:val="00C9067D"/>
    <w:pPr>
      <w:outlineLvl w:val="4"/>
    </w:pPr>
    <w:rPr>
      <w:i w:val="0"/>
      <w:lang w:val="en-GB"/>
    </w:rPr>
  </w:style>
  <w:style w:type="paragraph" w:styleId="Heading6">
    <w:name w:val="heading 6"/>
    <w:basedOn w:val="Normal"/>
    <w:next w:val="Normal"/>
    <w:link w:val="Heading6Char"/>
    <w:uiPriority w:val="99"/>
    <w:qFormat/>
    <w:rsid w:val="002A4B69"/>
    <w:pPr>
      <w:keepNext/>
      <w:outlineLvl w:val="5"/>
    </w:pPr>
    <w:rPr>
      <w:b/>
      <w:bCs/>
      <w:sz w:val="28"/>
    </w:rPr>
  </w:style>
  <w:style w:type="paragraph" w:styleId="Heading7">
    <w:name w:val="heading 7"/>
    <w:basedOn w:val="Normal"/>
    <w:next w:val="Normal"/>
    <w:link w:val="Heading7Char"/>
    <w:uiPriority w:val="99"/>
    <w:qFormat/>
    <w:rsid w:val="002A4B69"/>
    <w:pPr>
      <w:keepNext/>
      <w:outlineLvl w:val="6"/>
    </w:pPr>
    <w:rPr>
      <w:rFonts w:cs="Tahoma"/>
      <w:b/>
      <w:bCs/>
      <w:i/>
      <w:iCs/>
    </w:rPr>
  </w:style>
  <w:style w:type="paragraph" w:styleId="Heading8">
    <w:name w:val="heading 8"/>
    <w:aliases w:val="Numbered list paragraph"/>
    <w:basedOn w:val="ListParagraph"/>
    <w:next w:val="Normal"/>
    <w:link w:val="Heading8Char"/>
    <w:uiPriority w:val="99"/>
    <w:qFormat/>
    <w:rsid w:val="00C9067D"/>
    <w:pPr>
      <w:outlineLvl w:val="7"/>
    </w:pPr>
  </w:style>
  <w:style w:type="paragraph" w:styleId="Heading9">
    <w:name w:val="heading 9"/>
    <w:aliases w:val="Appendicies heading"/>
    <w:basedOn w:val="Normal"/>
    <w:next w:val="Normal"/>
    <w:link w:val="Heading9Char"/>
    <w:uiPriority w:val="99"/>
    <w:qFormat/>
    <w:rsid w:val="00C9067D"/>
    <w:p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9067D"/>
    <w:rPr>
      <w:rFonts w:cs="Arial"/>
      <w:b/>
      <w:sz w:val="28"/>
      <w:lang w:val="en-US"/>
    </w:rPr>
  </w:style>
  <w:style w:type="character" w:customStyle="1" w:styleId="Heading2Char">
    <w:name w:val="Heading 2 Char"/>
    <w:basedOn w:val="DefaultParagraphFont"/>
    <w:link w:val="Heading2"/>
    <w:uiPriority w:val="99"/>
    <w:locked/>
    <w:rsid w:val="00C9067D"/>
    <w:rPr>
      <w:rFonts w:cs="Arial"/>
      <w:b/>
      <w:i/>
      <w:iCs/>
      <w:sz w:val="24"/>
      <w:lang w:val="en-US"/>
    </w:rPr>
  </w:style>
  <w:style w:type="character" w:customStyle="1" w:styleId="Heading3Char">
    <w:name w:val="Heading 3 Char"/>
    <w:basedOn w:val="DefaultParagraphFont"/>
    <w:link w:val="Heading3"/>
    <w:uiPriority w:val="99"/>
    <w:locked/>
    <w:rsid w:val="00C9067D"/>
    <w:rPr>
      <w:rFonts w:cs="Arial"/>
      <w:b/>
      <w:i/>
      <w:iCs/>
      <w:lang w:val="en-US"/>
    </w:rPr>
  </w:style>
  <w:style w:type="character" w:customStyle="1" w:styleId="Heading4Char">
    <w:name w:val="Heading 4 Char"/>
    <w:basedOn w:val="DefaultParagraphFont"/>
    <w:link w:val="Heading4"/>
    <w:uiPriority w:val="99"/>
    <w:semiHidden/>
    <w:locked/>
    <w:rsid w:val="00C9067D"/>
    <w:rPr>
      <w:rFonts w:cs="Arial"/>
      <w:i/>
      <w:iCs/>
      <w:lang w:val="en-US"/>
    </w:rPr>
  </w:style>
  <w:style w:type="character" w:customStyle="1" w:styleId="Heading5Char">
    <w:name w:val="Heading 5 Char"/>
    <w:basedOn w:val="DefaultParagraphFont"/>
    <w:link w:val="Heading5"/>
    <w:uiPriority w:val="99"/>
    <w:semiHidden/>
    <w:locked/>
    <w:rsid w:val="00C9067D"/>
    <w:rPr>
      <w:rFonts w:cs="Arial"/>
      <w:iCs/>
      <w:lang w:val="en-GB"/>
    </w:rPr>
  </w:style>
  <w:style w:type="character" w:customStyle="1" w:styleId="Heading6Char">
    <w:name w:val="Heading 6 Char"/>
    <w:basedOn w:val="DefaultParagraphFont"/>
    <w:link w:val="Heading6"/>
    <w:uiPriority w:val="99"/>
    <w:locked/>
    <w:rsid w:val="002A4B69"/>
    <w:rPr>
      <w:rFonts w:ascii="Arial" w:hAnsi="Arial" w:cs="Times New Roman"/>
      <w:b/>
      <w:bCs/>
      <w:sz w:val="24"/>
      <w:szCs w:val="24"/>
    </w:rPr>
  </w:style>
  <w:style w:type="character" w:customStyle="1" w:styleId="Heading7Char">
    <w:name w:val="Heading 7 Char"/>
    <w:basedOn w:val="DefaultParagraphFont"/>
    <w:link w:val="Heading7"/>
    <w:uiPriority w:val="99"/>
    <w:locked/>
    <w:rsid w:val="002A4B69"/>
    <w:rPr>
      <w:rFonts w:ascii="Tahoma" w:hAnsi="Tahoma" w:cs="Tahoma"/>
      <w:b/>
      <w:bCs/>
      <w:i/>
      <w:iCs/>
      <w:sz w:val="24"/>
      <w:szCs w:val="24"/>
    </w:rPr>
  </w:style>
  <w:style w:type="character" w:customStyle="1" w:styleId="Heading8Char">
    <w:name w:val="Heading 8 Char"/>
    <w:aliases w:val="Numbered list paragraph Char"/>
    <w:basedOn w:val="DefaultParagraphFont"/>
    <w:link w:val="Heading8"/>
    <w:uiPriority w:val="99"/>
    <w:semiHidden/>
    <w:locked/>
    <w:rsid w:val="00C9067D"/>
    <w:rPr>
      <w:rFonts w:cs="Arial"/>
      <w:lang w:val="en-US"/>
    </w:rPr>
  </w:style>
  <w:style w:type="character" w:customStyle="1" w:styleId="Heading9Char">
    <w:name w:val="Heading 9 Char"/>
    <w:aliases w:val="Appendicies heading Char"/>
    <w:basedOn w:val="DefaultParagraphFont"/>
    <w:link w:val="Heading9"/>
    <w:uiPriority w:val="99"/>
    <w:semiHidden/>
    <w:locked/>
    <w:rsid w:val="00C9067D"/>
    <w:rPr>
      <w:rFonts w:cs="Arial"/>
      <w:b/>
      <w:sz w:val="28"/>
      <w:lang w:val="en-US"/>
    </w:rPr>
  </w:style>
  <w:style w:type="paragraph" w:styleId="Header">
    <w:name w:val="header"/>
    <w:basedOn w:val="Normal"/>
    <w:link w:val="HeaderChar"/>
    <w:uiPriority w:val="99"/>
    <w:rsid w:val="002A4B69"/>
    <w:pPr>
      <w:tabs>
        <w:tab w:val="center" w:pos="4320"/>
        <w:tab w:val="right" w:pos="8640"/>
      </w:tabs>
      <w:jc w:val="both"/>
    </w:pPr>
    <w:rPr>
      <w:szCs w:val="20"/>
    </w:rPr>
  </w:style>
  <w:style w:type="character" w:customStyle="1" w:styleId="HeaderChar">
    <w:name w:val="Header Char"/>
    <w:basedOn w:val="DefaultParagraphFont"/>
    <w:link w:val="Header"/>
    <w:uiPriority w:val="99"/>
    <w:locked/>
    <w:rsid w:val="002A4B69"/>
    <w:rPr>
      <w:rFonts w:eastAsia="Times New Roman" w:cs="Times New Roman"/>
      <w:sz w:val="20"/>
      <w:szCs w:val="20"/>
    </w:rPr>
  </w:style>
  <w:style w:type="character" w:styleId="PageNumber">
    <w:name w:val="page number"/>
    <w:basedOn w:val="DefaultParagraphFont"/>
    <w:uiPriority w:val="99"/>
    <w:rsid w:val="002A4B69"/>
    <w:rPr>
      <w:rFonts w:cs="Times New Roman"/>
    </w:rPr>
  </w:style>
  <w:style w:type="paragraph" w:styleId="Footer">
    <w:name w:val="footer"/>
    <w:basedOn w:val="Normal"/>
    <w:link w:val="FooterChar"/>
    <w:uiPriority w:val="99"/>
    <w:rsid w:val="002A4B69"/>
    <w:pPr>
      <w:tabs>
        <w:tab w:val="center" w:pos="4153"/>
        <w:tab w:val="right" w:pos="8306"/>
      </w:tabs>
    </w:pPr>
    <w:rPr>
      <w:sz w:val="20"/>
      <w:szCs w:val="20"/>
      <w:lang w:val="en-US"/>
    </w:rPr>
  </w:style>
  <w:style w:type="character" w:customStyle="1" w:styleId="FooterChar">
    <w:name w:val="Footer Char"/>
    <w:basedOn w:val="DefaultParagraphFont"/>
    <w:link w:val="Footer"/>
    <w:uiPriority w:val="99"/>
    <w:locked/>
    <w:rsid w:val="002A4B69"/>
    <w:rPr>
      <w:rFonts w:eastAsia="Times New Roman" w:cs="Times New Roman"/>
      <w:sz w:val="20"/>
      <w:szCs w:val="20"/>
      <w:lang w:val="en-US"/>
    </w:rPr>
  </w:style>
  <w:style w:type="paragraph" w:customStyle="1" w:styleId="bullet">
    <w:name w:val="bullet"/>
    <w:basedOn w:val="Normal"/>
    <w:autoRedefine/>
    <w:uiPriority w:val="99"/>
    <w:rsid w:val="00072886"/>
    <w:pPr>
      <w:numPr>
        <w:numId w:val="1"/>
      </w:numPr>
      <w:ind w:left="714" w:hanging="357"/>
    </w:pPr>
    <w:rPr>
      <w:rFonts w:cs="Arial"/>
      <w:lang w:val="en-US"/>
    </w:rPr>
  </w:style>
  <w:style w:type="paragraph" w:customStyle="1" w:styleId="head2">
    <w:name w:val="head2"/>
    <w:basedOn w:val="Normal"/>
    <w:uiPriority w:val="99"/>
    <w:rsid w:val="002A4B69"/>
    <w:pPr>
      <w:keepNext/>
      <w:spacing w:before="200"/>
    </w:pPr>
    <w:rPr>
      <w:rFonts w:cs="Arial"/>
      <w:b/>
    </w:rPr>
  </w:style>
  <w:style w:type="character" w:styleId="Hyperlink">
    <w:name w:val="Hyperlink"/>
    <w:aliases w:val="Hyperlinks"/>
    <w:basedOn w:val="DefaultParagraphFont"/>
    <w:uiPriority w:val="99"/>
    <w:rsid w:val="00C9067D"/>
    <w:rPr>
      <w:rFonts w:ascii="Arial" w:hAnsi="Arial" w:cs="Times New Roman"/>
      <w:color w:val="0000FF"/>
      <w:sz w:val="22"/>
      <w:u w:val="single"/>
    </w:rPr>
  </w:style>
  <w:style w:type="paragraph" w:customStyle="1" w:styleId="Head1">
    <w:name w:val="Head 1"/>
    <w:basedOn w:val="Normal"/>
    <w:uiPriority w:val="99"/>
    <w:rsid w:val="002A4B69"/>
    <w:pPr>
      <w:jc w:val="center"/>
    </w:pPr>
    <w:rPr>
      <w:b/>
      <w:bCs/>
      <w:sz w:val="32"/>
      <w:szCs w:val="20"/>
    </w:rPr>
  </w:style>
  <w:style w:type="paragraph" w:customStyle="1" w:styleId="Head20">
    <w:name w:val="Head 2"/>
    <w:basedOn w:val="Normal"/>
    <w:uiPriority w:val="99"/>
    <w:rsid w:val="002A4B69"/>
    <w:pPr>
      <w:jc w:val="center"/>
    </w:pPr>
    <w:rPr>
      <w:sz w:val="32"/>
      <w:szCs w:val="20"/>
    </w:rPr>
  </w:style>
  <w:style w:type="paragraph" w:styleId="Title">
    <w:name w:val="Title"/>
    <w:basedOn w:val="Normal"/>
    <w:next w:val="Normal"/>
    <w:link w:val="TitleChar"/>
    <w:uiPriority w:val="99"/>
    <w:qFormat/>
    <w:rsid w:val="00C9067D"/>
    <w:pPr>
      <w:spacing w:after="0"/>
      <w:jc w:val="center"/>
    </w:pPr>
    <w:rPr>
      <w:rFonts w:cs="Arial"/>
      <w:b/>
      <w:sz w:val="32"/>
      <w:szCs w:val="32"/>
      <w:lang w:val="en-US"/>
    </w:rPr>
  </w:style>
  <w:style w:type="character" w:customStyle="1" w:styleId="TitleChar">
    <w:name w:val="Title Char"/>
    <w:basedOn w:val="DefaultParagraphFont"/>
    <w:link w:val="Title"/>
    <w:uiPriority w:val="99"/>
    <w:locked/>
    <w:rsid w:val="00C9067D"/>
    <w:rPr>
      <w:rFonts w:cs="Arial"/>
      <w:b/>
      <w:sz w:val="32"/>
      <w:szCs w:val="32"/>
      <w:lang w:val="en-US"/>
    </w:rPr>
  </w:style>
  <w:style w:type="paragraph" w:styleId="BodyText">
    <w:name w:val="Body Text"/>
    <w:basedOn w:val="Normal"/>
    <w:link w:val="BodyTextChar"/>
    <w:uiPriority w:val="99"/>
    <w:rsid w:val="0092728B"/>
    <w:rPr>
      <w:rFonts w:cs="Tahoma"/>
      <w:color w:val="000000"/>
      <w:lang w:val="en-US"/>
    </w:rPr>
  </w:style>
  <w:style w:type="character" w:customStyle="1" w:styleId="BodyTextChar">
    <w:name w:val="Body Text Char"/>
    <w:basedOn w:val="DefaultParagraphFont"/>
    <w:link w:val="BodyText"/>
    <w:uiPriority w:val="99"/>
    <w:locked/>
    <w:rsid w:val="0092728B"/>
    <w:rPr>
      <w:rFonts w:ascii="Tahoma" w:hAnsi="Tahoma" w:cs="Tahoma"/>
      <w:color w:val="000000"/>
      <w:sz w:val="22"/>
      <w:lang w:val="en-US"/>
    </w:rPr>
  </w:style>
  <w:style w:type="paragraph" w:styleId="BodyText2">
    <w:name w:val="Body Text 2"/>
    <w:basedOn w:val="Normal"/>
    <w:link w:val="BodyText2Char"/>
    <w:uiPriority w:val="99"/>
    <w:semiHidden/>
    <w:rsid w:val="00791684"/>
    <w:pPr>
      <w:spacing w:line="480" w:lineRule="auto"/>
    </w:pPr>
  </w:style>
  <w:style w:type="character" w:customStyle="1" w:styleId="BodyText2Char">
    <w:name w:val="Body Text 2 Char"/>
    <w:basedOn w:val="DefaultParagraphFont"/>
    <w:link w:val="BodyText2"/>
    <w:uiPriority w:val="99"/>
    <w:semiHidden/>
    <w:locked/>
    <w:rsid w:val="00791684"/>
    <w:rPr>
      <w:rFonts w:cs="Times New Roman"/>
    </w:rPr>
  </w:style>
  <w:style w:type="paragraph" w:customStyle="1" w:styleId="StyleBodyTextItalic">
    <w:name w:val="Style Body Text + Italic"/>
    <w:basedOn w:val="BodyText"/>
    <w:uiPriority w:val="99"/>
    <w:rsid w:val="00B627C8"/>
    <w:pPr>
      <w:spacing w:after="120"/>
    </w:pPr>
    <w:rPr>
      <w:i/>
      <w:iCs/>
    </w:rPr>
  </w:style>
  <w:style w:type="character" w:styleId="FollowedHyperlink">
    <w:name w:val="FollowedHyperlink"/>
    <w:basedOn w:val="DefaultParagraphFont"/>
    <w:uiPriority w:val="99"/>
    <w:semiHidden/>
    <w:rsid w:val="00852396"/>
    <w:rPr>
      <w:rFonts w:cs="Times New Roman"/>
      <w:color w:val="800080"/>
      <w:u w:val="single"/>
    </w:rPr>
  </w:style>
  <w:style w:type="paragraph" w:styleId="BalloonText">
    <w:name w:val="Balloon Text"/>
    <w:basedOn w:val="Normal"/>
    <w:link w:val="BalloonTextChar"/>
    <w:uiPriority w:val="99"/>
    <w:semiHidden/>
    <w:rsid w:val="00313561"/>
    <w:rPr>
      <w:rFonts w:cs="Tahoma"/>
      <w:sz w:val="16"/>
      <w:szCs w:val="16"/>
    </w:rPr>
  </w:style>
  <w:style w:type="character" w:customStyle="1" w:styleId="BalloonTextChar">
    <w:name w:val="Balloon Text Char"/>
    <w:basedOn w:val="DefaultParagraphFont"/>
    <w:link w:val="BalloonText"/>
    <w:uiPriority w:val="99"/>
    <w:semiHidden/>
    <w:locked/>
    <w:rsid w:val="00313561"/>
    <w:rPr>
      <w:rFonts w:ascii="Tahoma" w:hAnsi="Tahoma" w:cs="Tahoma"/>
      <w:sz w:val="16"/>
      <w:szCs w:val="16"/>
    </w:rPr>
  </w:style>
  <w:style w:type="character" w:styleId="CommentReference">
    <w:name w:val="annotation reference"/>
    <w:basedOn w:val="DefaultParagraphFont"/>
    <w:uiPriority w:val="99"/>
    <w:semiHidden/>
    <w:rsid w:val="000418CC"/>
    <w:rPr>
      <w:rFonts w:cs="Times New Roman"/>
      <w:sz w:val="16"/>
      <w:szCs w:val="16"/>
    </w:rPr>
  </w:style>
  <w:style w:type="paragraph" w:styleId="CommentText">
    <w:name w:val="annotation text"/>
    <w:basedOn w:val="Normal"/>
    <w:link w:val="CommentTextChar"/>
    <w:uiPriority w:val="99"/>
    <w:semiHidden/>
    <w:rsid w:val="000418CC"/>
    <w:rPr>
      <w:sz w:val="20"/>
      <w:szCs w:val="20"/>
    </w:rPr>
  </w:style>
  <w:style w:type="character" w:customStyle="1" w:styleId="CommentTextChar">
    <w:name w:val="Comment Text Char"/>
    <w:basedOn w:val="DefaultParagraphFont"/>
    <w:link w:val="CommentText"/>
    <w:uiPriority w:val="99"/>
    <w:semiHidden/>
    <w:locked/>
    <w:rsid w:val="000418CC"/>
    <w:rPr>
      <w:rFonts w:cs="Times New Roman"/>
      <w:sz w:val="20"/>
      <w:szCs w:val="20"/>
    </w:rPr>
  </w:style>
  <w:style w:type="paragraph" w:styleId="CommentSubject">
    <w:name w:val="annotation subject"/>
    <w:basedOn w:val="CommentText"/>
    <w:next w:val="CommentText"/>
    <w:link w:val="CommentSubjectChar"/>
    <w:uiPriority w:val="99"/>
    <w:semiHidden/>
    <w:rsid w:val="000418CC"/>
    <w:rPr>
      <w:b/>
      <w:bCs/>
    </w:rPr>
  </w:style>
  <w:style w:type="character" w:customStyle="1" w:styleId="CommentSubjectChar">
    <w:name w:val="Comment Subject Char"/>
    <w:basedOn w:val="CommentTextChar"/>
    <w:link w:val="CommentSubject"/>
    <w:uiPriority w:val="99"/>
    <w:semiHidden/>
    <w:locked/>
    <w:rsid w:val="000418CC"/>
    <w:rPr>
      <w:rFonts w:cs="Times New Roman"/>
      <w:b/>
      <w:bCs/>
      <w:sz w:val="20"/>
      <w:szCs w:val="20"/>
    </w:rPr>
  </w:style>
  <w:style w:type="paragraph" w:customStyle="1" w:styleId="References">
    <w:name w:val="References"/>
    <w:basedOn w:val="Normal"/>
    <w:uiPriority w:val="99"/>
    <w:rsid w:val="00C9067D"/>
    <w:pPr>
      <w:spacing w:after="0"/>
    </w:pPr>
  </w:style>
  <w:style w:type="paragraph" w:customStyle="1" w:styleId="Footertext">
    <w:name w:val="Footer text"/>
    <w:basedOn w:val="Footer"/>
    <w:uiPriority w:val="99"/>
    <w:rsid w:val="00C9067D"/>
    <w:rPr>
      <w:sz w:val="16"/>
      <w:lang w:val="en-AU"/>
    </w:rPr>
  </w:style>
  <w:style w:type="paragraph" w:styleId="ListParagraph">
    <w:name w:val="List Paragraph"/>
    <w:aliases w:val="Bullet List Paragraph"/>
    <w:basedOn w:val="Normal"/>
    <w:link w:val="ListParagraphChar"/>
    <w:uiPriority w:val="34"/>
    <w:qFormat/>
    <w:rsid w:val="00C9067D"/>
    <w:pPr>
      <w:ind w:left="360" w:hanging="360"/>
      <w:contextualSpacing/>
    </w:pPr>
    <w:rPr>
      <w:rFonts w:cs="Arial"/>
      <w:lang w:val="en-US"/>
    </w:rPr>
  </w:style>
  <w:style w:type="paragraph" w:styleId="Caption">
    <w:name w:val="caption"/>
    <w:aliases w:val="Footnote text"/>
    <w:basedOn w:val="FootnoteText"/>
    <w:next w:val="Normal"/>
    <w:uiPriority w:val="99"/>
    <w:qFormat/>
    <w:rsid w:val="00C9067D"/>
    <w:rPr>
      <w:sz w:val="16"/>
    </w:rPr>
  </w:style>
  <w:style w:type="paragraph" w:styleId="FootnoteText">
    <w:name w:val="footnote text"/>
    <w:basedOn w:val="Normal"/>
    <w:link w:val="FootnoteTextChar"/>
    <w:uiPriority w:val="99"/>
    <w:semiHidden/>
    <w:rsid w:val="00570BB0"/>
    <w:pPr>
      <w:keepLines/>
      <w:widowControl w:val="0"/>
      <w:spacing w:after="0"/>
    </w:pPr>
    <w:rPr>
      <w:sz w:val="20"/>
      <w:szCs w:val="20"/>
    </w:rPr>
  </w:style>
  <w:style w:type="character" w:customStyle="1" w:styleId="FootnoteTextChar">
    <w:name w:val="Footnote Text Char"/>
    <w:basedOn w:val="DefaultParagraphFont"/>
    <w:link w:val="FootnoteText"/>
    <w:uiPriority w:val="99"/>
    <w:semiHidden/>
    <w:locked/>
    <w:rsid w:val="00570BB0"/>
    <w:rPr>
      <w:sz w:val="20"/>
      <w:szCs w:val="20"/>
      <w:lang w:eastAsia="en-US"/>
    </w:rPr>
  </w:style>
  <w:style w:type="paragraph" w:styleId="Subtitle">
    <w:name w:val="Subtitle"/>
    <w:basedOn w:val="Title"/>
    <w:next w:val="Normal"/>
    <w:link w:val="SubtitleChar"/>
    <w:uiPriority w:val="99"/>
    <w:qFormat/>
    <w:rsid w:val="00C9067D"/>
    <w:pPr>
      <w:spacing w:after="720"/>
    </w:pPr>
    <w:rPr>
      <w:b w:val="0"/>
    </w:rPr>
  </w:style>
  <w:style w:type="character" w:customStyle="1" w:styleId="SubtitleChar">
    <w:name w:val="Subtitle Char"/>
    <w:basedOn w:val="DefaultParagraphFont"/>
    <w:link w:val="Subtitle"/>
    <w:uiPriority w:val="99"/>
    <w:locked/>
    <w:rsid w:val="00C9067D"/>
    <w:rPr>
      <w:rFonts w:cs="Arial"/>
      <w:sz w:val="32"/>
      <w:szCs w:val="32"/>
      <w:lang w:val="en-US"/>
    </w:rPr>
  </w:style>
  <w:style w:type="character" w:styleId="Emphasis">
    <w:name w:val="Emphasis"/>
    <w:basedOn w:val="DefaultParagraphFont"/>
    <w:uiPriority w:val="99"/>
    <w:qFormat/>
    <w:rsid w:val="00C9067D"/>
    <w:rPr>
      <w:rFonts w:cs="Times New Roman"/>
      <w:i/>
      <w:iCs/>
    </w:rPr>
  </w:style>
  <w:style w:type="character" w:customStyle="1" w:styleId="ListParagraphChar">
    <w:name w:val="List Paragraph Char"/>
    <w:aliases w:val="Bullet List Paragraph Char"/>
    <w:basedOn w:val="DefaultParagraphFont"/>
    <w:link w:val="ListParagraph"/>
    <w:uiPriority w:val="99"/>
    <w:locked/>
    <w:rsid w:val="00C9067D"/>
    <w:rPr>
      <w:rFonts w:cs="Arial"/>
      <w:lang w:val="en-US"/>
    </w:rPr>
  </w:style>
  <w:style w:type="character" w:styleId="SubtleReference">
    <w:name w:val="Subtle Reference"/>
    <w:aliases w:val="Figure text"/>
    <w:basedOn w:val="DefaultParagraphFont"/>
    <w:uiPriority w:val="99"/>
    <w:qFormat/>
    <w:rsid w:val="00C9067D"/>
    <w:rPr>
      <w:rFonts w:ascii="Arial" w:hAnsi="Arial"/>
      <w:b/>
      <w:sz w:val="22"/>
    </w:rPr>
  </w:style>
  <w:style w:type="character" w:styleId="IntenseReference">
    <w:name w:val="Intense Reference"/>
    <w:aliases w:val="Table header text"/>
    <w:basedOn w:val="DefaultParagraphFont"/>
    <w:uiPriority w:val="99"/>
    <w:qFormat/>
    <w:rsid w:val="00C9067D"/>
    <w:rPr>
      <w:rFonts w:ascii="Arial" w:hAnsi="Arial"/>
      <w:b/>
      <w:sz w:val="22"/>
    </w:rPr>
  </w:style>
  <w:style w:type="character" w:styleId="BookTitle">
    <w:name w:val="Book Title"/>
    <w:aliases w:val="Table body text"/>
    <w:basedOn w:val="DefaultParagraphFont"/>
    <w:uiPriority w:val="99"/>
    <w:qFormat/>
    <w:rsid w:val="00C9067D"/>
    <w:rPr>
      <w:rFonts w:ascii="Arial" w:hAnsi="Arial"/>
      <w:sz w:val="22"/>
    </w:rPr>
  </w:style>
  <w:style w:type="paragraph" w:styleId="TOCHeading">
    <w:name w:val="TOC Heading"/>
    <w:basedOn w:val="Heading1"/>
    <w:next w:val="Normal"/>
    <w:uiPriority w:val="39"/>
    <w:qFormat/>
    <w:rsid w:val="00C9067D"/>
    <w:pPr>
      <w:keepLines/>
      <w:spacing w:before="480" w:after="0"/>
      <w:ind w:left="0" w:firstLine="0"/>
      <w:outlineLvl w:val="9"/>
    </w:pPr>
    <w:rPr>
      <w:rFonts w:ascii="Cambria" w:eastAsia="Times New Roman" w:hAnsi="Cambria" w:cs="Times New Roman"/>
      <w:color w:val="365F91"/>
      <w:szCs w:val="28"/>
      <w:lang w:val="en-AU"/>
    </w:rPr>
  </w:style>
  <w:style w:type="character" w:styleId="Strong">
    <w:name w:val="Strong"/>
    <w:basedOn w:val="DefaultParagraphFont"/>
    <w:uiPriority w:val="99"/>
    <w:qFormat/>
    <w:rsid w:val="00912FD6"/>
    <w:rPr>
      <w:rFonts w:cs="Times New Roman"/>
      <w:b/>
      <w:bCs/>
    </w:rPr>
  </w:style>
  <w:style w:type="paragraph" w:styleId="NormalWeb">
    <w:name w:val="Normal (Web)"/>
    <w:basedOn w:val="Normal"/>
    <w:uiPriority w:val="99"/>
    <w:semiHidden/>
    <w:rsid w:val="00912FD6"/>
    <w:pPr>
      <w:autoSpaceDE/>
      <w:autoSpaceDN/>
      <w:adjustRightInd/>
      <w:spacing w:before="100" w:beforeAutospacing="1" w:after="100" w:afterAutospacing="1"/>
      <w:ind w:right="0"/>
    </w:pPr>
    <w:rPr>
      <w:rFonts w:ascii="Times New Roman" w:eastAsia="Times New Roman" w:hAnsi="Times New Roman"/>
      <w:sz w:val="24"/>
      <w:szCs w:val="24"/>
      <w:lang w:eastAsia="en-AU"/>
    </w:rPr>
  </w:style>
  <w:style w:type="paragraph" w:customStyle="1" w:styleId="Default">
    <w:name w:val="Default"/>
    <w:uiPriority w:val="99"/>
    <w:rsid w:val="0028653A"/>
    <w:pPr>
      <w:autoSpaceDE w:val="0"/>
      <w:autoSpaceDN w:val="0"/>
      <w:adjustRightInd w:val="0"/>
    </w:pPr>
    <w:rPr>
      <w:rFonts w:ascii="Futura Lt BT" w:hAnsi="Futura Lt BT" w:cs="Futura Lt BT"/>
      <w:color w:val="000000"/>
      <w:sz w:val="24"/>
      <w:szCs w:val="24"/>
      <w:lang w:eastAsia="en-US"/>
    </w:rPr>
  </w:style>
  <w:style w:type="table" w:styleId="TableGrid">
    <w:name w:val="Table Grid"/>
    <w:basedOn w:val="TableNormal"/>
    <w:locked/>
    <w:rsid w:val="00FE45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A4D8B"/>
    <w:rPr>
      <w:lang w:eastAsia="en-US"/>
    </w:rPr>
  </w:style>
  <w:style w:type="character" w:styleId="FootnoteReference">
    <w:name w:val="footnote reference"/>
    <w:basedOn w:val="DefaultParagraphFont"/>
    <w:uiPriority w:val="99"/>
    <w:semiHidden/>
    <w:unhideWhenUsed/>
    <w:rsid w:val="00F12A58"/>
    <w:rPr>
      <w:vertAlign w:val="superscript"/>
    </w:rPr>
  </w:style>
  <w:style w:type="character" w:customStyle="1" w:styleId="highlight">
    <w:name w:val="highlight"/>
    <w:basedOn w:val="DefaultParagraphFont"/>
    <w:rsid w:val="00036F1F"/>
  </w:style>
  <w:style w:type="paragraph" w:customStyle="1" w:styleId="affinlinebook">
    <w:name w:val="aff_inline_book"/>
    <w:basedOn w:val="Normal"/>
    <w:rsid w:val="0082442C"/>
    <w:pPr>
      <w:autoSpaceDE/>
      <w:autoSpaceDN/>
      <w:adjustRightInd/>
      <w:spacing w:before="100" w:beforeAutospacing="1" w:after="100" w:afterAutospacing="1"/>
      <w:ind w:right="0"/>
    </w:pPr>
    <w:rPr>
      <w:rFonts w:ascii="Times New Roman" w:eastAsia="Times New Roman" w:hAnsi="Times New Roman"/>
      <w:sz w:val="24"/>
      <w:szCs w:val="24"/>
      <w:lang w:eastAsia="en-AU"/>
    </w:rPr>
  </w:style>
  <w:style w:type="character" w:customStyle="1" w:styleId="bibrecord-highlight-user">
    <w:name w:val="bibrecord-highlight-user"/>
    <w:basedOn w:val="DefaultParagraphFont"/>
    <w:rsid w:val="00A41BE5"/>
  </w:style>
  <w:style w:type="character" w:customStyle="1" w:styleId="titles-source">
    <w:name w:val="titles-source"/>
    <w:basedOn w:val="DefaultParagraphFont"/>
    <w:rsid w:val="00A41BE5"/>
  </w:style>
  <w:style w:type="character" w:customStyle="1" w:styleId="titles-pt">
    <w:name w:val="titles-pt"/>
    <w:basedOn w:val="DefaultParagraphFont"/>
    <w:rsid w:val="00A41BE5"/>
  </w:style>
  <w:style w:type="character" w:customStyle="1" w:styleId="titles-fieldcode">
    <w:name w:val="titles-fieldcode"/>
    <w:basedOn w:val="DefaultParagraphFont"/>
    <w:rsid w:val="00A41BE5"/>
  </w:style>
  <w:style w:type="character" w:customStyle="1" w:styleId="annotate-pin-login">
    <w:name w:val="annotate-pin-login"/>
    <w:basedOn w:val="DefaultParagraphFont"/>
    <w:rsid w:val="00A41BE5"/>
  </w:style>
  <w:style w:type="paragraph" w:styleId="TOC1">
    <w:name w:val="toc 1"/>
    <w:basedOn w:val="Normal"/>
    <w:next w:val="Normal"/>
    <w:autoRedefine/>
    <w:uiPriority w:val="39"/>
    <w:locked/>
    <w:rsid w:val="00D55253"/>
    <w:pPr>
      <w:spacing w:after="100"/>
    </w:pPr>
  </w:style>
  <w:style w:type="paragraph" w:styleId="TOC2">
    <w:name w:val="toc 2"/>
    <w:basedOn w:val="Normal"/>
    <w:next w:val="Normal"/>
    <w:autoRedefine/>
    <w:uiPriority w:val="39"/>
    <w:locked/>
    <w:rsid w:val="00D55253"/>
    <w:pPr>
      <w:spacing w:after="100"/>
      <w:ind w:left="220"/>
    </w:pPr>
  </w:style>
  <w:style w:type="paragraph" w:styleId="TOC3">
    <w:name w:val="toc 3"/>
    <w:basedOn w:val="Normal"/>
    <w:next w:val="Normal"/>
    <w:autoRedefine/>
    <w:uiPriority w:val="39"/>
    <w:locked/>
    <w:rsid w:val="00D55253"/>
    <w:pPr>
      <w:spacing w:after="100"/>
      <w:ind w:left="440"/>
    </w:pPr>
  </w:style>
  <w:style w:type="paragraph" w:customStyle="1" w:styleId="EndNoteBibliographyTitle">
    <w:name w:val="EndNote Bibliography Title"/>
    <w:basedOn w:val="Normal"/>
    <w:link w:val="EndNoteBibliographyTitleChar"/>
    <w:rsid w:val="00681C01"/>
    <w:pPr>
      <w:spacing w:after="0"/>
      <w:jc w:val="center"/>
    </w:pPr>
    <w:rPr>
      <w:rFonts w:cs="Arial"/>
      <w:noProof/>
      <w:lang w:val="en-US"/>
    </w:rPr>
  </w:style>
  <w:style w:type="character" w:customStyle="1" w:styleId="EndNoteBibliographyTitleChar">
    <w:name w:val="EndNote Bibliography Title Char"/>
    <w:basedOn w:val="BodyTextChar"/>
    <w:link w:val="EndNoteBibliographyTitle"/>
    <w:rsid w:val="00681C01"/>
    <w:rPr>
      <w:rFonts w:ascii="Tahoma" w:hAnsi="Tahoma" w:cs="Arial"/>
      <w:noProof/>
      <w:color w:val="000000"/>
      <w:sz w:val="22"/>
      <w:lang w:val="en-US" w:eastAsia="en-US"/>
    </w:rPr>
  </w:style>
  <w:style w:type="paragraph" w:customStyle="1" w:styleId="EndNoteBibliography">
    <w:name w:val="EndNote Bibliography"/>
    <w:basedOn w:val="Normal"/>
    <w:link w:val="EndNoteBibliographyChar"/>
    <w:rsid w:val="00681C01"/>
    <w:rPr>
      <w:rFonts w:cs="Arial"/>
      <w:noProof/>
      <w:lang w:val="en-US"/>
    </w:rPr>
  </w:style>
  <w:style w:type="character" w:customStyle="1" w:styleId="EndNoteBibliographyChar">
    <w:name w:val="EndNote Bibliography Char"/>
    <w:basedOn w:val="BodyTextChar"/>
    <w:link w:val="EndNoteBibliography"/>
    <w:rsid w:val="00681C01"/>
    <w:rPr>
      <w:rFonts w:ascii="Tahoma" w:hAnsi="Tahoma" w:cs="Arial"/>
      <w:noProof/>
      <w:color w:val="000000"/>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879755">
      <w:bodyDiv w:val="1"/>
      <w:marLeft w:val="0"/>
      <w:marRight w:val="0"/>
      <w:marTop w:val="0"/>
      <w:marBottom w:val="0"/>
      <w:divBdr>
        <w:top w:val="none" w:sz="0" w:space="0" w:color="auto"/>
        <w:left w:val="none" w:sz="0" w:space="0" w:color="auto"/>
        <w:bottom w:val="none" w:sz="0" w:space="0" w:color="auto"/>
        <w:right w:val="none" w:sz="0" w:space="0" w:color="auto"/>
      </w:divBdr>
      <w:divsChild>
        <w:div w:id="542904168">
          <w:marLeft w:val="0"/>
          <w:marRight w:val="0"/>
          <w:marTop w:val="0"/>
          <w:marBottom w:val="0"/>
          <w:divBdr>
            <w:top w:val="none" w:sz="0" w:space="0" w:color="auto"/>
            <w:left w:val="none" w:sz="0" w:space="0" w:color="auto"/>
            <w:bottom w:val="none" w:sz="0" w:space="0" w:color="auto"/>
            <w:right w:val="none" w:sz="0" w:space="0" w:color="auto"/>
          </w:divBdr>
          <w:divsChild>
            <w:div w:id="1522352180">
              <w:marLeft w:val="0"/>
              <w:marRight w:val="0"/>
              <w:marTop w:val="0"/>
              <w:marBottom w:val="0"/>
              <w:divBdr>
                <w:top w:val="none" w:sz="0" w:space="0" w:color="auto"/>
                <w:left w:val="none" w:sz="0" w:space="0" w:color="auto"/>
                <w:bottom w:val="none" w:sz="0" w:space="0" w:color="auto"/>
                <w:right w:val="none" w:sz="0" w:space="0" w:color="auto"/>
              </w:divBdr>
              <w:divsChild>
                <w:div w:id="595014488">
                  <w:marLeft w:val="0"/>
                  <w:marRight w:val="0"/>
                  <w:marTop w:val="0"/>
                  <w:marBottom w:val="0"/>
                  <w:divBdr>
                    <w:top w:val="none" w:sz="0" w:space="0" w:color="auto"/>
                    <w:left w:val="none" w:sz="0" w:space="0" w:color="auto"/>
                    <w:bottom w:val="none" w:sz="0" w:space="0" w:color="auto"/>
                    <w:right w:val="none" w:sz="0" w:space="0" w:color="auto"/>
                  </w:divBdr>
                  <w:divsChild>
                    <w:div w:id="942569371">
                      <w:marLeft w:val="0"/>
                      <w:marRight w:val="0"/>
                      <w:marTop w:val="0"/>
                      <w:marBottom w:val="0"/>
                      <w:divBdr>
                        <w:top w:val="none" w:sz="0" w:space="0" w:color="auto"/>
                        <w:left w:val="none" w:sz="0" w:space="0" w:color="auto"/>
                        <w:bottom w:val="none" w:sz="0" w:space="0" w:color="auto"/>
                        <w:right w:val="none" w:sz="0" w:space="0" w:color="auto"/>
                      </w:divBdr>
                      <w:divsChild>
                        <w:div w:id="250505245">
                          <w:marLeft w:val="0"/>
                          <w:marRight w:val="0"/>
                          <w:marTop w:val="0"/>
                          <w:marBottom w:val="0"/>
                          <w:divBdr>
                            <w:top w:val="none" w:sz="0" w:space="0" w:color="auto"/>
                            <w:left w:val="none" w:sz="0" w:space="0" w:color="auto"/>
                            <w:bottom w:val="none" w:sz="0" w:space="0" w:color="auto"/>
                            <w:right w:val="none" w:sz="0" w:space="0" w:color="auto"/>
                          </w:divBdr>
                          <w:divsChild>
                            <w:div w:id="1811364945">
                              <w:marLeft w:val="0"/>
                              <w:marRight w:val="0"/>
                              <w:marTop w:val="0"/>
                              <w:marBottom w:val="0"/>
                              <w:divBdr>
                                <w:top w:val="none" w:sz="0" w:space="0" w:color="auto"/>
                                <w:left w:val="none" w:sz="0" w:space="0" w:color="auto"/>
                                <w:bottom w:val="none" w:sz="0" w:space="0" w:color="auto"/>
                                <w:right w:val="none" w:sz="0" w:space="0" w:color="auto"/>
                              </w:divBdr>
                              <w:divsChild>
                                <w:div w:id="37583455">
                                  <w:marLeft w:val="0"/>
                                  <w:marRight w:val="0"/>
                                  <w:marTop w:val="0"/>
                                  <w:marBottom w:val="0"/>
                                  <w:divBdr>
                                    <w:top w:val="none" w:sz="0" w:space="0" w:color="auto"/>
                                    <w:left w:val="none" w:sz="0" w:space="0" w:color="auto"/>
                                    <w:bottom w:val="none" w:sz="0" w:space="0" w:color="auto"/>
                                    <w:right w:val="none" w:sz="0" w:space="0" w:color="auto"/>
                                  </w:divBdr>
                                </w:div>
                                <w:div w:id="1041513202">
                                  <w:marLeft w:val="0"/>
                                  <w:marRight w:val="0"/>
                                  <w:marTop w:val="0"/>
                                  <w:marBottom w:val="0"/>
                                  <w:divBdr>
                                    <w:top w:val="none" w:sz="0" w:space="0" w:color="auto"/>
                                    <w:left w:val="none" w:sz="0" w:space="0" w:color="auto"/>
                                    <w:bottom w:val="none" w:sz="0" w:space="0" w:color="auto"/>
                                    <w:right w:val="none" w:sz="0" w:space="0" w:color="auto"/>
                                  </w:divBdr>
                                </w:div>
                                <w:div w:id="2105765885">
                                  <w:marLeft w:val="0"/>
                                  <w:marRight w:val="0"/>
                                  <w:marTop w:val="0"/>
                                  <w:marBottom w:val="0"/>
                                  <w:divBdr>
                                    <w:top w:val="none" w:sz="0" w:space="0" w:color="auto"/>
                                    <w:left w:val="none" w:sz="0" w:space="0" w:color="auto"/>
                                    <w:bottom w:val="none" w:sz="0" w:space="0" w:color="auto"/>
                                    <w:right w:val="none" w:sz="0" w:space="0" w:color="auto"/>
                                  </w:divBdr>
                                </w:div>
                                <w:div w:id="1473062942">
                                  <w:marLeft w:val="0"/>
                                  <w:marRight w:val="0"/>
                                  <w:marTop w:val="0"/>
                                  <w:marBottom w:val="0"/>
                                  <w:divBdr>
                                    <w:top w:val="none" w:sz="0" w:space="0" w:color="auto"/>
                                    <w:left w:val="none" w:sz="0" w:space="0" w:color="auto"/>
                                    <w:bottom w:val="none" w:sz="0" w:space="0" w:color="auto"/>
                                    <w:right w:val="none" w:sz="0" w:space="0" w:color="auto"/>
                                  </w:divBdr>
                                </w:div>
                                <w:div w:id="593830822">
                                  <w:marLeft w:val="0"/>
                                  <w:marRight w:val="0"/>
                                  <w:marTop w:val="0"/>
                                  <w:marBottom w:val="0"/>
                                  <w:divBdr>
                                    <w:top w:val="none" w:sz="0" w:space="0" w:color="auto"/>
                                    <w:left w:val="none" w:sz="0" w:space="0" w:color="auto"/>
                                    <w:bottom w:val="none" w:sz="0" w:space="0" w:color="auto"/>
                                    <w:right w:val="none" w:sz="0" w:space="0" w:color="auto"/>
                                  </w:divBdr>
                                </w:div>
                                <w:div w:id="1011641782">
                                  <w:marLeft w:val="0"/>
                                  <w:marRight w:val="0"/>
                                  <w:marTop w:val="0"/>
                                  <w:marBottom w:val="0"/>
                                  <w:divBdr>
                                    <w:top w:val="none" w:sz="0" w:space="0" w:color="auto"/>
                                    <w:left w:val="none" w:sz="0" w:space="0" w:color="auto"/>
                                    <w:bottom w:val="none" w:sz="0" w:space="0" w:color="auto"/>
                                    <w:right w:val="none" w:sz="0" w:space="0" w:color="auto"/>
                                  </w:divBdr>
                                </w:div>
                                <w:div w:id="594478942">
                                  <w:marLeft w:val="0"/>
                                  <w:marRight w:val="0"/>
                                  <w:marTop w:val="0"/>
                                  <w:marBottom w:val="0"/>
                                  <w:divBdr>
                                    <w:top w:val="none" w:sz="0" w:space="0" w:color="auto"/>
                                    <w:left w:val="none" w:sz="0" w:space="0" w:color="auto"/>
                                    <w:bottom w:val="none" w:sz="0" w:space="0" w:color="auto"/>
                                    <w:right w:val="none" w:sz="0" w:space="0" w:color="auto"/>
                                  </w:divBdr>
                                  <w:divsChild>
                                    <w:div w:id="225726134">
                                      <w:marLeft w:val="0"/>
                                      <w:marRight w:val="0"/>
                                      <w:marTop w:val="0"/>
                                      <w:marBottom w:val="0"/>
                                      <w:divBdr>
                                        <w:top w:val="none" w:sz="0" w:space="0" w:color="auto"/>
                                        <w:left w:val="none" w:sz="0" w:space="0" w:color="auto"/>
                                        <w:bottom w:val="none" w:sz="0" w:space="0" w:color="auto"/>
                                        <w:right w:val="none" w:sz="0" w:space="0" w:color="auto"/>
                                      </w:divBdr>
                                    </w:div>
                                    <w:div w:id="1053769957">
                                      <w:marLeft w:val="0"/>
                                      <w:marRight w:val="0"/>
                                      <w:marTop w:val="0"/>
                                      <w:marBottom w:val="0"/>
                                      <w:divBdr>
                                        <w:top w:val="none" w:sz="0" w:space="0" w:color="auto"/>
                                        <w:left w:val="none" w:sz="0" w:space="0" w:color="auto"/>
                                        <w:bottom w:val="none" w:sz="0" w:space="0" w:color="auto"/>
                                        <w:right w:val="none" w:sz="0" w:space="0" w:color="auto"/>
                                      </w:divBdr>
                                      <w:divsChild>
                                        <w:div w:id="101935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76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1753438">
      <w:marLeft w:val="0"/>
      <w:marRight w:val="0"/>
      <w:marTop w:val="0"/>
      <w:marBottom w:val="0"/>
      <w:divBdr>
        <w:top w:val="none" w:sz="0" w:space="0" w:color="auto"/>
        <w:left w:val="none" w:sz="0" w:space="0" w:color="auto"/>
        <w:bottom w:val="none" w:sz="0" w:space="0" w:color="auto"/>
        <w:right w:val="none" w:sz="0" w:space="0" w:color="auto"/>
      </w:divBdr>
    </w:div>
    <w:div w:id="721753439">
      <w:marLeft w:val="0"/>
      <w:marRight w:val="0"/>
      <w:marTop w:val="0"/>
      <w:marBottom w:val="0"/>
      <w:divBdr>
        <w:top w:val="none" w:sz="0" w:space="0" w:color="auto"/>
        <w:left w:val="none" w:sz="0" w:space="0" w:color="auto"/>
        <w:bottom w:val="none" w:sz="0" w:space="0" w:color="auto"/>
        <w:right w:val="none" w:sz="0" w:space="0" w:color="auto"/>
      </w:divBdr>
    </w:div>
    <w:div w:id="721753440">
      <w:marLeft w:val="0"/>
      <w:marRight w:val="0"/>
      <w:marTop w:val="0"/>
      <w:marBottom w:val="0"/>
      <w:divBdr>
        <w:top w:val="none" w:sz="0" w:space="0" w:color="auto"/>
        <w:left w:val="none" w:sz="0" w:space="0" w:color="auto"/>
        <w:bottom w:val="none" w:sz="0" w:space="0" w:color="auto"/>
        <w:right w:val="none" w:sz="0" w:space="0" w:color="auto"/>
      </w:divBdr>
    </w:div>
    <w:div w:id="817890044">
      <w:bodyDiv w:val="1"/>
      <w:marLeft w:val="0"/>
      <w:marRight w:val="0"/>
      <w:marTop w:val="0"/>
      <w:marBottom w:val="0"/>
      <w:divBdr>
        <w:top w:val="none" w:sz="0" w:space="0" w:color="auto"/>
        <w:left w:val="none" w:sz="0" w:space="0" w:color="auto"/>
        <w:bottom w:val="none" w:sz="0" w:space="0" w:color="auto"/>
        <w:right w:val="none" w:sz="0" w:space="0" w:color="auto"/>
      </w:divBdr>
    </w:div>
    <w:div w:id="982006542">
      <w:bodyDiv w:val="1"/>
      <w:marLeft w:val="0"/>
      <w:marRight w:val="0"/>
      <w:marTop w:val="0"/>
      <w:marBottom w:val="0"/>
      <w:divBdr>
        <w:top w:val="none" w:sz="0" w:space="0" w:color="auto"/>
        <w:left w:val="none" w:sz="0" w:space="0" w:color="auto"/>
        <w:bottom w:val="none" w:sz="0" w:space="0" w:color="auto"/>
        <w:right w:val="none" w:sz="0" w:space="0" w:color="auto"/>
      </w:divBdr>
      <w:divsChild>
        <w:div w:id="1072120311">
          <w:marLeft w:val="0"/>
          <w:marRight w:val="0"/>
          <w:marTop w:val="0"/>
          <w:marBottom w:val="0"/>
          <w:divBdr>
            <w:top w:val="none" w:sz="0" w:space="0" w:color="auto"/>
            <w:left w:val="none" w:sz="0" w:space="0" w:color="auto"/>
            <w:bottom w:val="none" w:sz="0" w:space="0" w:color="auto"/>
            <w:right w:val="none" w:sz="0" w:space="0" w:color="auto"/>
          </w:divBdr>
          <w:divsChild>
            <w:div w:id="902450763">
              <w:marLeft w:val="0"/>
              <w:marRight w:val="0"/>
              <w:marTop w:val="0"/>
              <w:marBottom w:val="0"/>
              <w:divBdr>
                <w:top w:val="none" w:sz="0" w:space="0" w:color="auto"/>
                <w:left w:val="none" w:sz="0" w:space="0" w:color="auto"/>
                <w:bottom w:val="none" w:sz="0" w:space="0" w:color="auto"/>
                <w:right w:val="none" w:sz="0" w:space="0" w:color="auto"/>
              </w:divBdr>
              <w:divsChild>
                <w:div w:id="545723988">
                  <w:marLeft w:val="0"/>
                  <w:marRight w:val="0"/>
                  <w:marTop w:val="0"/>
                  <w:marBottom w:val="0"/>
                  <w:divBdr>
                    <w:top w:val="none" w:sz="0" w:space="0" w:color="auto"/>
                    <w:left w:val="none" w:sz="0" w:space="0" w:color="auto"/>
                    <w:bottom w:val="none" w:sz="0" w:space="0" w:color="auto"/>
                    <w:right w:val="none" w:sz="0" w:space="0" w:color="auto"/>
                  </w:divBdr>
                  <w:divsChild>
                    <w:div w:id="1187252332">
                      <w:marLeft w:val="0"/>
                      <w:marRight w:val="0"/>
                      <w:marTop w:val="0"/>
                      <w:marBottom w:val="0"/>
                      <w:divBdr>
                        <w:top w:val="none" w:sz="0" w:space="0" w:color="auto"/>
                        <w:left w:val="none" w:sz="0" w:space="0" w:color="auto"/>
                        <w:bottom w:val="none" w:sz="0" w:space="0" w:color="auto"/>
                        <w:right w:val="none" w:sz="0" w:space="0" w:color="auto"/>
                      </w:divBdr>
                      <w:divsChild>
                        <w:div w:id="741298720">
                          <w:marLeft w:val="0"/>
                          <w:marRight w:val="0"/>
                          <w:marTop w:val="0"/>
                          <w:marBottom w:val="0"/>
                          <w:divBdr>
                            <w:top w:val="none" w:sz="0" w:space="0" w:color="auto"/>
                            <w:left w:val="none" w:sz="0" w:space="0" w:color="auto"/>
                            <w:bottom w:val="none" w:sz="0" w:space="0" w:color="auto"/>
                            <w:right w:val="none" w:sz="0" w:space="0" w:color="auto"/>
                          </w:divBdr>
                          <w:divsChild>
                            <w:div w:id="105231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6638166">
      <w:bodyDiv w:val="1"/>
      <w:marLeft w:val="0"/>
      <w:marRight w:val="0"/>
      <w:marTop w:val="0"/>
      <w:marBottom w:val="0"/>
      <w:divBdr>
        <w:top w:val="none" w:sz="0" w:space="0" w:color="auto"/>
        <w:left w:val="none" w:sz="0" w:space="0" w:color="auto"/>
        <w:bottom w:val="none" w:sz="0" w:space="0" w:color="auto"/>
        <w:right w:val="none" w:sz="0" w:space="0" w:color="auto"/>
      </w:divBdr>
    </w:div>
    <w:div w:id="1832327824">
      <w:bodyDiv w:val="1"/>
      <w:marLeft w:val="0"/>
      <w:marRight w:val="0"/>
      <w:marTop w:val="0"/>
      <w:marBottom w:val="0"/>
      <w:divBdr>
        <w:top w:val="none" w:sz="0" w:space="0" w:color="auto"/>
        <w:left w:val="none" w:sz="0" w:space="0" w:color="auto"/>
        <w:bottom w:val="none" w:sz="0" w:space="0" w:color="auto"/>
        <w:right w:val="none" w:sz="0" w:space="0" w:color="auto"/>
      </w:divBdr>
    </w:div>
    <w:div w:id="1954480477">
      <w:bodyDiv w:val="1"/>
      <w:marLeft w:val="0"/>
      <w:marRight w:val="0"/>
      <w:marTop w:val="0"/>
      <w:marBottom w:val="0"/>
      <w:divBdr>
        <w:top w:val="none" w:sz="0" w:space="0" w:color="auto"/>
        <w:left w:val="none" w:sz="0" w:space="0" w:color="auto"/>
        <w:bottom w:val="none" w:sz="0" w:space="0" w:color="auto"/>
        <w:right w:val="none" w:sz="0" w:space="0" w:color="auto"/>
      </w:divBdr>
    </w:div>
    <w:div w:id="1996251241">
      <w:bodyDiv w:val="1"/>
      <w:marLeft w:val="0"/>
      <w:marRight w:val="0"/>
      <w:marTop w:val="0"/>
      <w:marBottom w:val="0"/>
      <w:divBdr>
        <w:top w:val="none" w:sz="0" w:space="0" w:color="auto"/>
        <w:left w:val="none" w:sz="0" w:space="0" w:color="auto"/>
        <w:bottom w:val="none" w:sz="0" w:space="0" w:color="auto"/>
        <w:right w:val="none" w:sz="0" w:space="0" w:color="auto"/>
      </w:divBdr>
    </w:div>
    <w:div w:id="2064787432">
      <w:bodyDiv w:val="1"/>
      <w:marLeft w:val="0"/>
      <w:marRight w:val="0"/>
      <w:marTop w:val="0"/>
      <w:marBottom w:val="0"/>
      <w:divBdr>
        <w:top w:val="none" w:sz="0" w:space="0" w:color="auto"/>
        <w:left w:val="none" w:sz="0" w:space="0" w:color="auto"/>
        <w:bottom w:val="none" w:sz="0" w:space="0" w:color="auto"/>
        <w:right w:val="none" w:sz="0" w:space="0" w:color="auto"/>
      </w:divBdr>
    </w:div>
    <w:div w:id="213648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health.gov.au/internet/main/publishing.nsf/Content/cdna-casedefinitions.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www.health.gov.au/internet/main/publishing.nsf/Content/health-comments.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health.gov.au/internet/main/publishing.nsf/Content/cda-state-legislation-links.htm"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cs.remotephcmanuals.com.au/review/a/20318?group=manuals2017-manual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thedramadownunder.info/" TargetMode="External"/><Relationship Id="rId7" Type="http://schemas.openxmlformats.org/officeDocument/2006/relationships/hyperlink" Target="http://thinkgp.com.au/" TargetMode="External"/><Relationship Id="rId2" Type="http://schemas.openxmlformats.org/officeDocument/2006/relationships/hyperlink" Target="http://www.letthemknow.org.au/" TargetMode="External"/><Relationship Id="rId1" Type="http://schemas.openxmlformats.org/officeDocument/2006/relationships/hyperlink" Target="http://www.health.gov.au/internet/main/publishing.nsf/content/cda-pubs-annlrpt-gonoanrep.htm" TargetMode="External"/><Relationship Id="rId6" Type="http://schemas.openxmlformats.org/officeDocument/2006/relationships/hyperlink" Target="http://contacttracing.ashm.org.au/" TargetMode="External"/><Relationship Id="rId5" Type="http://schemas.openxmlformats.org/officeDocument/2006/relationships/hyperlink" Target="https://stipu.nsw.gov.au/wp-content/uploads/STI-HIV-Testing-Tool-online.pdf" TargetMode="External"/><Relationship Id="rId4" Type="http://schemas.openxmlformats.org/officeDocument/2006/relationships/hyperlink" Target="https://www.bettertoknow.org.au/"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56BA09-86FC-460A-9AA5-74F9D559F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7974</Words>
  <Characters>102454</Characters>
  <Application>Microsoft Office Word</Application>
  <DocSecurity>4</DocSecurity>
  <Lines>853</Lines>
  <Paragraphs>240</Paragraphs>
  <ScaleCrop>false</ScaleCrop>
  <HeadingPairs>
    <vt:vector size="2" baseType="variant">
      <vt:variant>
        <vt:lpstr>Title</vt:lpstr>
      </vt:variant>
      <vt:variant>
        <vt:i4>1</vt:i4>
      </vt:variant>
    </vt:vector>
  </HeadingPairs>
  <TitlesOfParts>
    <vt:vector size="1" baseType="lpstr">
      <vt:lpstr>Disease - CDNA National Guidelines for Public Health Units</vt:lpstr>
    </vt:vector>
  </TitlesOfParts>
  <Company>Dept Health And Ageing</Company>
  <LinksUpToDate>false</LinksUpToDate>
  <CharactersWithSpaces>12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Public Health Units</dc:title>
  <dc:subject>Communicable diseases</dc:subject>
  <dc:creator>Australian Government Department of Health</dc:creator>
  <cp:keywords>communicable diseases</cp:keywords>
  <cp:lastPrinted>2019-01-14T23:34:00Z</cp:lastPrinted>
  <dcterms:created xsi:type="dcterms:W3CDTF">2019-05-08T23:15:00Z</dcterms:created>
  <dcterms:modified xsi:type="dcterms:W3CDTF">2019-05-08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